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C395ED" w14:textId="42CF4DC0" w:rsidR="008822D2" w:rsidRPr="000C6FCE" w:rsidRDefault="001B2C6D" w:rsidP="00FF6150">
      <w:pPr>
        <w:jc w:val="both"/>
        <w:rPr>
          <w:b/>
          <w:lang w:val="en-US"/>
        </w:rPr>
      </w:pPr>
      <w:r w:rsidRPr="000C6FCE">
        <w:rPr>
          <w:b/>
          <w:lang w:val="en-US"/>
        </w:rPr>
        <w:t>TITLE</w:t>
      </w:r>
      <w:r w:rsidR="006F7664" w:rsidRPr="000C6FCE">
        <w:rPr>
          <w:b/>
          <w:lang w:val="en-US"/>
        </w:rPr>
        <w:t>:</w:t>
      </w:r>
    </w:p>
    <w:p w14:paraId="51099682" w14:textId="1EB0E805" w:rsidR="000225F9" w:rsidRPr="00CB42DC" w:rsidRDefault="00B06E0A" w:rsidP="00FF6150">
      <w:pPr>
        <w:jc w:val="both"/>
        <w:rPr>
          <w:lang w:val="en-US"/>
        </w:rPr>
      </w:pPr>
      <w:r w:rsidRPr="00CB42DC">
        <w:rPr>
          <w:lang w:val="en-US"/>
        </w:rPr>
        <w:t>M</w:t>
      </w:r>
      <w:r w:rsidR="000225F9" w:rsidRPr="00CB42DC">
        <w:rPr>
          <w:lang w:val="en-US"/>
        </w:rPr>
        <w:t xml:space="preserve">icrosatellite DNA </w:t>
      </w:r>
      <w:r w:rsidRPr="00CB42DC">
        <w:rPr>
          <w:lang w:val="en-US"/>
        </w:rPr>
        <w:t>G</w:t>
      </w:r>
      <w:r w:rsidR="000225F9" w:rsidRPr="00CB42DC">
        <w:rPr>
          <w:lang w:val="en-US"/>
        </w:rPr>
        <w:t xml:space="preserve">enotyping and </w:t>
      </w:r>
      <w:r w:rsidRPr="00CB42DC">
        <w:rPr>
          <w:lang w:val="en-US"/>
        </w:rPr>
        <w:t>F</w:t>
      </w:r>
      <w:r w:rsidR="000225F9" w:rsidRPr="00CB42DC">
        <w:rPr>
          <w:lang w:val="en-US"/>
        </w:rPr>
        <w:t xml:space="preserve">low </w:t>
      </w:r>
      <w:r w:rsidRPr="00CB42DC">
        <w:rPr>
          <w:lang w:val="en-US"/>
        </w:rPr>
        <w:t>C</w:t>
      </w:r>
      <w:r w:rsidR="000225F9" w:rsidRPr="00CB42DC">
        <w:rPr>
          <w:lang w:val="en-US"/>
        </w:rPr>
        <w:t xml:space="preserve">ytometry </w:t>
      </w:r>
      <w:r w:rsidRPr="00CB42DC">
        <w:rPr>
          <w:lang w:val="en-US"/>
        </w:rPr>
        <w:t>P</w:t>
      </w:r>
      <w:r w:rsidR="000225F9" w:rsidRPr="00CB42DC">
        <w:rPr>
          <w:lang w:val="en-US"/>
        </w:rPr>
        <w:t xml:space="preserve">loidy </w:t>
      </w:r>
      <w:r w:rsidRPr="00CB42DC">
        <w:rPr>
          <w:lang w:val="en-US"/>
        </w:rPr>
        <w:t>A</w:t>
      </w:r>
      <w:r w:rsidR="000225F9" w:rsidRPr="00CB42DC">
        <w:rPr>
          <w:lang w:val="en-US"/>
        </w:rPr>
        <w:t>nalys</w:t>
      </w:r>
      <w:r w:rsidR="008161B1" w:rsidRPr="00CB42DC">
        <w:rPr>
          <w:lang w:val="en-US"/>
        </w:rPr>
        <w:t>e</w:t>
      </w:r>
      <w:r w:rsidR="000225F9" w:rsidRPr="00CB42DC">
        <w:rPr>
          <w:lang w:val="en-US"/>
        </w:rPr>
        <w:t xml:space="preserve">s of </w:t>
      </w:r>
      <w:r w:rsidRPr="00CB42DC">
        <w:rPr>
          <w:lang w:val="en-US"/>
        </w:rPr>
        <w:t>F</w:t>
      </w:r>
      <w:r w:rsidR="000225F9" w:rsidRPr="00CB42DC">
        <w:rPr>
          <w:lang w:val="en-US"/>
        </w:rPr>
        <w:t>ormalin-</w:t>
      </w:r>
      <w:r w:rsidRPr="00CB42DC">
        <w:rPr>
          <w:lang w:val="en-US"/>
        </w:rPr>
        <w:t>F</w:t>
      </w:r>
      <w:r w:rsidR="000225F9" w:rsidRPr="00CB42DC">
        <w:rPr>
          <w:lang w:val="en-US"/>
        </w:rPr>
        <w:t xml:space="preserve">ixed </w:t>
      </w:r>
      <w:r w:rsidRPr="00CB42DC">
        <w:rPr>
          <w:lang w:val="en-US"/>
        </w:rPr>
        <w:t>P</w:t>
      </w:r>
      <w:r w:rsidR="000225F9" w:rsidRPr="00CB42DC">
        <w:rPr>
          <w:lang w:val="en-US"/>
        </w:rPr>
        <w:t>araffin</w:t>
      </w:r>
      <w:r w:rsidR="00463D92" w:rsidRPr="00CB42DC">
        <w:rPr>
          <w:lang w:val="en-US"/>
        </w:rPr>
        <w:t>-</w:t>
      </w:r>
      <w:r w:rsidRPr="00CB42DC">
        <w:rPr>
          <w:lang w:val="en-US"/>
        </w:rPr>
        <w:t>E</w:t>
      </w:r>
      <w:r w:rsidR="000225F9" w:rsidRPr="00CB42DC">
        <w:rPr>
          <w:lang w:val="en-US"/>
        </w:rPr>
        <w:t xml:space="preserve">mbedded </w:t>
      </w:r>
      <w:r w:rsidRPr="00CB42DC">
        <w:rPr>
          <w:lang w:val="en-US"/>
        </w:rPr>
        <w:t>H</w:t>
      </w:r>
      <w:r w:rsidR="000225F9" w:rsidRPr="00CB42DC">
        <w:rPr>
          <w:lang w:val="en-US"/>
        </w:rPr>
        <w:t xml:space="preserve">ydatidiform </w:t>
      </w:r>
      <w:r w:rsidRPr="00CB42DC">
        <w:rPr>
          <w:lang w:val="en-US"/>
        </w:rPr>
        <w:t>M</w:t>
      </w:r>
      <w:r w:rsidR="000225F9" w:rsidRPr="00CB42DC">
        <w:rPr>
          <w:lang w:val="en-US"/>
        </w:rPr>
        <w:t xml:space="preserve">olar </w:t>
      </w:r>
      <w:r w:rsidRPr="00CB42DC">
        <w:rPr>
          <w:lang w:val="en-US"/>
        </w:rPr>
        <w:t>T</w:t>
      </w:r>
      <w:r w:rsidR="000225F9" w:rsidRPr="00CB42DC">
        <w:rPr>
          <w:lang w:val="en-US"/>
        </w:rPr>
        <w:t>issues</w:t>
      </w:r>
    </w:p>
    <w:p w14:paraId="0C1DD422" w14:textId="77777777" w:rsidR="008822D2" w:rsidRPr="00243111" w:rsidRDefault="008822D2" w:rsidP="00FF6150">
      <w:pPr>
        <w:pBdr>
          <w:top w:val="nil"/>
          <w:left w:val="nil"/>
          <w:bottom w:val="nil"/>
          <w:right w:val="nil"/>
          <w:between w:val="nil"/>
        </w:pBdr>
        <w:jc w:val="both"/>
        <w:rPr>
          <w:b/>
          <w:bCs/>
          <w:color w:val="000000"/>
          <w:lang w:val="en-US"/>
        </w:rPr>
      </w:pPr>
    </w:p>
    <w:p w14:paraId="6F5FDBF7" w14:textId="379985A2" w:rsidR="008822D2" w:rsidRPr="000C6FCE" w:rsidRDefault="001B2C6D" w:rsidP="00FF6150">
      <w:pPr>
        <w:jc w:val="both"/>
        <w:rPr>
          <w:b/>
          <w:lang w:val="en-US"/>
        </w:rPr>
      </w:pPr>
      <w:r w:rsidRPr="000C6FCE">
        <w:rPr>
          <w:b/>
          <w:lang w:val="en-US"/>
        </w:rPr>
        <w:t xml:space="preserve">AUTHORS </w:t>
      </w:r>
      <w:r w:rsidR="00B63FA8">
        <w:rPr>
          <w:b/>
          <w:lang w:val="en-US"/>
        </w:rPr>
        <w:t>AND</w:t>
      </w:r>
      <w:r w:rsidRPr="000C6FCE">
        <w:rPr>
          <w:b/>
          <w:lang w:val="en-US"/>
        </w:rPr>
        <w:t xml:space="preserve"> AFFILIATIONS:</w:t>
      </w:r>
    </w:p>
    <w:p w14:paraId="0039409E" w14:textId="75E56D78" w:rsidR="003B4B65" w:rsidRPr="000C6FCE" w:rsidRDefault="003B4B65" w:rsidP="00FF6150">
      <w:pPr>
        <w:jc w:val="both"/>
        <w:rPr>
          <w:lang w:val="en-US"/>
        </w:rPr>
      </w:pPr>
      <w:bookmarkStart w:id="0" w:name="_gjdgxs" w:colFirst="0" w:colLast="0"/>
      <w:bookmarkEnd w:id="0"/>
      <w:proofErr w:type="spellStart"/>
      <w:r w:rsidRPr="000C6FCE">
        <w:rPr>
          <w:lang w:val="en-US"/>
        </w:rPr>
        <w:t>Yassemine</w:t>
      </w:r>
      <w:proofErr w:type="spellEnd"/>
      <w:r w:rsidR="00756BD5" w:rsidRPr="000C6FCE">
        <w:rPr>
          <w:lang w:val="en-US"/>
        </w:rPr>
        <w:t xml:space="preserve"> Khawajkie</w:t>
      </w:r>
      <w:r w:rsidR="00E72FE2" w:rsidRPr="000C6FCE">
        <w:rPr>
          <w:vertAlign w:val="superscript"/>
          <w:lang w:val="en-US"/>
        </w:rPr>
        <w:t>1</w:t>
      </w:r>
      <w:r w:rsidRPr="000C6FCE">
        <w:rPr>
          <w:lang w:val="en-US"/>
        </w:rPr>
        <w:t xml:space="preserve">, </w:t>
      </w:r>
      <w:proofErr w:type="spellStart"/>
      <w:r w:rsidRPr="000C6FCE">
        <w:rPr>
          <w:lang w:val="en-US"/>
        </w:rPr>
        <w:t>Nawel</w:t>
      </w:r>
      <w:proofErr w:type="spellEnd"/>
      <w:r w:rsidR="00756BD5" w:rsidRPr="000C6FCE">
        <w:rPr>
          <w:lang w:val="en-US"/>
        </w:rPr>
        <w:t xml:space="preserve"> Mechtouf</w:t>
      </w:r>
      <w:r w:rsidR="00E72FE2" w:rsidRPr="000C6FCE">
        <w:rPr>
          <w:vertAlign w:val="superscript"/>
          <w:lang w:val="en-US"/>
        </w:rPr>
        <w:t>2</w:t>
      </w:r>
      <w:r w:rsidRPr="000C6FCE">
        <w:rPr>
          <w:lang w:val="en-US"/>
        </w:rPr>
        <w:t>, Phuong</w:t>
      </w:r>
      <w:r w:rsidR="00756BD5" w:rsidRPr="000C6FCE">
        <w:rPr>
          <w:lang w:val="en-US"/>
        </w:rPr>
        <w:t xml:space="preserve"> Nguyen</w:t>
      </w:r>
      <w:r w:rsidR="00E72FE2" w:rsidRPr="000C6FCE">
        <w:rPr>
          <w:vertAlign w:val="superscript"/>
          <w:lang w:val="en-US"/>
        </w:rPr>
        <w:t>2</w:t>
      </w:r>
      <w:r w:rsidRPr="000C6FCE">
        <w:rPr>
          <w:lang w:val="en-US"/>
        </w:rPr>
        <w:t xml:space="preserve">, </w:t>
      </w:r>
      <w:r w:rsidR="00756BD5" w:rsidRPr="000C6FCE">
        <w:rPr>
          <w:lang w:val="en-US"/>
        </w:rPr>
        <w:t>Rima Slim</w:t>
      </w:r>
      <w:r w:rsidR="00E72FE2" w:rsidRPr="000C6FCE">
        <w:rPr>
          <w:vertAlign w:val="superscript"/>
          <w:lang w:val="en-US"/>
        </w:rPr>
        <w:t>1,2,3</w:t>
      </w:r>
    </w:p>
    <w:p w14:paraId="2F70AB97" w14:textId="77777777" w:rsidR="008822D2" w:rsidRPr="000C6FCE" w:rsidRDefault="008822D2" w:rsidP="00FF6150">
      <w:pPr>
        <w:jc w:val="both"/>
        <w:rPr>
          <w:b/>
          <w:lang w:val="en-US"/>
        </w:rPr>
      </w:pPr>
      <w:bookmarkStart w:id="1" w:name="_n39lmlhroco8" w:colFirst="0" w:colLast="0"/>
      <w:bookmarkEnd w:id="1"/>
    </w:p>
    <w:p w14:paraId="4910C4BC" w14:textId="70743874" w:rsidR="00FB73D8" w:rsidRDefault="00E72FE2" w:rsidP="00FF6150">
      <w:pPr>
        <w:jc w:val="both"/>
        <w:rPr>
          <w:lang w:val="en-US"/>
        </w:rPr>
      </w:pPr>
      <w:r w:rsidRPr="000C6FCE">
        <w:rPr>
          <w:vertAlign w:val="superscript"/>
          <w:lang w:val="en-US"/>
        </w:rPr>
        <w:t>1</w:t>
      </w:r>
      <w:r w:rsidRPr="000C6FCE">
        <w:rPr>
          <w:lang w:val="en-US"/>
        </w:rPr>
        <w:t xml:space="preserve">Department of Experimental Medicine, </w:t>
      </w:r>
      <w:r w:rsidR="00FB73D8" w:rsidRPr="000C6FCE">
        <w:rPr>
          <w:lang w:val="en-US"/>
        </w:rPr>
        <w:t xml:space="preserve">McGill University, </w:t>
      </w:r>
      <w:r w:rsidR="00454E6D" w:rsidRPr="000C6FCE">
        <w:rPr>
          <w:lang w:val="en-US"/>
        </w:rPr>
        <w:t>Montréal</w:t>
      </w:r>
      <w:r w:rsidR="00FB73D8"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00FB73D8" w:rsidRPr="000C6FCE">
        <w:rPr>
          <w:lang w:val="en-US"/>
        </w:rPr>
        <w:t>Canada</w:t>
      </w:r>
    </w:p>
    <w:p w14:paraId="1249CE0A" w14:textId="6659F515" w:rsidR="00FB73D8" w:rsidRDefault="00E72FE2" w:rsidP="00FF6150">
      <w:pPr>
        <w:jc w:val="both"/>
        <w:rPr>
          <w:lang w:val="en-US"/>
        </w:rPr>
      </w:pPr>
      <w:r w:rsidRPr="000C6FCE">
        <w:rPr>
          <w:vertAlign w:val="superscript"/>
          <w:lang w:val="en-US"/>
        </w:rPr>
        <w:t>2</w:t>
      </w:r>
      <w:r w:rsidRPr="000C6FCE">
        <w:rPr>
          <w:lang w:val="en-US"/>
        </w:rPr>
        <w:t xml:space="preserve">Department of Human Genetics, </w:t>
      </w:r>
      <w:r w:rsidR="00FB73D8" w:rsidRPr="000C6FCE">
        <w:rPr>
          <w:lang w:val="en-US"/>
        </w:rPr>
        <w:t xml:space="preserve">McGill University, </w:t>
      </w:r>
      <w:r w:rsidR="00454E6D" w:rsidRPr="000C6FCE">
        <w:rPr>
          <w:lang w:val="en-US"/>
        </w:rPr>
        <w:t>Montréal</w:t>
      </w:r>
      <w:r w:rsidR="00FB73D8"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00FB73D8" w:rsidRPr="000C6FCE">
        <w:rPr>
          <w:lang w:val="en-US"/>
        </w:rPr>
        <w:t>Canada</w:t>
      </w:r>
    </w:p>
    <w:p w14:paraId="33781424" w14:textId="38C868FD" w:rsidR="00E72FE2" w:rsidRPr="000C6FCE" w:rsidRDefault="00E72FE2" w:rsidP="00FF6150">
      <w:pPr>
        <w:jc w:val="both"/>
        <w:rPr>
          <w:lang w:val="en-US"/>
        </w:rPr>
      </w:pPr>
      <w:r w:rsidRPr="000C6FCE">
        <w:rPr>
          <w:vertAlign w:val="superscript"/>
          <w:lang w:val="en-US"/>
        </w:rPr>
        <w:t>3</w:t>
      </w:r>
      <w:r w:rsidRPr="000C6FCE">
        <w:rPr>
          <w:lang w:val="en-US"/>
        </w:rPr>
        <w:t xml:space="preserve">Department of Obstetrics and Gynecology, McGill University, </w:t>
      </w:r>
      <w:r w:rsidR="00454E6D" w:rsidRPr="000C6FCE">
        <w:rPr>
          <w:lang w:val="en-US"/>
        </w:rPr>
        <w:t>Montréal</w:t>
      </w:r>
      <w:r w:rsidRPr="000C6FCE">
        <w:rPr>
          <w:lang w:val="en-US"/>
        </w:rPr>
        <w:t xml:space="preserve">, </w:t>
      </w:r>
      <w:r w:rsidR="00E3265B" w:rsidRPr="00E3265B">
        <w:rPr>
          <w:lang w:val="en-US"/>
        </w:rPr>
        <w:t>Québec</w:t>
      </w:r>
      <w:r w:rsidR="00E3265B">
        <w:rPr>
          <w:lang w:val="en-US"/>
        </w:rPr>
        <w:t>,</w:t>
      </w:r>
      <w:r w:rsidR="00E3265B" w:rsidRPr="00E3265B">
        <w:rPr>
          <w:lang w:val="en-US"/>
        </w:rPr>
        <w:t xml:space="preserve"> </w:t>
      </w:r>
      <w:r w:rsidRPr="000C6FCE">
        <w:rPr>
          <w:lang w:val="en-US"/>
        </w:rPr>
        <w:t>Canada</w:t>
      </w:r>
    </w:p>
    <w:p w14:paraId="20A97E59" w14:textId="56BB906B" w:rsidR="00E72FE2" w:rsidRPr="007C0105" w:rsidRDefault="00E72FE2" w:rsidP="00FF6150">
      <w:pPr>
        <w:jc w:val="both"/>
        <w:rPr>
          <w:lang w:val="en-US"/>
        </w:rPr>
      </w:pPr>
    </w:p>
    <w:p w14:paraId="29ACA08D" w14:textId="673D225D" w:rsidR="008822D2" w:rsidRPr="000C6FCE" w:rsidRDefault="001B2C6D" w:rsidP="00FF6150">
      <w:pPr>
        <w:jc w:val="both"/>
        <w:rPr>
          <w:lang w:val="en-US"/>
        </w:rPr>
      </w:pPr>
      <w:r w:rsidRPr="000C6FCE">
        <w:rPr>
          <w:lang w:val="en-US"/>
        </w:rPr>
        <w:t>Email addresses of co-authors:</w:t>
      </w:r>
    </w:p>
    <w:p w14:paraId="3732109B" w14:textId="16D8D174" w:rsidR="003F1FA2" w:rsidRPr="00356EC2" w:rsidRDefault="003F1FA2" w:rsidP="00FF6150">
      <w:pPr>
        <w:jc w:val="both"/>
        <w:rPr>
          <w:lang w:val="fr-FR"/>
          <w:rPrChange w:id="2" w:author="Author" w:date="2019-09-30T15:54:00Z">
            <w:rPr>
              <w:lang w:val="en-US"/>
            </w:rPr>
          </w:rPrChange>
        </w:rPr>
      </w:pPr>
      <w:proofErr w:type="spellStart"/>
      <w:r w:rsidRPr="00356EC2">
        <w:rPr>
          <w:lang w:val="fr-FR"/>
          <w:rPrChange w:id="3" w:author="Author" w:date="2019-09-30T15:54:00Z">
            <w:rPr>
              <w:lang w:val="en-US"/>
            </w:rPr>
          </w:rPrChange>
        </w:rPr>
        <w:t>Yassemine</w:t>
      </w:r>
      <w:proofErr w:type="spellEnd"/>
      <w:r w:rsidRPr="00356EC2">
        <w:rPr>
          <w:lang w:val="fr-FR"/>
          <w:rPrChange w:id="4" w:author="Author" w:date="2019-09-30T15:54:00Z">
            <w:rPr>
              <w:lang w:val="en-US"/>
            </w:rPr>
          </w:rPrChange>
        </w:rPr>
        <w:t xml:space="preserve"> </w:t>
      </w:r>
      <w:proofErr w:type="spellStart"/>
      <w:r w:rsidRPr="00356EC2">
        <w:rPr>
          <w:lang w:val="fr-FR"/>
          <w:rPrChange w:id="5" w:author="Author" w:date="2019-09-30T15:54:00Z">
            <w:rPr>
              <w:lang w:val="en-US"/>
            </w:rPr>
          </w:rPrChange>
        </w:rPr>
        <w:t>Khawajkie</w:t>
      </w:r>
      <w:proofErr w:type="spellEnd"/>
      <w:r w:rsidR="009519E9" w:rsidRPr="00356EC2">
        <w:rPr>
          <w:lang w:val="fr-FR"/>
          <w:rPrChange w:id="6" w:author="Author" w:date="2019-09-30T15:54:00Z">
            <w:rPr>
              <w:lang w:val="en-US"/>
            </w:rPr>
          </w:rPrChange>
        </w:rPr>
        <w:tab/>
      </w:r>
      <w:r w:rsidR="009519E9" w:rsidRPr="00356EC2">
        <w:rPr>
          <w:lang w:val="fr-FR"/>
          <w:rPrChange w:id="7" w:author="Author" w:date="2019-09-30T15:54:00Z">
            <w:rPr>
              <w:lang w:val="en-US"/>
            </w:rPr>
          </w:rPrChange>
        </w:rPr>
        <w:tab/>
        <w:t>(</w:t>
      </w:r>
      <w:r w:rsidRPr="00356EC2">
        <w:rPr>
          <w:lang w:val="fr-FR"/>
          <w:rPrChange w:id="8" w:author="Author" w:date="2019-09-30T15:54:00Z">
            <w:rPr>
              <w:lang w:val="en-US"/>
            </w:rPr>
          </w:rPrChange>
        </w:rPr>
        <w:t>yassemine@gmail.com</w:t>
      </w:r>
      <w:r w:rsidR="009519E9" w:rsidRPr="00356EC2">
        <w:rPr>
          <w:lang w:val="fr-FR"/>
          <w:rPrChange w:id="9" w:author="Author" w:date="2019-09-30T15:54:00Z">
            <w:rPr>
              <w:lang w:val="en-US"/>
            </w:rPr>
          </w:rPrChange>
        </w:rPr>
        <w:t>)</w:t>
      </w:r>
    </w:p>
    <w:p w14:paraId="7C26C0B5" w14:textId="3DF0E625" w:rsidR="003F1FA2" w:rsidRPr="000C6FCE" w:rsidRDefault="003F1FA2" w:rsidP="00FF6150">
      <w:pPr>
        <w:jc w:val="both"/>
        <w:rPr>
          <w:lang w:val="en-US"/>
        </w:rPr>
      </w:pPr>
      <w:proofErr w:type="spellStart"/>
      <w:r w:rsidRPr="000C6FCE">
        <w:rPr>
          <w:lang w:val="en-US"/>
        </w:rPr>
        <w:t>Nawel</w:t>
      </w:r>
      <w:proofErr w:type="spellEnd"/>
      <w:r w:rsidRPr="000C6FCE">
        <w:rPr>
          <w:lang w:val="en-US"/>
        </w:rPr>
        <w:t xml:space="preserve"> </w:t>
      </w:r>
      <w:proofErr w:type="spellStart"/>
      <w:r w:rsidRPr="000C6FCE">
        <w:rPr>
          <w:lang w:val="en-US"/>
        </w:rPr>
        <w:t>Mechtouf</w:t>
      </w:r>
      <w:proofErr w:type="spellEnd"/>
      <w:r w:rsidR="009519E9">
        <w:rPr>
          <w:lang w:val="en-US"/>
        </w:rPr>
        <w:tab/>
      </w:r>
      <w:r w:rsidR="009519E9">
        <w:rPr>
          <w:lang w:val="en-US"/>
        </w:rPr>
        <w:tab/>
        <w:t>(</w:t>
      </w:r>
      <w:r w:rsidRPr="000C6FCE">
        <w:rPr>
          <w:lang w:val="en-US"/>
        </w:rPr>
        <w:t>nawel.mechtouf@muhc.mcgill.ca</w:t>
      </w:r>
      <w:r w:rsidR="009519E9">
        <w:rPr>
          <w:lang w:val="en-US"/>
        </w:rPr>
        <w:t>)</w:t>
      </w:r>
    </w:p>
    <w:p w14:paraId="508728AF" w14:textId="1F223097" w:rsidR="003F1FA2" w:rsidRPr="000C6FCE" w:rsidRDefault="003F1FA2" w:rsidP="00FF6150">
      <w:pPr>
        <w:jc w:val="both"/>
        <w:rPr>
          <w:lang w:val="en-US"/>
        </w:rPr>
      </w:pPr>
      <w:r w:rsidRPr="000C6FCE">
        <w:rPr>
          <w:lang w:val="en-US"/>
        </w:rPr>
        <w:t>Phuong Nguyen</w:t>
      </w:r>
      <w:r w:rsidR="009519E9">
        <w:rPr>
          <w:lang w:val="en-US"/>
        </w:rPr>
        <w:tab/>
      </w:r>
      <w:r w:rsidR="009519E9">
        <w:rPr>
          <w:lang w:val="en-US"/>
        </w:rPr>
        <w:tab/>
        <w:t>(</w:t>
      </w:r>
      <w:r w:rsidRPr="000C6FCE">
        <w:rPr>
          <w:lang w:val="en-US"/>
        </w:rPr>
        <w:t>phuong.nguyen2@mail.mcgill.ca</w:t>
      </w:r>
      <w:r w:rsidR="009519E9">
        <w:rPr>
          <w:lang w:val="en-US"/>
        </w:rPr>
        <w:t>)</w:t>
      </w:r>
    </w:p>
    <w:p w14:paraId="5E98106C" w14:textId="4E783293" w:rsidR="008822D2" w:rsidRDefault="008822D2" w:rsidP="00FF6150">
      <w:pPr>
        <w:jc w:val="both"/>
        <w:rPr>
          <w:lang w:val="en-US"/>
        </w:rPr>
      </w:pPr>
    </w:p>
    <w:p w14:paraId="06FC4BE3" w14:textId="77777777" w:rsidR="009413E9" w:rsidRPr="000C6FCE" w:rsidRDefault="009413E9" w:rsidP="00FF6150">
      <w:pPr>
        <w:jc w:val="both"/>
        <w:rPr>
          <w:lang w:val="en-US"/>
        </w:rPr>
      </w:pPr>
      <w:r w:rsidRPr="000C6FCE">
        <w:rPr>
          <w:lang w:val="en-US"/>
        </w:rPr>
        <w:t>Corresponding author:</w:t>
      </w:r>
    </w:p>
    <w:p w14:paraId="2DEF2F04" w14:textId="7C8D64E2" w:rsidR="007C0105" w:rsidRPr="007C0105" w:rsidRDefault="009413E9" w:rsidP="00FF6150">
      <w:pPr>
        <w:rPr>
          <w:lang w:val="en-US"/>
        </w:rPr>
      </w:pPr>
      <w:r w:rsidRPr="000C6FCE">
        <w:rPr>
          <w:lang w:val="en-US"/>
        </w:rPr>
        <w:t>Rima Slim</w:t>
      </w:r>
      <w:r w:rsidR="007C0105">
        <w:rPr>
          <w:lang w:val="en-US"/>
        </w:rPr>
        <w:tab/>
      </w:r>
      <w:r w:rsidR="007C0105">
        <w:rPr>
          <w:lang w:val="en-US"/>
        </w:rPr>
        <w:tab/>
      </w:r>
      <w:r w:rsidR="007C0105">
        <w:rPr>
          <w:lang w:val="en-US"/>
        </w:rPr>
        <w:tab/>
        <w:t>(</w:t>
      </w:r>
      <w:r w:rsidR="007C0105" w:rsidRPr="007C0105">
        <w:rPr>
          <w:lang w:val="en-US"/>
        </w:rPr>
        <w:t>rima.slim@muhc.mcgill.ca</w:t>
      </w:r>
      <w:r w:rsidR="007C0105">
        <w:rPr>
          <w:lang w:val="en-US"/>
        </w:rPr>
        <w:t>)</w:t>
      </w:r>
    </w:p>
    <w:p w14:paraId="0ABAD8DA" w14:textId="77777777" w:rsidR="008822D2" w:rsidRPr="000C6FCE" w:rsidRDefault="008822D2" w:rsidP="00FF6150">
      <w:pPr>
        <w:pBdr>
          <w:top w:val="nil"/>
          <w:left w:val="nil"/>
          <w:bottom w:val="nil"/>
          <w:right w:val="nil"/>
          <w:between w:val="nil"/>
        </w:pBdr>
        <w:jc w:val="both"/>
        <w:rPr>
          <w:color w:val="000000"/>
          <w:lang w:val="en-US"/>
        </w:rPr>
      </w:pPr>
    </w:p>
    <w:p w14:paraId="3D1DDFF6" w14:textId="77777777" w:rsidR="008822D2" w:rsidRPr="000C6FCE" w:rsidRDefault="001B2C6D" w:rsidP="00FF6150">
      <w:pPr>
        <w:jc w:val="both"/>
        <w:rPr>
          <w:b/>
          <w:lang w:val="en-US"/>
        </w:rPr>
      </w:pPr>
      <w:r w:rsidRPr="000C6FCE">
        <w:rPr>
          <w:b/>
          <w:lang w:val="en-US"/>
        </w:rPr>
        <w:t>KEYWORDS:</w:t>
      </w:r>
    </w:p>
    <w:p w14:paraId="3E25C61F" w14:textId="462A6406" w:rsidR="008822D2" w:rsidRPr="000C6FCE" w:rsidRDefault="00A46477" w:rsidP="00FF6150">
      <w:pPr>
        <w:jc w:val="both"/>
        <w:rPr>
          <w:lang w:val="en-US"/>
        </w:rPr>
      </w:pPr>
      <w:r>
        <w:rPr>
          <w:lang w:val="en-US"/>
        </w:rPr>
        <w:t>r</w:t>
      </w:r>
      <w:r w:rsidR="001B2C6D" w:rsidRPr="000C6FCE">
        <w:rPr>
          <w:lang w:val="en-US"/>
        </w:rPr>
        <w:t>eproductive losses</w:t>
      </w:r>
      <w:r>
        <w:rPr>
          <w:lang w:val="en-US"/>
        </w:rPr>
        <w:t>,</w:t>
      </w:r>
      <w:r w:rsidR="001B2C6D" w:rsidRPr="000C6FCE">
        <w:rPr>
          <w:lang w:val="en-US"/>
        </w:rPr>
        <w:t xml:space="preserve"> hydatidiform mole</w:t>
      </w:r>
      <w:r>
        <w:rPr>
          <w:lang w:val="en-US"/>
        </w:rPr>
        <w:t>,</w:t>
      </w:r>
      <w:r w:rsidR="001B2C6D" w:rsidRPr="000C6FCE">
        <w:rPr>
          <w:lang w:val="en-US"/>
        </w:rPr>
        <w:t xml:space="preserve"> molar pregnanc</w:t>
      </w:r>
      <w:r w:rsidR="003B4B65" w:rsidRPr="000C6FCE">
        <w:rPr>
          <w:lang w:val="en-US"/>
        </w:rPr>
        <w:t>y</w:t>
      </w:r>
      <w:r>
        <w:rPr>
          <w:lang w:val="en-US"/>
        </w:rPr>
        <w:t>,</w:t>
      </w:r>
      <w:r w:rsidR="001B2C6D" w:rsidRPr="000C6FCE">
        <w:rPr>
          <w:lang w:val="en-US"/>
        </w:rPr>
        <w:t xml:space="preserve"> miscarriage</w:t>
      </w:r>
      <w:r>
        <w:rPr>
          <w:lang w:val="en-US"/>
        </w:rPr>
        <w:t>,</w:t>
      </w:r>
      <w:r w:rsidR="001B2C6D" w:rsidRPr="000C6FCE">
        <w:rPr>
          <w:lang w:val="en-US"/>
        </w:rPr>
        <w:t xml:space="preserve"> </w:t>
      </w:r>
      <w:r w:rsidR="003B4B65" w:rsidRPr="000C6FCE">
        <w:rPr>
          <w:lang w:val="en-US"/>
        </w:rPr>
        <w:t xml:space="preserve">STR </w:t>
      </w:r>
      <w:r w:rsidR="001B2C6D" w:rsidRPr="000C6FCE">
        <w:rPr>
          <w:lang w:val="en-US"/>
        </w:rPr>
        <w:t>genotyping</w:t>
      </w:r>
      <w:r>
        <w:rPr>
          <w:lang w:val="en-US"/>
        </w:rPr>
        <w:t>,</w:t>
      </w:r>
      <w:r w:rsidR="001B2C6D" w:rsidRPr="000C6FCE">
        <w:rPr>
          <w:lang w:val="en-US"/>
        </w:rPr>
        <w:t xml:space="preserve"> flow cytometry</w:t>
      </w:r>
      <w:r>
        <w:rPr>
          <w:lang w:val="en-US"/>
        </w:rPr>
        <w:t>,</w:t>
      </w:r>
      <w:r w:rsidR="001B2C6D" w:rsidRPr="000C6FCE">
        <w:rPr>
          <w:lang w:val="en-US"/>
        </w:rPr>
        <w:t xml:space="preserve"> aneuploidy</w:t>
      </w:r>
      <w:r>
        <w:rPr>
          <w:lang w:val="en-US"/>
        </w:rPr>
        <w:t>,</w:t>
      </w:r>
      <w:r w:rsidR="001B2C6D" w:rsidRPr="000C6FCE">
        <w:rPr>
          <w:lang w:val="en-US"/>
        </w:rPr>
        <w:t xml:space="preserve"> diploid biparental</w:t>
      </w:r>
      <w:r>
        <w:rPr>
          <w:lang w:val="en-US"/>
        </w:rPr>
        <w:t>,</w:t>
      </w:r>
      <w:r w:rsidR="001B2C6D" w:rsidRPr="000C6FCE">
        <w:rPr>
          <w:lang w:val="en-US"/>
        </w:rPr>
        <w:t xml:space="preserve"> androgenetic</w:t>
      </w:r>
    </w:p>
    <w:p w14:paraId="4A2E605D" w14:textId="77777777" w:rsidR="008822D2" w:rsidRPr="000C6FCE" w:rsidRDefault="008822D2" w:rsidP="00FF6150">
      <w:pPr>
        <w:jc w:val="both"/>
        <w:rPr>
          <w:lang w:val="en-US"/>
        </w:rPr>
      </w:pPr>
    </w:p>
    <w:p w14:paraId="7033A61A" w14:textId="77777777" w:rsidR="008822D2" w:rsidRPr="000C6FCE" w:rsidRDefault="001B2C6D" w:rsidP="00FF6150">
      <w:pPr>
        <w:jc w:val="both"/>
        <w:rPr>
          <w:b/>
          <w:lang w:val="en-US"/>
        </w:rPr>
      </w:pPr>
      <w:r w:rsidRPr="000C6FCE">
        <w:rPr>
          <w:b/>
          <w:lang w:val="en-US"/>
        </w:rPr>
        <w:t>SUMMARY:</w:t>
      </w:r>
    </w:p>
    <w:p w14:paraId="087816E1" w14:textId="03FAFA81" w:rsidR="008822D2" w:rsidRPr="000C6FCE" w:rsidRDefault="00AD46CF" w:rsidP="00FF6150">
      <w:pPr>
        <w:jc w:val="both"/>
        <w:rPr>
          <w:color w:val="7F7F7F"/>
          <w:lang w:val="en-US"/>
        </w:rPr>
      </w:pPr>
      <w:r w:rsidRPr="000C6FCE">
        <w:rPr>
          <w:lang w:val="en-US"/>
        </w:rPr>
        <w:t>Hydatidiform moles</w:t>
      </w:r>
      <w:r w:rsidR="00DB54C5" w:rsidRPr="000C6FCE">
        <w:rPr>
          <w:lang w:val="en-US"/>
        </w:rPr>
        <w:t xml:space="preserve"> </w:t>
      </w:r>
      <w:r w:rsidRPr="000C6FCE">
        <w:rPr>
          <w:lang w:val="en-US"/>
        </w:rPr>
        <w:t xml:space="preserve">are </w:t>
      </w:r>
      <w:r w:rsidR="00DB54C5" w:rsidRPr="000C6FCE">
        <w:rPr>
          <w:lang w:val="en-US"/>
        </w:rPr>
        <w:t xml:space="preserve">abnormal human pregnancies </w:t>
      </w:r>
      <w:r w:rsidR="00A94D4A" w:rsidRPr="000C6FCE">
        <w:rPr>
          <w:lang w:val="en-US"/>
        </w:rPr>
        <w:t xml:space="preserve">with </w:t>
      </w:r>
      <w:r w:rsidR="00C223C0" w:rsidRPr="000C6FCE">
        <w:rPr>
          <w:lang w:val="en-US"/>
        </w:rPr>
        <w:t xml:space="preserve">heterogeneous </w:t>
      </w:r>
      <w:r w:rsidR="00A94D4A" w:rsidRPr="000C6FCE">
        <w:rPr>
          <w:lang w:val="en-US"/>
        </w:rPr>
        <w:t>aetiologies that can be</w:t>
      </w:r>
      <w:r w:rsidR="00DB54C5" w:rsidRPr="000C6FCE">
        <w:rPr>
          <w:lang w:val="en-US"/>
        </w:rPr>
        <w:t xml:space="preserve"> classifie</w:t>
      </w:r>
      <w:r w:rsidR="00C81E79" w:rsidRPr="000C6FCE">
        <w:rPr>
          <w:lang w:val="en-US"/>
        </w:rPr>
        <w:t>d</w:t>
      </w:r>
      <w:r w:rsidR="00DB54C5" w:rsidRPr="000C6FCE">
        <w:rPr>
          <w:lang w:val="en-US"/>
        </w:rPr>
        <w:t xml:space="preserve"> according to their morphological features and parental contribution to the molar geno</w:t>
      </w:r>
      <w:r w:rsidR="00A94D4A" w:rsidRPr="000C6FCE">
        <w:rPr>
          <w:lang w:val="en-US"/>
        </w:rPr>
        <w:t>m</w:t>
      </w:r>
      <w:r w:rsidR="00DB54C5" w:rsidRPr="000C6FCE">
        <w:rPr>
          <w:lang w:val="en-US"/>
        </w:rPr>
        <w:t>es. H</w:t>
      </w:r>
      <w:r w:rsidR="00C2665F" w:rsidRPr="000C6FCE">
        <w:rPr>
          <w:lang w:val="en-US"/>
        </w:rPr>
        <w:t xml:space="preserve">ere, protocols </w:t>
      </w:r>
      <w:r w:rsidR="008161B1" w:rsidRPr="000C6FCE">
        <w:rPr>
          <w:lang w:val="en-US"/>
        </w:rPr>
        <w:t xml:space="preserve">of multiplex </w:t>
      </w:r>
      <w:r w:rsidR="00C2665F" w:rsidRPr="000C6FCE">
        <w:rPr>
          <w:lang w:val="en-US"/>
        </w:rPr>
        <w:t xml:space="preserve">microsatellite DNA genotyping </w:t>
      </w:r>
      <w:r w:rsidR="00A94D4A" w:rsidRPr="000C6FCE">
        <w:rPr>
          <w:lang w:val="en-US"/>
        </w:rPr>
        <w:t xml:space="preserve">and flow cytometry </w:t>
      </w:r>
      <w:r w:rsidR="00C2665F" w:rsidRPr="000C6FCE">
        <w:rPr>
          <w:lang w:val="en-US"/>
        </w:rPr>
        <w:t xml:space="preserve">of </w:t>
      </w:r>
      <w:r w:rsidR="00A94D4A" w:rsidRPr="000C6FCE">
        <w:rPr>
          <w:lang w:val="en-US"/>
        </w:rPr>
        <w:t>formalin</w:t>
      </w:r>
      <w:r w:rsidR="00101A55" w:rsidRPr="000C6FCE">
        <w:rPr>
          <w:lang w:val="en-US"/>
        </w:rPr>
        <w:t>-</w:t>
      </w:r>
      <w:r w:rsidR="008161B1" w:rsidRPr="000C6FCE">
        <w:rPr>
          <w:lang w:val="en-US"/>
        </w:rPr>
        <w:t>fixed</w:t>
      </w:r>
      <w:r w:rsidR="00101A55" w:rsidRPr="000C6FCE">
        <w:rPr>
          <w:lang w:val="en-US"/>
        </w:rPr>
        <w:t xml:space="preserve"> </w:t>
      </w:r>
      <w:r w:rsidR="008161B1" w:rsidRPr="000C6FCE">
        <w:rPr>
          <w:lang w:val="en-US"/>
        </w:rPr>
        <w:t>paraffin</w:t>
      </w:r>
      <w:r w:rsidR="00101A55" w:rsidRPr="000C6FCE">
        <w:rPr>
          <w:lang w:val="en-US"/>
        </w:rPr>
        <w:t>-</w:t>
      </w:r>
      <w:r w:rsidR="008161B1" w:rsidRPr="000C6FCE">
        <w:rPr>
          <w:lang w:val="en-US"/>
        </w:rPr>
        <w:t xml:space="preserve">embedded </w:t>
      </w:r>
      <w:r w:rsidR="00C2665F" w:rsidRPr="000C6FCE">
        <w:rPr>
          <w:lang w:val="en-US"/>
        </w:rPr>
        <w:t>molar tissues</w:t>
      </w:r>
      <w:r w:rsidR="009937EF" w:rsidRPr="000C6FCE">
        <w:rPr>
          <w:lang w:val="en-US"/>
        </w:rPr>
        <w:t xml:space="preserve"> are described in detail</w:t>
      </w:r>
      <w:r w:rsidR="000808B6">
        <w:rPr>
          <w:lang w:val="en-US"/>
        </w:rPr>
        <w:t>, together with results’ interpretation and integration.</w:t>
      </w:r>
    </w:p>
    <w:p w14:paraId="02126AB7" w14:textId="77777777" w:rsidR="008822D2" w:rsidRPr="000C6FCE" w:rsidRDefault="008822D2" w:rsidP="00FF6150">
      <w:pPr>
        <w:jc w:val="both"/>
        <w:rPr>
          <w:lang w:val="en-US"/>
        </w:rPr>
      </w:pPr>
    </w:p>
    <w:p w14:paraId="3E8009E0" w14:textId="3F9E1F00" w:rsidR="008822D2" w:rsidRPr="000C6FCE" w:rsidRDefault="001B2C6D" w:rsidP="00FF6150">
      <w:pPr>
        <w:jc w:val="both"/>
        <w:rPr>
          <w:b/>
          <w:color w:val="1155CC"/>
          <w:lang w:val="en-US"/>
        </w:rPr>
      </w:pPr>
      <w:r w:rsidRPr="000C6FCE">
        <w:rPr>
          <w:b/>
          <w:lang w:val="en-US"/>
        </w:rPr>
        <w:t>ABSTRACT:</w:t>
      </w:r>
      <w:r w:rsidR="003F1FA2" w:rsidRPr="000C6FCE" w:rsidDel="003F1FA2">
        <w:rPr>
          <w:b/>
          <w:lang w:val="en-US"/>
        </w:rPr>
        <w:t xml:space="preserve"> </w:t>
      </w:r>
    </w:p>
    <w:p w14:paraId="51079CBB" w14:textId="683EBA73" w:rsidR="008822D2" w:rsidRPr="000C6FCE" w:rsidRDefault="001B2C6D" w:rsidP="00FF6150">
      <w:pPr>
        <w:pBdr>
          <w:top w:val="nil"/>
          <w:left w:val="nil"/>
          <w:bottom w:val="nil"/>
          <w:right w:val="nil"/>
          <w:between w:val="nil"/>
        </w:pBdr>
        <w:jc w:val="both"/>
        <w:rPr>
          <w:color w:val="1155CC"/>
          <w:lang w:val="en-US"/>
        </w:rPr>
      </w:pPr>
      <w:r w:rsidRPr="000C6FCE">
        <w:rPr>
          <w:lang w:val="en-US"/>
        </w:rPr>
        <w:t xml:space="preserve">Hydatidiform mole (HM) is an abnormal human pregnancy characterized by </w:t>
      </w:r>
      <w:r w:rsidR="005B3F6A" w:rsidRPr="000C6FCE">
        <w:rPr>
          <w:lang w:val="en-US"/>
        </w:rPr>
        <w:t xml:space="preserve">excessive </w:t>
      </w:r>
      <w:r w:rsidRPr="000C6FCE">
        <w:rPr>
          <w:lang w:val="en-US"/>
        </w:rPr>
        <w:t xml:space="preserve">trophoblastic proliferation and </w:t>
      </w:r>
      <w:r w:rsidR="00E92925" w:rsidRPr="000C6FCE">
        <w:rPr>
          <w:lang w:val="en-US"/>
        </w:rPr>
        <w:t xml:space="preserve">abnormal </w:t>
      </w:r>
      <w:r w:rsidRPr="000C6FCE">
        <w:rPr>
          <w:lang w:val="en-US"/>
        </w:rPr>
        <w:t xml:space="preserve">embryonic </w:t>
      </w:r>
      <w:r w:rsidR="001C2C22" w:rsidRPr="000C6FCE">
        <w:rPr>
          <w:lang w:val="en-US"/>
        </w:rPr>
        <w:t>development</w:t>
      </w:r>
      <w:r w:rsidRPr="000C6FCE">
        <w:rPr>
          <w:lang w:val="en-US"/>
        </w:rPr>
        <w:t xml:space="preserve">. There are two types of HM based on </w:t>
      </w:r>
      <w:r w:rsidR="00F2174B" w:rsidRPr="000C6FCE">
        <w:rPr>
          <w:lang w:val="en-US"/>
        </w:rPr>
        <w:t xml:space="preserve">microscopic morphological </w:t>
      </w:r>
      <w:r w:rsidRPr="000C6FCE">
        <w:rPr>
          <w:lang w:val="en-US"/>
        </w:rPr>
        <w:t>evaluation, complete HM (CHM) and partial HM (PHM). These can be further subdivided based on the parental contribution to the</w:t>
      </w:r>
      <w:r w:rsidR="005B3F6A" w:rsidRPr="000C6FCE">
        <w:rPr>
          <w:lang w:val="en-US"/>
        </w:rPr>
        <w:t xml:space="preserve"> molar</w:t>
      </w:r>
      <w:r w:rsidRPr="000C6FCE">
        <w:rPr>
          <w:lang w:val="en-US"/>
        </w:rPr>
        <w:t xml:space="preserve"> genomes. Such characterization of HM</w:t>
      </w:r>
      <w:r w:rsidR="005B3F6A" w:rsidRPr="000C6FCE">
        <w:rPr>
          <w:lang w:val="en-US"/>
        </w:rPr>
        <w:t>,</w:t>
      </w:r>
      <w:r w:rsidRPr="000C6FCE">
        <w:rPr>
          <w:lang w:val="en-US"/>
        </w:rPr>
        <w:t xml:space="preserve"> </w:t>
      </w:r>
      <w:r w:rsidR="005B3F6A" w:rsidRPr="000C6FCE">
        <w:rPr>
          <w:lang w:val="en-US"/>
        </w:rPr>
        <w:t>by</w:t>
      </w:r>
      <w:r w:rsidR="001C2C22" w:rsidRPr="000C6FCE">
        <w:rPr>
          <w:lang w:val="en-US"/>
        </w:rPr>
        <w:t xml:space="preserve"> morphology and genotype analyse</w:t>
      </w:r>
      <w:r w:rsidR="005B3F6A" w:rsidRPr="000C6FCE">
        <w:rPr>
          <w:lang w:val="en-US"/>
        </w:rPr>
        <w:t xml:space="preserve">s, </w:t>
      </w:r>
      <w:r w:rsidRPr="000C6FCE">
        <w:rPr>
          <w:lang w:val="en-US"/>
        </w:rPr>
        <w:t>is cr</w:t>
      </w:r>
      <w:r w:rsidR="005B3F6A" w:rsidRPr="000C6FCE">
        <w:rPr>
          <w:lang w:val="en-US"/>
        </w:rPr>
        <w:t xml:space="preserve">ucial for patient management and </w:t>
      </w:r>
      <w:r w:rsidRPr="000C6FCE">
        <w:rPr>
          <w:lang w:val="en-US"/>
        </w:rPr>
        <w:t xml:space="preserve">for </w:t>
      </w:r>
      <w:r w:rsidR="005B3F6A" w:rsidRPr="000C6FCE">
        <w:rPr>
          <w:lang w:val="en-US"/>
        </w:rPr>
        <w:t>the</w:t>
      </w:r>
      <w:r w:rsidRPr="000C6FCE">
        <w:rPr>
          <w:lang w:val="en-US"/>
        </w:rPr>
        <w:t xml:space="preserve"> </w:t>
      </w:r>
      <w:r w:rsidR="005B3F6A" w:rsidRPr="000C6FCE">
        <w:rPr>
          <w:lang w:val="en-US"/>
        </w:rPr>
        <w:t xml:space="preserve">fundamental </w:t>
      </w:r>
      <w:r w:rsidRPr="000C6FCE">
        <w:rPr>
          <w:lang w:val="en-US"/>
        </w:rPr>
        <w:t xml:space="preserve">understanding of this intriguing pathology. </w:t>
      </w:r>
      <w:r w:rsidR="005B3F6A" w:rsidRPr="000C6FCE">
        <w:rPr>
          <w:lang w:val="en-US"/>
        </w:rPr>
        <w:t xml:space="preserve">It is well documented that morphological analysis </w:t>
      </w:r>
      <w:r w:rsidR="00D7113B" w:rsidRPr="000C6FCE">
        <w:rPr>
          <w:lang w:val="en-US"/>
        </w:rPr>
        <w:t xml:space="preserve">of HM is subject to wide </w:t>
      </w:r>
      <w:r w:rsidRPr="000C6FCE">
        <w:rPr>
          <w:lang w:val="en-US"/>
        </w:rPr>
        <w:t xml:space="preserve">interobserver variability </w:t>
      </w:r>
      <w:r w:rsidR="00D7113B" w:rsidRPr="000C6FCE">
        <w:rPr>
          <w:lang w:val="en-US"/>
        </w:rPr>
        <w:t xml:space="preserve">and is not sufficient </w:t>
      </w:r>
      <w:r w:rsidR="00AD46CF" w:rsidRPr="000C6FCE">
        <w:rPr>
          <w:lang w:val="en-US"/>
        </w:rPr>
        <w:t xml:space="preserve">on its own </w:t>
      </w:r>
      <w:r w:rsidR="00D7113B" w:rsidRPr="000C6FCE">
        <w:rPr>
          <w:lang w:val="en-US"/>
        </w:rPr>
        <w:t xml:space="preserve">to accurately classify HM into CHM and PHM and distinguish them from hydropic </w:t>
      </w:r>
      <w:r w:rsidR="003D6DED" w:rsidRPr="000C6FCE">
        <w:rPr>
          <w:lang w:val="en-US"/>
        </w:rPr>
        <w:t>non</w:t>
      </w:r>
      <w:r w:rsidR="00101A55" w:rsidRPr="000C6FCE">
        <w:rPr>
          <w:lang w:val="en-US"/>
        </w:rPr>
        <w:t>-</w:t>
      </w:r>
      <w:r w:rsidR="003D6DED" w:rsidRPr="000C6FCE">
        <w:rPr>
          <w:lang w:val="en-US"/>
        </w:rPr>
        <w:t xml:space="preserve">molar </w:t>
      </w:r>
      <w:r w:rsidR="00D7113B" w:rsidRPr="000C6FCE">
        <w:rPr>
          <w:lang w:val="en-US"/>
        </w:rPr>
        <w:t>abortions. Genotyp</w:t>
      </w:r>
      <w:r w:rsidR="00694563" w:rsidRPr="000C6FCE">
        <w:rPr>
          <w:lang w:val="en-US"/>
        </w:rPr>
        <w:t>ing</w:t>
      </w:r>
      <w:r w:rsidR="00D7113B" w:rsidRPr="000C6FCE">
        <w:rPr>
          <w:lang w:val="en-US"/>
        </w:rPr>
        <w:t xml:space="preserve"> analysis </w:t>
      </w:r>
      <w:r w:rsidR="00694563" w:rsidRPr="000C6FCE">
        <w:rPr>
          <w:lang w:val="en-US"/>
        </w:rPr>
        <w:t>is</w:t>
      </w:r>
      <w:r w:rsidR="00D7113B" w:rsidRPr="000C6FCE">
        <w:rPr>
          <w:lang w:val="en-US"/>
        </w:rPr>
        <w:t xml:space="preserve"> mostly performed on DNA and tissues from formalin-fixed paraffin</w:t>
      </w:r>
      <w:r w:rsidR="006B5C23" w:rsidRPr="000C6FCE">
        <w:rPr>
          <w:lang w:val="en-US"/>
        </w:rPr>
        <w:t>-</w:t>
      </w:r>
      <w:r w:rsidR="00D7113B" w:rsidRPr="000C6FCE">
        <w:rPr>
          <w:lang w:val="en-US"/>
        </w:rPr>
        <w:t xml:space="preserve">embedded </w:t>
      </w:r>
      <w:ins w:id="10" w:author="Author" w:date="2019-09-30T12:57:00Z">
        <w:r w:rsidR="00BF2B41">
          <w:rPr>
            <w:lang w:val="en-US"/>
          </w:rPr>
          <w:t xml:space="preserve">(FFPE) </w:t>
        </w:r>
      </w:ins>
      <w:r w:rsidR="00D7113B" w:rsidRPr="000C6FCE">
        <w:rPr>
          <w:lang w:val="en-US"/>
        </w:rPr>
        <w:t xml:space="preserve">products of conception, which have less than optimal quality </w:t>
      </w:r>
      <w:r w:rsidR="001C2C22" w:rsidRPr="000C6FCE">
        <w:rPr>
          <w:lang w:val="en-US"/>
        </w:rPr>
        <w:t xml:space="preserve">and </w:t>
      </w:r>
      <w:r w:rsidR="009D3A5A" w:rsidRPr="000C6FCE">
        <w:rPr>
          <w:lang w:val="en-US"/>
        </w:rPr>
        <w:t xml:space="preserve">may </w:t>
      </w:r>
      <w:r w:rsidR="00E70C44" w:rsidRPr="000C6FCE">
        <w:rPr>
          <w:lang w:val="en-US"/>
        </w:rPr>
        <w:t xml:space="preserve">consequently </w:t>
      </w:r>
      <w:r w:rsidR="009D3A5A" w:rsidRPr="000C6FCE">
        <w:rPr>
          <w:lang w:val="en-US"/>
        </w:rPr>
        <w:t xml:space="preserve">lead to wrong conclusions. In </w:t>
      </w:r>
      <w:r w:rsidR="00857DF8" w:rsidRPr="000C6FCE">
        <w:rPr>
          <w:lang w:val="en-US"/>
        </w:rPr>
        <w:t xml:space="preserve">this </w:t>
      </w:r>
      <w:r w:rsidR="00BD67C8">
        <w:rPr>
          <w:lang w:val="en-US"/>
        </w:rPr>
        <w:t>article</w:t>
      </w:r>
      <w:r w:rsidR="009D3A5A" w:rsidRPr="000C6FCE">
        <w:rPr>
          <w:lang w:val="en-US"/>
        </w:rPr>
        <w:t>,</w:t>
      </w:r>
      <w:r w:rsidR="00857DF8" w:rsidRPr="000C6FCE">
        <w:rPr>
          <w:lang w:val="en-US"/>
        </w:rPr>
        <w:t xml:space="preserve"> detailed protocols for multiplex genotyping and flow cytometry </w:t>
      </w:r>
      <w:r w:rsidR="009D3A5A" w:rsidRPr="000C6FCE">
        <w:rPr>
          <w:lang w:val="en-US"/>
        </w:rPr>
        <w:t xml:space="preserve">analyses of </w:t>
      </w:r>
      <w:del w:id="11" w:author="Author" w:date="2019-09-30T12:57:00Z">
        <w:r w:rsidR="00857DF8" w:rsidRPr="000C6FCE" w:rsidDel="00BF2B41">
          <w:rPr>
            <w:lang w:val="en-US"/>
          </w:rPr>
          <w:delText>formalin-fixed paraffin-embedded</w:delText>
        </w:r>
      </w:del>
      <w:ins w:id="12" w:author="Author" w:date="2019-09-30T12:57:00Z">
        <w:r w:rsidR="00BF2B41">
          <w:rPr>
            <w:lang w:val="en-US"/>
          </w:rPr>
          <w:t>FFPE</w:t>
        </w:r>
      </w:ins>
      <w:r w:rsidR="00857DF8" w:rsidRPr="000C6FCE">
        <w:rPr>
          <w:lang w:val="en-US"/>
        </w:rPr>
        <w:t xml:space="preserve"> molar tissues</w:t>
      </w:r>
      <w:r w:rsidR="00B57469" w:rsidRPr="000C6FCE">
        <w:rPr>
          <w:lang w:val="en-US"/>
        </w:rPr>
        <w:t xml:space="preserve"> are provided, along with </w:t>
      </w:r>
      <w:r w:rsidR="009D3A5A" w:rsidRPr="000C6FCE">
        <w:rPr>
          <w:lang w:val="en-US"/>
        </w:rPr>
        <w:t xml:space="preserve">the interpretation of the results of these </w:t>
      </w:r>
      <w:r w:rsidR="009D3A5A" w:rsidRPr="000C6FCE">
        <w:rPr>
          <w:lang w:val="en-US"/>
        </w:rPr>
        <w:lastRenderedPageBreak/>
        <w:t>methods, their troubleshooting, and integration with the morphological evaluation, p57</w:t>
      </w:r>
      <w:ins w:id="13" w:author="Author" w:date="2019-09-30T12:58:00Z">
        <w:r w:rsidR="004515CF" w:rsidRPr="004515CF">
          <w:rPr>
            <w:vertAlign w:val="superscript"/>
            <w:lang w:val="en-US"/>
            <w:rPrChange w:id="14" w:author="Author" w:date="2019-09-30T12:58:00Z">
              <w:rPr>
                <w:lang w:val="en-US"/>
              </w:rPr>
            </w:rPrChange>
          </w:rPr>
          <w:t>KIP2</w:t>
        </w:r>
      </w:ins>
      <w:r w:rsidR="009D3A5A" w:rsidRPr="000C6FCE">
        <w:rPr>
          <w:lang w:val="en-US"/>
        </w:rPr>
        <w:t xml:space="preserve"> immunohistochemistry, and</w:t>
      </w:r>
      <w:r w:rsidR="00C71A17" w:rsidRPr="000C6FCE">
        <w:rPr>
          <w:lang w:val="en-US"/>
        </w:rPr>
        <w:t xml:space="preserve"> fluorescence in situ hybridization</w:t>
      </w:r>
      <w:r w:rsidR="009D3A5A" w:rsidRPr="000C6FCE">
        <w:rPr>
          <w:lang w:val="en-US"/>
        </w:rPr>
        <w:t xml:space="preserve"> </w:t>
      </w:r>
      <w:r w:rsidR="00C71A17" w:rsidRPr="000C6FCE">
        <w:rPr>
          <w:lang w:val="en-US"/>
        </w:rPr>
        <w:t>(</w:t>
      </w:r>
      <w:r w:rsidR="003C74AF" w:rsidRPr="000C6FCE">
        <w:rPr>
          <w:lang w:val="en-US"/>
        </w:rPr>
        <w:t>FISH</w:t>
      </w:r>
      <w:r w:rsidR="00C71A17" w:rsidRPr="000C6FCE">
        <w:rPr>
          <w:lang w:val="en-US"/>
        </w:rPr>
        <w:t>)</w:t>
      </w:r>
      <w:r w:rsidR="009D3A5A" w:rsidRPr="000C6FCE">
        <w:rPr>
          <w:lang w:val="en-US"/>
        </w:rPr>
        <w:t xml:space="preserve"> to reach </w:t>
      </w:r>
      <w:r w:rsidR="00694563" w:rsidRPr="000C6FCE">
        <w:rPr>
          <w:lang w:val="en-US"/>
        </w:rPr>
        <w:t xml:space="preserve">a </w:t>
      </w:r>
      <w:r w:rsidR="009D3A5A" w:rsidRPr="000C6FCE">
        <w:rPr>
          <w:lang w:val="en-US"/>
        </w:rPr>
        <w:t xml:space="preserve">correct </w:t>
      </w:r>
      <w:r w:rsidR="001C2C22" w:rsidRPr="000C6FCE">
        <w:rPr>
          <w:lang w:val="en-US"/>
        </w:rPr>
        <w:t xml:space="preserve">and robust </w:t>
      </w:r>
      <w:r w:rsidR="009D3A5A" w:rsidRPr="000C6FCE">
        <w:rPr>
          <w:lang w:val="en-US"/>
        </w:rPr>
        <w:t xml:space="preserve">diagnosis. </w:t>
      </w:r>
      <w:r w:rsidR="00B57469" w:rsidRPr="000C6FCE">
        <w:rPr>
          <w:lang w:val="en-US"/>
        </w:rPr>
        <w:t>Here, the</w:t>
      </w:r>
      <w:r w:rsidR="00724984" w:rsidRPr="000C6FCE">
        <w:rPr>
          <w:lang w:val="en-US"/>
        </w:rPr>
        <w:t xml:space="preserve"> </w:t>
      </w:r>
      <w:r w:rsidR="00B57469" w:rsidRPr="000C6FCE">
        <w:rPr>
          <w:lang w:val="en-US"/>
        </w:rPr>
        <w:t xml:space="preserve">authors share the </w:t>
      </w:r>
      <w:r w:rsidR="009D3A5A" w:rsidRPr="000C6FCE">
        <w:rPr>
          <w:lang w:val="en-US"/>
        </w:rPr>
        <w:t xml:space="preserve">methods and lessons </w:t>
      </w:r>
      <w:r w:rsidR="00B57469" w:rsidRPr="000C6FCE">
        <w:rPr>
          <w:lang w:val="en-US"/>
        </w:rPr>
        <w:t>learned</w:t>
      </w:r>
      <w:r w:rsidR="009D3A5A" w:rsidRPr="000C6FCE">
        <w:rPr>
          <w:lang w:val="en-US"/>
        </w:rPr>
        <w:t xml:space="preserve"> in the past </w:t>
      </w:r>
      <w:r w:rsidR="000C6292" w:rsidRPr="000C6FCE">
        <w:rPr>
          <w:lang w:val="en-US"/>
        </w:rPr>
        <w:t>1</w:t>
      </w:r>
      <w:r w:rsidR="009D3A5A" w:rsidRPr="000C6FCE">
        <w:rPr>
          <w:lang w:val="en-US"/>
        </w:rPr>
        <w:t xml:space="preserve">0 years from the analysis of </w:t>
      </w:r>
      <w:r w:rsidR="00652B20" w:rsidRPr="000C6FCE">
        <w:rPr>
          <w:lang w:val="en-US"/>
        </w:rPr>
        <w:t xml:space="preserve">approximately </w:t>
      </w:r>
      <w:r w:rsidR="009D3A5A" w:rsidRPr="000C6FCE">
        <w:rPr>
          <w:lang w:val="en-US"/>
        </w:rPr>
        <w:t>400</w:t>
      </w:r>
      <w:r w:rsidR="00652B20" w:rsidRPr="000C6FCE">
        <w:rPr>
          <w:lang w:val="en-US"/>
        </w:rPr>
        <w:t xml:space="preserve"> </w:t>
      </w:r>
      <w:r w:rsidR="009D3A5A" w:rsidRPr="000C6FCE">
        <w:rPr>
          <w:lang w:val="en-US"/>
        </w:rPr>
        <w:t xml:space="preserve">products of conception. </w:t>
      </w:r>
    </w:p>
    <w:p w14:paraId="64D22FF4" w14:textId="77777777" w:rsidR="008822D2" w:rsidRPr="000C6FCE" w:rsidRDefault="008822D2" w:rsidP="00FF6150">
      <w:pPr>
        <w:jc w:val="both"/>
        <w:rPr>
          <w:b/>
          <w:sz w:val="23"/>
          <w:szCs w:val="23"/>
          <w:lang w:val="en-US"/>
        </w:rPr>
      </w:pPr>
    </w:p>
    <w:p w14:paraId="6E8690A9" w14:textId="77777777" w:rsidR="008822D2" w:rsidRPr="000C6FCE" w:rsidRDefault="001B2C6D" w:rsidP="00FF6150">
      <w:pPr>
        <w:jc w:val="both"/>
        <w:rPr>
          <w:b/>
          <w:lang w:val="en-US"/>
        </w:rPr>
      </w:pPr>
      <w:r w:rsidRPr="000C6FCE">
        <w:rPr>
          <w:b/>
          <w:lang w:val="en-US"/>
        </w:rPr>
        <w:t>INTRODUCTION:</w:t>
      </w:r>
    </w:p>
    <w:p w14:paraId="316BC06C" w14:textId="7EA26669" w:rsidR="004D6AD7" w:rsidRDefault="00EE3AF9" w:rsidP="00FF6150">
      <w:pPr>
        <w:jc w:val="both"/>
        <w:rPr>
          <w:lang w:val="en-US"/>
        </w:rPr>
      </w:pPr>
      <w:r w:rsidRPr="000C6FCE">
        <w:rPr>
          <w:lang w:val="en-US"/>
        </w:rPr>
        <w:t xml:space="preserve">A hydatidiform mole (HM) is an abnormal human pregnancy characterized by </w:t>
      </w:r>
      <w:r w:rsidR="00AB5C37" w:rsidRPr="000C6FCE">
        <w:rPr>
          <w:lang w:val="en-US"/>
        </w:rPr>
        <w:t>a</w:t>
      </w:r>
      <w:r w:rsidR="00BF27DB" w:rsidRPr="000C6FCE">
        <w:rPr>
          <w:lang w:val="en-US"/>
        </w:rPr>
        <w:t>b</w:t>
      </w:r>
      <w:r w:rsidR="00367710" w:rsidRPr="000C6FCE">
        <w:rPr>
          <w:lang w:val="en-US"/>
        </w:rPr>
        <w:t>normal</w:t>
      </w:r>
      <w:r w:rsidR="00AB5C37" w:rsidRPr="000C6FCE">
        <w:rPr>
          <w:lang w:val="en-US"/>
        </w:rPr>
        <w:t xml:space="preserve"> </w:t>
      </w:r>
      <w:r w:rsidRPr="000C6FCE">
        <w:rPr>
          <w:lang w:val="en-US"/>
        </w:rPr>
        <w:t xml:space="preserve">embryonic development, hyperproliferation of </w:t>
      </w:r>
      <w:r w:rsidR="00E877F1" w:rsidRPr="000C6FCE">
        <w:rPr>
          <w:lang w:val="en-US"/>
        </w:rPr>
        <w:t xml:space="preserve">the </w:t>
      </w:r>
      <w:r w:rsidRPr="000C6FCE">
        <w:rPr>
          <w:lang w:val="en-US"/>
        </w:rPr>
        <w:t xml:space="preserve">trophoblast, and hydropic degeneration of chorionic villi (CV). </w:t>
      </w:r>
      <w:r w:rsidR="00E92925" w:rsidRPr="000C6FCE">
        <w:rPr>
          <w:lang w:val="en-US"/>
        </w:rPr>
        <w:t xml:space="preserve">Historically, </w:t>
      </w:r>
      <w:r w:rsidR="004B3755" w:rsidRPr="000C6FCE">
        <w:rPr>
          <w:lang w:val="en-US"/>
        </w:rPr>
        <w:t>HM used to be divided into</w:t>
      </w:r>
      <w:r w:rsidR="001020A0" w:rsidRPr="000C6FCE">
        <w:rPr>
          <w:lang w:val="en-US"/>
        </w:rPr>
        <w:t xml:space="preserve"> </w:t>
      </w:r>
      <w:r w:rsidR="004B3755" w:rsidRPr="000C6FCE">
        <w:rPr>
          <w:lang w:val="en-US"/>
        </w:rPr>
        <w:t>two types, complete HM (CHM) and partial HM (PHM) based only on</w:t>
      </w:r>
      <w:r w:rsidRPr="000C6FCE">
        <w:rPr>
          <w:lang w:val="en-US"/>
        </w:rPr>
        <w:t xml:space="preserve"> morphological evaluation</w:t>
      </w:r>
      <w:r w:rsidR="0055005E">
        <w:rPr>
          <w:lang w:val="en-US"/>
        </w:rPr>
        <w:fldChar w:fldCharType="begin"/>
      </w:r>
      <w:r w:rsidR="0055005E">
        <w:rPr>
          <w:lang w:val="en-US"/>
        </w:rPr>
        <w:instrText xml:space="preserve"> ADDIN EN.CITE &lt;EndNote&gt;&lt;Cite&gt;&lt;Author&gt;Szulman&lt;/Author&gt;&lt;Year&gt;1978&lt;/Year&gt;&lt;RecNum&gt;36&lt;/RecNum&gt;&lt;DisplayText&gt;&lt;style face="superscript"&gt;1&lt;/style&gt;&lt;/DisplayText&gt;&lt;record&gt;&lt;rec-number&gt;36&lt;/rec-number&gt;&lt;foreign-keys&gt;&lt;key app="EN" db-id="0pfewstpvrpvs8e5dsx5erpz22padtwdrxw2" timestamp="1564003102"&gt;36&lt;/key&gt;&lt;/foreign-keys&gt;&lt;ref-type name="Journal Article"&gt;17&lt;/ref-type&gt;&lt;contributors&gt;&lt;authors&gt;&lt;author&gt;Szulman, A. E.&lt;/author&gt;&lt;author&gt;Surti, U.&lt;/author&gt;&lt;/authors&gt;&lt;/contributors&gt;&lt;titles&gt;&lt;title&gt;The syndromes of hydatidiform mole. II. Morphologic evolution of the complete and partial mole&lt;/title&gt;&lt;secondary-title&gt;Am J Obstet Gynecol&lt;/secondary-title&gt;&lt;/titles&gt;&lt;periodical&gt;&lt;full-title&gt;Am J Obstet Gynecol&lt;/full-title&gt;&lt;/periodical&gt;&lt;pages&gt;20-7&lt;/pages&gt;&lt;volume&gt;132&lt;/volume&gt;&lt;number&gt;1&lt;/number&gt;&lt;edition&gt;1978/09/01&lt;/edition&gt;&lt;keywords&gt;&lt;keyword&gt;Female&lt;/keyword&gt;&lt;keyword&gt;Gestational Age&lt;/keyword&gt;&lt;keyword&gt;Humans&lt;/keyword&gt;&lt;keyword&gt;Hydatidiform Mole/classification/genetics/*pathology&lt;/keyword&gt;&lt;keyword&gt;Karyotyping&lt;/keyword&gt;&lt;keyword&gt;Polyploidy&lt;/keyword&gt;&lt;keyword&gt;Pregnancy&lt;/keyword&gt;&lt;keyword&gt;Syndrome&lt;/keyword&gt;&lt;/keywords&gt;&lt;dates&gt;&lt;year&gt;1978&lt;/year&gt;&lt;pub-dates&gt;&lt;date&gt;Sep 1&lt;/date&gt;&lt;/pub-dates&gt;&lt;/dates&gt;&lt;isbn&gt;0002-9378 (Print)&amp;#xD;0002-9378 (Linking)&lt;/isbn&gt;&lt;accession-num&gt;696779&lt;/accession-num&gt;&lt;urls&gt;&lt;related-urls&gt;&lt;url&gt;https://www.ncbi.nlm.nih.gov/pubmed/696779&lt;/url&gt;&lt;/related-urls&gt;&lt;/urls&gt;&lt;electronic-resource-num&gt;10.1016/0002-9378(78)90792-5&lt;/electronic-resource-num&gt;&lt;/record&gt;&lt;/Cite&gt;&lt;/EndNote&gt;</w:instrText>
      </w:r>
      <w:r w:rsidR="0055005E">
        <w:rPr>
          <w:lang w:val="en-US"/>
        </w:rPr>
        <w:fldChar w:fldCharType="separate"/>
      </w:r>
      <w:r w:rsidR="0055005E" w:rsidRPr="0055005E">
        <w:rPr>
          <w:noProof/>
          <w:vertAlign w:val="superscript"/>
          <w:lang w:val="en-US"/>
        </w:rPr>
        <w:t>1</w:t>
      </w:r>
      <w:r w:rsidR="0055005E">
        <w:rPr>
          <w:lang w:val="en-US"/>
        </w:rPr>
        <w:fldChar w:fldCharType="end"/>
      </w:r>
      <w:r w:rsidRPr="000C6FCE">
        <w:rPr>
          <w:lang w:val="en-US"/>
        </w:rPr>
        <w:t>.</w:t>
      </w:r>
      <w:r w:rsidR="00644DA8" w:rsidRPr="000C6FCE">
        <w:rPr>
          <w:lang w:val="en-US"/>
        </w:rPr>
        <w:t xml:space="preserve"> </w:t>
      </w:r>
      <w:r w:rsidR="001020A0" w:rsidRPr="000C6FCE">
        <w:rPr>
          <w:lang w:val="en-US"/>
        </w:rPr>
        <w:t xml:space="preserve">However, </w:t>
      </w:r>
      <w:r w:rsidR="00BF27DB" w:rsidRPr="000C6FCE">
        <w:rPr>
          <w:lang w:val="en-US"/>
        </w:rPr>
        <w:t>i</w:t>
      </w:r>
      <w:r w:rsidR="004B3755" w:rsidRPr="000C6FCE">
        <w:rPr>
          <w:lang w:val="en-US"/>
        </w:rPr>
        <w:t xml:space="preserve">t </w:t>
      </w:r>
      <w:r w:rsidR="001020A0" w:rsidRPr="000C6FCE">
        <w:rPr>
          <w:lang w:val="en-US"/>
        </w:rPr>
        <w:t xml:space="preserve">has been shown </w:t>
      </w:r>
      <w:r w:rsidR="004B3755" w:rsidRPr="000C6FCE">
        <w:rPr>
          <w:lang w:val="en-US"/>
        </w:rPr>
        <w:t xml:space="preserve">that </w:t>
      </w:r>
      <w:r w:rsidR="001020A0" w:rsidRPr="000C6FCE">
        <w:rPr>
          <w:lang w:val="en-US"/>
        </w:rPr>
        <w:t xml:space="preserve">morphological evaluation </w:t>
      </w:r>
      <w:r w:rsidR="004B3755" w:rsidRPr="000C6FCE">
        <w:rPr>
          <w:lang w:val="en-US"/>
        </w:rPr>
        <w:t>alone is not sufficient to classify HM into the two subtypes (CHM and PHM) and distinguish them from non-molar miscarriages</w:t>
      </w:r>
      <w:r w:rsidR="004A1BC6" w:rsidRPr="00CB42DC">
        <w:rPr>
          <w:lang w:val="en-US"/>
        </w:rPr>
        <w:fldChar w:fldCharType="begin">
          <w:fldData xml:space="preserve">PEVuZE5vdGU+PENpdGU+PEF1dGhvcj5GdWt1bmFnYTwvQXV0aG9yPjxZZWFyPjIwMDU8L1llYXI+
PFJlY051bT4yNzwvUmVjTnVtPjxEaXNwbGF5VGV4dD48c3R5bGUgZmFjZT0ic3VwZXJzY3JpcHQi
PjItNDwvc3R5bGU+PC9EaXNwbGF5VGV4dD48cmVjb3JkPjxyZWMtbnVtYmVyPjI3PC9yZWMtbnVt
YmVyPjxmb3JlaWduLWtleXM+PGtleSBhcHA9IkVOIiBkYi1pZD0iMHBmZXdzdHB2cnB2czhlNWRz
eDVlcnB6MjJwYWR0d2RyeHcyIiB0aW1lc3RhbXA9IjE1NjMyOTYxMTEiPjI3PC9rZXk+PC9mb3Jl
aWduLWtleXM+PHJlZi10eXBlIG5hbWU9IkpvdXJuYWwgQXJ0aWNsZSI+MTc8L3JlZi10eXBlPjxj
b250cmlidXRvcnM+PGF1dGhvcnM+PGF1dGhvcj5GdWt1bmFnYSwgTS48L2F1dGhvcj48YXV0aG9y
PkthdGFidWNoaSwgSC48L2F1dGhvcj48YXV0aG9yPk5hZ2FzYWthLCBULjwvYXV0aG9yPjxhdXRo
b3I+TWlrYW1pLCBZLjwvYXV0aG9yPjxhdXRob3I+TWluYW1pZ3VjaGksIFMuPC9hdXRob3I+PGF1
dGhvcj5MYWdlLCBKLiBNLjwvYXV0aG9yPjwvYXV0aG9ycz48L2NvbnRyaWJ1dG9ycz48YXV0aC1h
ZGRyZXNzPkRlcGFydG1lbnQgb2YgUGF0aG9sb2d5LCBKaWtlaSBVbml2ZXJzaXR5LCBUb2t5bywg
SmFwYW4uIGFkZHJlc3MubWFhc2FmdUBqaWtlaS5hYy5qcDwvYXV0aC1hZGRyZXNzPjx0aXRsZXM+
PHRpdGxlPkludGVyb2JzZXJ2ZXIgYW5kIGludHJhb2JzZXJ2ZXIgdmFyaWFiaWxpdHkgaW4gdGhl
IGRpYWdub3NpcyBvZiBoeWRhdGlkaWZvcm0gbW9sZTwvdGl0bGU+PHNlY29uZGFyeS10aXRsZT5U
aGUgQW1lcmljYW4gSm91cm5hbCBvZiBTdXJnaWNhbCBQYXRob2xvZ3k8L3NlY29uZGFyeS10aXRs
ZT48L3RpdGxlcz48cGVyaW9kaWNhbD48ZnVsbC10aXRsZT5UaGUgQW1lcmljYW4gSm91cm5hbCBv
ZiBTdXJnaWNhbCBQYXRob2xvZ3k8L2Z1bGwtdGl0bGU+PC9wZXJpb2RpY2FsPjxwYWdlcz45NDIt
NzwvcGFnZXM+PHZvbHVtZT4yOTwvdm9sdW1lPjxudW1iZXI+NzwvbnVtYmVyPjxlZGl0aW9uPjIw
MDUvMDYvMTc8L2VkaXRpb24+PGtleXdvcmRzPjxrZXl3b3JkPkFib3J0aW9uLCBTcG9udGFuZW91
cy9wYXRob2xvZ3k8L2tleXdvcmQ+PGtleXdvcmQ+QWR1bHQ8L2tleXdvcmQ+PGtleXdvcmQ+RE5B
LCBOZW9wbGFzbS8qYW5hbHlzaXM8L2tleXdvcmQ+PGtleXdvcmQ+RGlhZ25vc2lzLCBEaWZmZXJl
bnRpYWw8L2tleXdvcmQ+PGtleXdvcmQ+RmVtYWxlPC9rZXl3b3JkPjxrZXl3b3JkPkh1bWFuczwv
a2V5d29yZD48a2V5d29yZD5IeWRhdGlkaWZvcm0gTW9sZS8qZXBpZGVtaW9sb2d5L3BhdGhvbG9n
eTwva2V5d29yZD48a2V5d29yZD5PYnNlcnZlciBWYXJpYXRpb248L2tleXdvcmQ+PGtleXdvcmQ+
UGxvaWRpZXM8L2tleXdvcmQ+PGtleXdvcmQ+UHJlZ25hbmN5PC9rZXl3b3JkPjxrZXl3b3JkPlV0
ZXJpbmUgTmVvcGxhc21zLyplcGlkZW1pb2xvZ3kvcGF0aG9sb2d5PC9rZXl3b3JkPjwva2V5d29y
ZHM+PGRhdGVzPjx5ZWFyPjIwMDU8L3llYXI+PHB1Yi1kYXRlcz48ZGF0ZT5KdWw8L2RhdGU+PC9w
dWItZGF0ZXM+PC9kYXRlcz48aXNibj4wMTQ3LTUxODUgKFByaW50KSYjeEQ7MDE0Ny01MTg1IChM
aW5raW5nKTwvaXNibj48YWNjZXNzaW9uLW51bT4xNTk1ODg2MDwvYWNjZXNzaW9uLW51bT48dXJs
cz48cmVsYXRlZC11cmxzPjx1cmw+aHR0cHM6Ly93d3cubmNiaS5ubG0ubmloLmdvdi9wdWJtZWQv
MTU5NTg4NjA8L3VybD48L3JlbGF0ZWQtdXJscz48L3VybHM+PC9yZWNvcmQ+PC9DaXRlPjxDaXRl
PjxBdXRob3I+R3VwdGE8L0F1dGhvcj48WWVhcj4yMDEyPC9ZZWFyPjxSZWNOdW0+Mjg8L1JlY051
bT48cmVjb3JkPjxyZWMtbnVtYmVyPjI4PC9yZWMtbnVtYmVyPjxmb3JlaWduLWtleXM+PGtleSBh
cHA9IkVOIiBkYi1pZD0iMHBmZXdzdHB2cnB2czhlNWRzeDVlcnB6MjJwYWR0d2RyeHcyIiB0aW1l
c3RhbXA9IjE1NjMyOTYxNzAiPjI4PC9rZXk+PC9mb3JlaWduLWtleXM+PHJlZi10eXBlIG5hbWU9
IkpvdXJuYWwgQXJ0aWNsZSI+MTc8L3JlZi10eXBlPjxjb250cmlidXRvcnM+PGF1dGhvcnM+PGF1
dGhvcj5HdXB0YSwgTS48L2F1dGhvcj48YXV0aG9yPlZhbmcsIFIuPC9hdXRob3I+PGF1dGhvcj5Z
ZW1lbHlhbm92YSwgQS4gVi48L2F1dGhvcj48YXV0aG9yPkt1cm1hbiwgUi4gSi48L2F1dGhvcj48
YXV0aG9yPkxpLCBGLiBSLjwvYXV0aG9yPjxhdXRob3I+TWFhbWJvLCBFLiBDLjwvYXV0aG9yPjxh
dXRob3I+TXVycGh5LCBLLiBNLjwvYXV0aG9yPjxhdXRob3I+RGVTY2lwaW8sIEMuPC9hdXRob3I+
PGF1dGhvcj5UaG9tcHNvbiwgQy4gQi48L2F1dGhvcj48YXV0aG9yPlJvbm5ldHQsIEIuIE0uPC9h
dXRob3I+PC9hdXRob3JzPjwvY29udHJpYnV0b3JzPjxhdXRoLWFkZHJlc3M+RGVwYXJ0bWVudHMg
b2YgUGF0aG9sb2d5LCBUaGUgSm9obnMgSG9wa2lucyBVbml2ZXJzaXR5IFNjaG9vbCBvZiBNZWRp
Y2luZSBhbmQgSG9zcGl0YWwsIEJhbHRpbW9yZSwgTUQgMjEyMzEsIFVTQS48L2F1dGgtYWRkcmVz
cz48dGl0bGVzPjx0aXRsZT5EaWFnbm9zdGljIHJlcHJvZHVjaWJpbGl0eSBvZiBoeWRhdGlkaWZv
cm0gbW9sZXM6IGFuY2lsbGFyeSB0ZWNobmlxdWVzIChwNTcgaW1tdW5vaGlzdG9jaGVtaXN0cnkg
YW5kIG1vbGVjdWxhciBnZW5vdHlwaW5nKSBpbXByb3ZlIG1vcnBob2xvZ2ljIGRpYWdub3NpcyBm
b3IgYm90aCByZWNlbnRseSB0cmFpbmVkIGFuZCBleHBlcmllbmNlZCBneW5lY29sb2dpYyBwYXRo
b2xvZ2lzdHM8L3RpdGxlPjxzZWNvbmRhcnktdGl0bGU+VGhlIEFtZXJpY2FuIEpvdXJuYWwgb2Yg
U3VyZ2ljYWwgUGF0aG9sb2d5PC9zZWNvbmRhcnktdGl0bGU+PC90aXRsZXM+PHBlcmlvZGljYWw+
PGZ1bGwtdGl0bGU+VGhlIEFtZXJpY2FuIEpvdXJuYWwgb2YgU3VyZ2ljYWwgUGF0aG9sb2d5PC9m
dWxsLXRpdGxlPjwvcGVyaW9kaWNhbD48cGFnZXM+MTc0Ny02MDwvcGFnZXM+PHZvbHVtZT4zNjwv
dm9sdW1lPjxudW1iZXI+MTI8L251bWJlcj48ZWRpdGlvbj4yMDEyLzA5LzIxPC9lZGl0aW9uPjxr
ZXl3b3Jkcz48a2V5d29yZD5CaW9tYXJrZXJzLCBUdW1vci8qYW5hbHlzaXMvKmdlbmV0aWNzPC9r
ZXl3b3JkPjxrZXl3b3JkPkNsaW5pY2FsIENvbXBldGVuY2U8L2tleXdvcmQ+PGtleXdvcmQ+KkNs
aW5pY2FsIExhYm9yYXRvcnkgVGVjaG5pcXVlcy9zdGFuZGFyZHM8L2tleXdvcmQ+PGtleXdvcmQ+
Q29uc2Vuc3VzPC9rZXl3b3JkPjxrZXl3b3JkPkN5Y2xpbi1EZXBlbmRlbnQgS2luYXNlIEluaGli
aXRvciBwNTcvKmFuYWx5c2lzLypnZW5ldGljczwva2V5d29yZD48a2V5d29yZD5GZW1hbGU8L2tl
eXdvcmQ+PGtleXdvcmQ+R2Vub3R5cGU8L2tleXdvcmQ+PGtleXdvcmQ+SHVtYW5zPC9rZXl3b3Jk
PjxrZXl3b3JkPkh5ZGF0aWRpZm9ybSBNb2xlL2NoZW1pc3RyeS9jbGFzc2lmaWNhdGlvbi8qZGlh
Z25vc2lzL2dlbmV0aWNzL3BhdGhvbG9neTwva2V5d29yZD48a2V5d29yZD4qSW1tdW5vaGlzdG9j
aGVtaXN0cnkvc3RhbmRhcmRzPC9rZXl3b3JkPjxrZXl3b3JkPkxpbmVhciBNb2RlbHM8L2tleXdv
cmQ+PGtleXdvcmQ+Kk1vbGVjdWxhciBEaWFnbm9zdGljIFRlY2huaXF1ZXMvc3RhbmRhcmRzPC9r
ZXl3b3JkPjxrZXl3b3JkPk9ic2VydmVyIFZhcmlhdGlvbjwva2V5d29yZD48a2V5d29yZD5PZGRz
IFJhdGlvPC9rZXl3b3JkPjxrZXl3b3JkPlBoZW5vdHlwZTwva2V5d29yZD48a2V5d29yZD5Qb2x5
bWVyYXNlIENoYWluIFJlYWN0aW9uPC9rZXl3b3JkPjxrZXl3b3JkPlByZWRpY3RpdmUgVmFsdWUg
b2YgVGVzdHM8L2tleXdvcmQ+PGtleXdvcmQ+UHJlZ25hbmN5PC9rZXl3b3JkPjxrZXl3b3JkPlBy
b2dub3Npczwva2V5d29yZD48a2V5d29yZD5Qcm9zcGVjdGl2ZSBTdHVkaWVzPC9rZXl3b3JkPjxr
ZXl3b3JkPlJlcHJvZHVjaWJpbGl0eSBvZiBSZXN1bHRzPC9rZXl3b3JkPjxrZXl3b3JkPlNlbnNp
dGl2aXR5IGFuZCBTcGVjaWZpY2l0eTwva2V5d29yZD48a2V5d29yZD5VdGVyaW5lIE5lb3BsYXNt
cy9jaGVtaXN0cnkvY2xhc3NpZmljYXRpb24vKmRpYWdub3Npcy9nZW5ldGljcy9wYXRob2xvZ3k8
L2tleXdvcmQ+PC9rZXl3b3Jkcz48ZGF0ZXM+PHllYXI+MjAxMjwveWVhcj48cHViLWRhdGVzPjxk
YXRlPkRlYzwvZGF0ZT48L3B1Yi1kYXRlcz48L2RhdGVzPjxpc2JuPjE1MzItMDk3OSAoRWxlY3Ry
b25pYykmI3hEOzAxNDctNTE4NSAoTGlua2luZyk8L2lzYm4+PGFjY2Vzc2lvbi1udW0+MjI5OTI2
OTg8L2FjY2Vzc2lvbi1udW0+PHVybHM+PHJlbGF0ZWQtdXJscz48dXJsPmh0dHBzOi8vd3d3Lm5j
YmkubmxtLm5paC5nb3YvcHVibWVkLzIyOTkyNjk4PC91cmw+PC9yZWxhdGVkLXVybHM+PC91cmxz
PjxjdXN0b20yPlBNQzQ1NjY5MjA8L2N1c3RvbTI+PGVsZWN0cm9uaWMtcmVzb3VyY2UtbnVtPjEw
LjEwOTcvUEFTLjBiMDEzZTMxODI1ZWE3MzY8L2VsZWN0cm9uaWMtcmVzb3VyY2UtbnVtPjwvcmVj
b3JkPjwvQ2l0ZT48Q2l0ZT48QXV0aG9yPkhvd2F0PC9BdXRob3I+PFllYXI+MTk5MzwvWWVhcj48
UmVjTnVtPjI5PC9SZWNOdW0+PHJlY29yZD48cmVjLW51bWJlcj4yOTwvcmVjLW51bWJlcj48Zm9y
ZWlnbi1rZXlzPjxrZXkgYXBwPSJFTiIgZGItaWQ9IjBwZmV3c3RwdnJwdnM4ZTVkc3g1ZXJwejIy
cGFkdHdkcnh3MiIgdGltZXN0YW1wPSIxNTYzMjk2MjA2Ij4yOTwva2V5PjwvZm9yZWlnbi1rZXlz
PjxyZWYtdHlwZSBuYW1lPSJKb3VybmFsIEFydGljbGUiPjE3PC9yZWYtdHlwZT48Y29udHJpYnV0
b3JzPjxhdXRob3JzPjxhdXRob3I+SG93YXQsIEEuIEouPC9hdXRob3I+PGF1dGhvcj5CZWNrLCBT
LjwvYXV0aG9yPjxhdXRob3I+Rm94LCBILjwvYXV0aG9yPjxhdXRob3I+SGFycmlzLCBTLiBDLjwv
YXV0aG9yPjxhdXRob3I+SGlsbCwgQS4gUy48L2F1dGhvcj48YXV0aG9yPk5pY2hvbHNvbiwgQy4g
TS48L2F1dGhvcj48YXV0aG9yPldpbGxpYW1zLCBSLiBBLjwvYXV0aG9yPjwvYXV0aG9ycz48L2Nv
bnRyaWJ1dG9ycz48YXV0aC1hZGRyZXNzPkRlcGFydG1lbnQgb2YgSGlzdG9wYXRob2xvZ3ksIFJv
eWFsIFByZXN0b24gSG9zcGl0YWwuPC9hdXRoLWFkZHJlc3M+PHRpdGxlcz48dGl0bGU+Q2FuIGhp
c3RvcGF0aG9sb2dpc3RzIHJlbGlhYmx5IGRpYWdub3NlIG1vbGFyIHByZWduYW5jeT88L3RpdGxl
PjxzZWNvbmRhcnktdGl0bGU+Sm91cm5hbCBvZiBDbGluaWNhbCBQYXRob2xvZ3k8L3NlY29uZGFy
eS10aXRsZT48L3RpdGxlcz48cGVyaW9kaWNhbD48ZnVsbC10aXRsZT5Kb3VybmFsIG9mIENsaW5p
Y2FsIFBhdGhvbG9neTwvZnVsbC10aXRsZT48L3BlcmlvZGljYWw+PHBhZ2VzPjU5OS02MDI8L3Bh
Z2VzPjx2b2x1bWU+NDY8L3ZvbHVtZT48bnVtYmVyPjc8L251bWJlcj48ZWRpdGlvbj4xOTkzLzA3
LzAxPC9lZGl0aW9uPjxrZXl3b3Jkcz48a2V5d29yZD5BZHVsdDwva2V5d29yZD48a2V5d29yZD5G
ZW1hbGU8L2tleXdvcmQ+PGtleXdvcmQ+SHVtYW5zPC9rZXl3b3JkPjxrZXl3b3JkPkh5ZGF0aWRp
Zm9ybSBNb2xlLypwYXRob2xvZ3k8L2tleXdvcmQ+PGtleXdvcmQ+T2JzZXJ2ZXIgVmFyaWF0aW9u
PC9rZXl3b3JkPjxrZXl3b3JkPlBhdGhvbG9neSwgQ2xpbmljYWwvKnN0YXRpc3RpY3MgJmFtcDsg
bnVtZXJpY2FsIGRhdGE8L2tleXdvcmQ+PGtleXdvcmQ+UHJlZ25hbmN5PC9rZXl3b3JkPjxrZXl3
b3JkPlV0ZXJpbmUgTmVvcGxhc21zLypwYXRob2xvZ3k8L2tleXdvcmQ+PC9rZXl3b3Jkcz48ZGF0
ZXM+PHllYXI+MTk5MzwveWVhcj48cHViLWRhdGVzPjxkYXRlPkp1bDwvZGF0ZT48L3B1Yi1kYXRl
cz48L2RhdGVzPjxpc2JuPjAwMjEtOTc0NiAoUHJpbnQpJiN4RDswMDIxLTk3NDYgKExpbmtpbmcp
PC9pc2JuPjxhY2Nlc3Npb24tbnVtPjgxNTc3NDI8L2FjY2Vzc2lvbi1udW0+PHVybHM+PHJlbGF0
ZWQtdXJscz48dXJsPmh0dHBzOi8vd3d3Lm5jYmkubmxtLm5paC5nb3YvcHVibWVkLzgxNTc3NDI8
L3VybD48L3JlbGF0ZWQtdXJscz48L3VybHM+PGN1c3RvbTI+UE1DNTAxMzg0PC9jdXN0b20yPjxl
bGVjdHJvbmljLXJlc291cmNlLW51bT4xMC4xMTM2L2pjcC40Ni43LjU5OTwvZWxlY3Ryb25pYy1y
ZXNvdXJjZS1udW0+PC9yZWNvcmQ+PC9DaXRlPjwvRW5kTm90ZT5=
</w:fldData>
        </w:fldChar>
      </w:r>
      <w:r w:rsidR="0055005E">
        <w:rPr>
          <w:lang w:val="en-US"/>
        </w:rPr>
        <w:instrText xml:space="preserve"> ADDIN EN.CITE </w:instrText>
      </w:r>
      <w:r w:rsidR="0055005E">
        <w:rPr>
          <w:lang w:val="en-US"/>
        </w:rPr>
        <w:fldChar w:fldCharType="begin">
          <w:fldData xml:space="preserve">PEVuZE5vdGU+PENpdGU+PEF1dGhvcj5GdWt1bmFnYTwvQXV0aG9yPjxZZWFyPjIwMDU8L1llYXI+
PFJlY051bT4yNzwvUmVjTnVtPjxEaXNwbGF5VGV4dD48c3R5bGUgZmFjZT0ic3VwZXJzY3JpcHQi
PjItNDwvc3R5bGU+PC9EaXNwbGF5VGV4dD48cmVjb3JkPjxyZWMtbnVtYmVyPjI3PC9yZWMtbnVt
YmVyPjxmb3JlaWduLWtleXM+PGtleSBhcHA9IkVOIiBkYi1pZD0iMHBmZXdzdHB2cnB2czhlNWRz
eDVlcnB6MjJwYWR0d2RyeHcyIiB0aW1lc3RhbXA9IjE1NjMyOTYxMTEiPjI3PC9rZXk+PC9mb3Jl
aWduLWtleXM+PHJlZi10eXBlIG5hbWU9IkpvdXJuYWwgQXJ0aWNsZSI+MTc8L3JlZi10eXBlPjxj
b250cmlidXRvcnM+PGF1dGhvcnM+PGF1dGhvcj5GdWt1bmFnYSwgTS48L2F1dGhvcj48YXV0aG9y
PkthdGFidWNoaSwgSC48L2F1dGhvcj48YXV0aG9yPk5hZ2FzYWthLCBULjwvYXV0aG9yPjxhdXRo
b3I+TWlrYW1pLCBZLjwvYXV0aG9yPjxhdXRob3I+TWluYW1pZ3VjaGksIFMuPC9hdXRob3I+PGF1
dGhvcj5MYWdlLCBKLiBNLjwvYXV0aG9yPjwvYXV0aG9ycz48L2NvbnRyaWJ1dG9ycz48YXV0aC1h
ZGRyZXNzPkRlcGFydG1lbnQgb2YgUGF0aG9sb2d5LCBKaWtlaSBVbml2ZXJzaXR5LCBUb2t5bywg
SmFwYW4uIGFkZHJlc3MubWFhc2FmdUBqaWtlaS5hYy5qcDwvYXV0aC1hZGRyZXNzPjx0aXRsZXM+
PHRpdGxlPkludGVyb2JzZXJ2ZXIgYW5kIGludHJhb2JzZXJ2ZXIgdmFyaWFiaWxpdHkgaW4gdGhl
IGRpYWdub3NpcyBvZiBoeWRhdGlkaWZvcm0gbW9sZTwvdGl0bGU+PHNlY29uZGFyeS10aXRsZT5U
aGUgQW1lcmljYW4gSm91cm5hbCBvZiBTdXJnaWNhbCBQYXRob2xvZ3k8L3NlY29uZGFyeS10aXRs
ZT48L3RpdGxlcz48cGVyaW9kaWNhbD48ZnVsbC10aXRsZT5UaGUgQW1lcmljYW4gSm91cm5hbCBv
ZiBTdXJnaWNhbCBQYXRob2xvZ3k8L2Z1bGwtdGl0bGU+PC9wZXJpb2RpY2FsPjxwYWdlcz45NDIt
NzwvcGFnZXM+PHZvbHVtZT4yOTwvdm9sdW1lPjxudW1iZXI+NzwvbnVtYmVyPjxlZGl0aW9uPjIw
MDUvMDYvMTc8L2VkaXRpb24+PGtleXdvcmRzPjxrZXl3b3JkPkFib3J0aW9uLCBTcG9udGFuZW91
cy9wYXRob2xvZ3k8L2tleXdvcmQ+PGtleXdvcmQ+QWR1bHQ8L2tleXdvcmQ+PGtleXdvcmQ+RE5B
LCBOZW9wbGFzbS8qYW5hbHlzaXM8L2tleXdvcmQ+PGtleXdvcmQ+RGlhZ25vc2lzLCBEaWZmZXJl
bnRpYWw8L2tleXdvcmQ+PGtleXdvcmQ+RmVtYWxlPC9rZXl3b3JkPjxrZXl3b3JkPkh1bWFuczwv
a2V5d29yZD48a2V5d29yZD5IeWRhdGlkaWZvcm0gTW9sZS8qZXBpZGVtaW9sb2d5L3BhdGhvbG9n
eTwva2V5d29yZD48a2V5d29yZD5PYnNlcnZlciBWYXJpYXRpb248L2tleXdvcmQ+PGtleXdvcmQ+
UGxvaWRpZXM8L2tleXdvcmQ+PGtleXdvcmQ+UHJlZ25hbmN5PC9rZXl3b3JkPjxrZXl3b3JkPlV0
ZXJpbmUgTmVvcGxhc21zLyplcGlkZW1pb2xvZ3kvcGF0aG9sb2d5PC9rZXl3b3JkPjwva2V5d29y
ZHM+PGRhdGVzPjx5ZWFyPjIwMDU8L3llYXI+PHB1Yi1kYXRlcz48ZGF0ZT5KdWw8L2RhdGU+PC9w
dWItZGF0ZXM+PC9kYXRlcz48aXNibj4wMTQ3LTUxODUgKFByaW50KSYjeEQ7MDE0Ny01MTg1IChM
aW5raW5nKTwvaXNibj48YWNjZXNzaW9uLW51bT4xNTk1ODg2MDwvYWNjZXNzaW9uLW51bT48dXJs
cz48cmVsYXRlZC11cmxzPjx1cmw+aHR0cHM6Ly93d3cubmNiaS5ubG0ubmloLmdvdi9wdWJtZWQv
MTU5NTg4NjA8L3VybD48L3JlbGF0ZWQtdXJscz48L3VybHM+PC9yZWNvcmQ+PC9DaXRlPjxDaXRl
PjxBdXRob3I+R3VwdGE8L0F1dGhvcj48WWVhcj4yMDEyPC9ZZWFyPjxSZWNOdW0+Mjg8L1JlY051
bT48cmVjb3JkPjxyZWMtbnVtYmVyPjI4PC9yZWMtbnVtYmVyPjxmb3JlaWduLWtleXM+PGtleSBh
cHA9IkVOIiBkYi1pZD0iMHBmZXdzdHB2cnB2czhlNWRzeDVlcnB6MjJwYWR0d2RyeHcyIiB0aW1l
c3RhbXA9IjE1NjMyOTYxNzAiPjI4PC9rZXk+PC9mb3JlaWduLWtleXM+PHJlZi10eXBlIG5hbWU9
IkpvdXJuYWwgQXJ0aWNsZSI+MTc8L3JlZi10eXBlPjxjb250cmlidXRvcnM+PGF1dGhvcnM+PGF1
dGhvcj5HdXB0YSwgTS48L2F1dGhvcj48YXV0aG9yPlZhbmcsIFIuPC9hdXRob3I+PGF1dGhvcj5Z
ZW1lbHlhbm92YSwgQS4gVi48L2F1dGhvcj48YXV0aG9yPkt1cm1hbiwgUi4gSi48L2F1dGhvcj48
YXV0aG9yPkxpLCBGLiBSLjwvYXV0aG9yPjxhdXRob3I+TWFhbWJvLCBFLiBDLjwvYXV0aG9yPjxh
dXRob3I+TXVycGh5LCBLLiBNLjwvYXV0aG9yPjxhdXRob3I+RGVTY2lwaW8sIEMuPC9hdXRob3I+
PGF1dGhvcj5UaG9tcHNvbiwgQy4gQi48L2F1dGhvcj48YXV0aG9yPlJvbm5ldHQsIEIuIE0uPC9h
dXRob3I+PC9hdXRob3JzPjwvY29udHJpYnV0b3JzPjxhdXRoLWFkZHJlc3M+RGVwYXJ0bWVudHMg
b2YgUGF0aG9sb2d5LCBUaGUgSm9obnMgSG9wa2lucyBVbml2ZXJzaXR5IFNjaG9vbCBvZiBNZWRp
Y2luZSBhbmQgSG9zcGl0YWwsIEJhbHRpbW9yZSwgTUQgMjEyMzEsIFVTQS48L2F1dGgtYWRkcmVz
cz48dGl0bGVzPjx0aXRsZT5EaWFnbm9zdGljIHJlcHJvZHVjaWJpbGl0eSBvZiBoeWRhdGlkaWZv
cm0gbW9sZXM6IGFuY2lsbGFyeSB0ZWNobmlxdWVzIChwNTcgaW1tdW5vaGlzdG9jaGVtaXN0cnkg
YW5kIG1vbGVjdWxhciBnZW5vdHlwaW5nKSBpbXByb3ZlIG1vcnBob2xvZ2ljIGRpYWdub3NpcyBm
b3IgYm90aCByZWNlbnRseSB0cmFpbmVkIGFuZCBleHBlcmllbmNlZCBneW5lY29sb2dpYyBwYXRo
b2xvZ2lzdHM8L3RpdGxlPjxzZWNvbmRhcnktdGl0bGU+VGhlIEFtZXJpY2FuIEpvdXJuYWwgb2Yg
U3VyZ2ljYWwgUGF0aG9sb2d5PC9zZWNvbmRhcnktdGl0bGU+PC90aXRsZXM+PHBlcmlvZGljYWw+
PGZ1bGwtdGl0bGU+VGhlIEFtZXJpY2FuIEpvdXJuYWwgb2YgU3VyZ2ljYWwgUGF0aG9sb2d5PC9m
dWxsLXRpdGxlPjwvcGVyaW9kaWNhbD48cGFnZXM+MTc0Ny02MDwvcGFnZXM+PHZvbHVtZT4zNjwv
dm9sdW1lPjxudW1iZXI+MTI8L251bWJlcj48ZWRpdGlvbj4yMDEyLzA5LzIxPC9lZGl0aW9uPjxr
ZXl3b3Jkcz48a2V5d29yZD5CaW9tYXJrZXJzLCBUdW1vci8qYW5hbHlzaXMvKmdlbmV0aWNzPC9r
ZXl3b3JkPjxrZXl3b3JkPkNsaW5pY2FsIENvbXBldGVuY2U8L2tleXdvcmQ+PGtleXdvcmQ+KkNs
aW5pY2FsIExhYm9yYXRvcnkgVGVjaG5pcXVlcy9zdGFuZGFyZHM8L2tleXdvcmQ+PGtleXdvcmQ+
Q29uc2Vuc3VzPC9rZXl3b3JkPjxrZXl3b3JkPkN5Y2xpbi1EZXBlbmRlbnQgS2luYXNlIEluaGli
aXRvciBwNTcvKmFuYWx5c2lzLypnZW5ldGljczwva2V5d29yZD48a2V5d29yZD5GZW1hbGU8L2tl
eXdvcmQ+PGtleXdvcmQ+R2Vub3R5cGU8L2tleXdvcmQ+PGtleXdvcmQ+SHVtYW5zPC9rZXl3b3Jk
PjxrZXl3b3JkPkh5ZGF0aWRpZm9ybSBNb2xlL2NoZW1pc3RyeS9jbGFzc2lmaWNhdGlvbi8qZGlh
Z25vc2lzL2dlbmV0aWNzL3BhdGhvbG9neTwva2V5d29yZD48a2V5d29yZD4qSW1tdW5vaGlzdG9j
aGVtaXN0cnkvc3RhbmRhcmRzPC9rZXl3b3JkPjxrZXl3b3JkPkxpbmVhciBNb2RlbHM8L2tleXdv
cmQ+PGtleXdvcmQ+Kk1vbGVjdWxhciBEaWFnbm9zdGljIFRlY2huaXF1ZXMvc3RhbmRhcmRzPC9r
ZXl3b3JkPjxrZXl3b3JkPk9ic2VydmVyIFZhcmlhdGlvbjwva2V5d29yZD48a2V5d29yZD5PZGRz
IFJhdGlvPC9rZXl3b3JkPjxrZXl3b3JkPlBoZW5vdHlwZTwva2V5d29yZD48a2V5d29yZD5Qb2x5
bWVyYXNlIENoYWluIFJlYWN0aW9uPC9rZXl3b3JkPjxrZXl3b3JkPlByZWRpY3RpdmUgVmFsdWUg
b2YgVGVzdHM8L2tleXdvcmQ+PGtleXdvcmQ+UHJlZ25hbmN5PC9rZXl3b3JkPjxrZXl3b3JkPlBy
b2dub3Npczwva2V5d29yZD48a2V5d29yZD5Qcm9zcGVjdGl2ZSBTdHVkaWVzPC9rZXl3b3JkPjxr
ZXl3b3JkPlJlcHJvZHVjaWJpbGl0eSBvZiBSZXN1bHRzPC9rZXl3b3JkPjxrZXl3b3JkPlNlbnNp
dGl2aXR5IGFuZCBTcGVjaWZpY2l0eTwva2V5d29yZD48a2V5d29yZD5VdGVyaW5lIE5lb3BsYXNt
cy9jaGVtaXN0cnkvY2xhc3NpZmljYXRpb24vKmRpYWdub3Npcy9nZW5ldGljcy9wYXRob2xvZ3k8
L2tleXdvcmQ+PC9rZXl3b3Jkcz48ZGF0ZXM+PHllYXI+MjAxMjwveWVhcj48cHViLWRhdGVzPjxk
YXRlPkRlYzwvZGF0ZT48L3B1Yi1kYXRlcz48L2RhdGVzPjxpc2JuPjE1MzItMDk3OSAoRWxlY3Ry
b25pYykmI3hEOzAxNDctNTE4NSAoTGlua2luZyk8L2lzYm4+PGFjY2Vzc2lvbi1udW0+MjI5OTI2
OTg8L2FjY2Vzc2lvbi1udW0+PHVybHM+PHJlbGF0ZWQtdXJscz48dXJsPmh0dHBzOi8vd3d3Lm5j
YmkubmxtLm5paC5nb3YvcHVibWVkLzIyOTkyNjk4PC91cmw+PC9yZWxhdGVkLXVybHM+PC91cmxz
PjxjdXN0b20yPlBNQzQ1NjY5MjA8L2N1c3RvbTI+PGVsZWN0cm9uaWMtcmVzb3VyY2UtbnVtPjEw
LjEwOTcvUEFTLjBiMDEzZTMxODI1ZWE3MzY8L2VsZWN0cm9uaWMtcmVzb3VyY2UtbnVtPjwvcmVj
b3JkPjwvQ2l0ZT48Q2l0ZT48QXV0aG9yPkhvd2F0PC9BdXRob3I+PFllYXI+MTk5MzwvWWVhcj48
UmVjTnVtPjI5PC9SZWNOdW0+PHJlY29yZD48cmVjLW51bWJlcj4yOTwvcmVjLW51bWJlcj48Zm9y
ZWlnbi1rZXlzPjxrZXkgYXBwPSJFTiIgZGItaWQ9IjBwZmV3c3RwdnJwdnM4ZTVkc3g1ZXJwejIy
cGFkdHdkcnh3MiIgdGltZXN0YW1wPSIxNTYzMjk2MjA2Ij4yOTwva2V5PjwvZm9yZWlnbi1rZXlz
PjxyZWYtdHlwZSBuYW1lPSJKb3VybmFsIEFydGljbGUiPjE3PC9yZWYtdHlwZT48Y29udHJpYnV0
b3JzPjxhdXRob3JzPjxhdXRob3I+SG93YXQsIEEuIEouPC9hdXRob3I+PGF1dGhvcj5CZWNrLCBT
LjwvYXV0aG9yPjxhdXRob3I+Rm94LCBILjwvYXV0aG9yPjxhdXRob3I+SGFycmlzLCBTLiBDLjwv
YXV0aG9yPjxhdXRob3I+SGlsbCwgQS4gUy48L2F1dGhvcj48YXV0aG9yPk5pY2hvbHNvbiwgQy4g
TS48L2F1dGhvcj48YXV0aG9yPldpbGxpYW1zLCBSLiBBLjwvYXV0aG9yPjwvYXV0aG9ycz48L2Nv
bnRyaWJ1dG9ycz48YXV0aC1hZGRyZXNzPkRlcGFydG1lbnQgb2YgSGlzdG9wYXRob2xvZ3ksIFJv
eWFsIFByZXN0b24gSG9zcGl0YWwuPC9hdXRoLWFkZHJlc3M+PHRpdGxlcz48dGl0bGU+Q2FuIGhp
c3RvcGF0aG9sb2dpc3RzIHJlbGlhYmx5IGRpYWdub3NlIG1vbGFyIHByZWduYW5jeT88L3RpdGxl
PjxzZWNvbmRhcnktdGl0bGU+Sm91cm5hbCBvZiBDbGluaWNhbCBQYXRob2xvZ3k8L3NlY29uZGFy
eS10aXRsZT48L3RpdGxlcz48cGVyaW9kaWNhbD48ZnVsbC10aXRsZT5Kb3VybmFsIG9mIENsaW5p
Y2FsIFBhdGhvbG9neTwvZnVsbC10aXRsZT48L3BlcmlvZGljYWw+PHBhZ2VzPjU5OS02MDI8L3Bh
Z2VzPjx2b2x1bWU+NDY8L3ZvbHVtZT48bnVtYmVyPjc8L251bWJlcj48ZWRpdGlvbj4xOTkzLzA3
LzAxPC9lZGl0aW9uPjxrZXl3b3Jkcz48a2V5d29yZD5BZHVsdDwva2V5d29yZD48a2V5d29yZD5G
ZW1hbGU8L2tleXdvcmQ+PGtleXdvcmQ+SHVtYW5zPC9rZXl3b3JkPjxrZXl3b3JkPkh5ZGF0aWRp
Zm9ybSBNb2xlLypwYXRob2xvZ3k8L2tleXdvcmQ+PGtleXdvcmQ+T2JzZXJ2ZXIgVmFyaWF0aW9u
PC9rZXl3b3JkPjxrZXl3b3JkPlBhdGhvbG9neSwgQ2xpbmljYWwvKnN0YXRpc3RpY3MgJmFtcDsg
bnVtZXJpY2FsIGRhdGE8L2tleXdvcmQ+PGtleXdvcmQ+UHJlZ25hbmN5PC9rZXl3b3JkPjxrZXl3
b3JkPlV0ZXJpbmUgTmVvcGxhc21zLypwYXRob2xvZ3k8L2tleXdvcmQ+PC9rZXl3b3Jkcz48ZGF0
ZXM+PHllYXI+MTk5MzwveWVhcj48cHViLWRhdGVzPjxkYXRlPkp1bDwvZGF0ZT48L3B1Yi1kYXRl
cz48L2RhdGVzPjxpc2JuPjAwMjEtOTc0NiAoUHJpbnQpJiN4RDswMDIxLTk3NDYgKExpbmtpbmcp
PC9pc2JuPjxhY2Nlc3Npb24tbnVtPjgxNTc3NDI8L2FjY2Vzc2lvbi1udW0+PHVybHM+PHJlbGF0
ZWQtdXJscz48dXJsPmh0dHBzOi8vd3d3Lm5jYmkubmxtLm5paC5nb3YvcHVibWVkLzgxNTc3NDI8
L3VybD48L3JlbGF0ZWQtdXJscz48L3VybHM+PGN1c3RvbTI+UE1DNTAxMzg0PC9jdXN0b20yPjxl
bGVjdHJvbmljLXJlc291cmNlLW51bT4xMC4xMTM2L2pjcC40Ni43LjU5OTwvZWxlY3Ryb25pYy1y
ZXNvdXJjZS1udW0+PC9yZWNvcmQ+PC9DaXRlPjwvRW5kTm90ZT5=
</w:fldData>
        </w:fldChar>
      </w:r>
      <w:r w:rsidR="0055005E">
        <w:rPr>
          <w:lang w:val="en-US"/>
        </w:rPr>
        <w:instrText xml:space="preserve"> ADDIN EN.CITE.DATA </w:instrText>
      </w:r>
      <w:r w:rsidR="0055005E">
        <w:rPr>
          <w:lang w:val="en-US"/>
        </w:rPr>
      </w:r>
      <w:r w:rsidR="0055005E">
        <w:rPr>
          <w:lang w:val="en-US"/>
        </w:rPr>
        <w:fldChar w:fldCharType="end"/>
      </w:r>
      <w:r w:rsidR="004A1BC6" w:rsidRPr="00CB42DC">
        <w:rPr>
          <w:lang w:val="en-US"/>
        </w:rPr>
      </w:r>
      <w:r w:rsidR="004A1BC6" w:rsidRPr="00CB42DC">
        <w:rPr>
          <w:lang w:val="en-US"/>
        </w:rPr>
        <w:fldChar w:fldCharType="separate"/>
      </w:r>
      <w:r w:rsidR="0055005E" w:rsidRPr="0055005E">
        <w:rPr>
          <w:noProof/>
          <w:vertAlign w:val="superscript"/>
          <w:lang w:val="en-US"/>
        </w:rPr>
        <w:t>2-4</w:t>
      </w:r>
      <w:r w:rsidR="004A1BC6" w:rsidRPr="00CB42DC">
        <w:rPr>
          <w:lang w:val="en-US"/>
        </w:rPr>
        <w:fldChar w:fldCharType="end"/>
      </w:r>
      <w:r w:rsidR="00BC5B74" w:rsidRPr="000C6FCE">
        <w:rPr>
          <w:lang w:val="en-US"/>
        </w:rPr>
        <w:t>.</w:t>
      </w:r>
    </w:p>
    <w:p w14:paraId="5A89DDF8" w14:textId="77777777" w:rsidR="00243111" w:rsidRPr="000C6FCE" w:rsidRDefault="00243111" w:rsidP="00FF6150">
      <w:pPr>
        <w:jc w:val="both"/>
        <w:rPr>
          <w:lang w:val="en-US"/>
        </w:rPr>
      </w:pPr>
    </w:p>
    <w:p w14:paraId="3E774B8E" w14:textId="3FE594C7" w:rsidR="00EE3AF9" w:rsidRPr="00CB42DC" w:rsidRDefault="00D96AB1" w:rsidP="00FF6150">
      <w:pPr>
        <w:jc w:val="both"/>
        <w:rPr>
          <w:lang w:val="en-US"/>
        </w:rPr>
      </w:pPr>
      <w:r w:rsidRPr="000C6FCE">
        <w:rPr>
          <w:lang w:val="en-US"/>
        </w:rPr>
        <w:t xml:space="preserve">Because CHM and PHM have different propensities to malignancies, it is therefore important to </w:t>
      </w:r>
      <w:r w:rsidR="00CE4A5B" w:rsidRPr="000C6FCE">
        <w:rPr>
          <w:lang w:val="en-US"/>
        </w:rPr>
        <w:t xml:space="preserve">accurately </w:t>
      </w:r>
      <w:r w:rsidRPr="000C6FCE">
        <w:rPr>
          <w:lang w:val="en-US"/>
        </w:rPr>
        <w:t xml:space="preserve">determine the </w:t>
      </w:r>
      <w:r w:rsidR="00AB4FD7" w:rsidRPr="000C6FCE">
        <w:rPr>
          <w:lang w:val="en-US"/>
        </w:rPr>
        <w:t xml:space="preserve">genotypic </w:t>
      </w:r>
      <w:r w:rsidRPr="000C6FCE">
        <w:rPr>
          <w:lang w:val="en-US"/>
        </w:rPr>
        <w:t>type of HM to provide appropriate follow-up and management to the patients. Consequently, i</w:t>
      </w:r>
      <w:r w:rsidR="00644DA8" w:rsidRPr="000C6FCE">
        <w:rPr>
          <w:lang w:val="en-US"/>
        </w:rPr>
        <w:t xml:space="preserve">n the past decades, several methodologies </w:t>
      </w:r>
      <w:r w:rsidR="00E877F1" w:rsidRPr="000C6FCE">
        <w:rPr>
          <w:lang w:val="en-US"/>
        </w:rPr>
        <w:t xml:space="preserve">have been </w:t>
      </w:r>
      <w:r w:rsidR="00644DA8" w:rsidRPr="000C6FCE">
        <w:rPr>
          <w:lang w:val="en-US"/>
        </w:rPr>
        <w:t xml:space="preserve">developed </w:t>
      </w:r>
      <w:r w:rsidR="00335BAE" w:rsidRPr="000C6FCE">
        <w:rPr>
          <w:lang w:val="en-US"/>
        </w:rPr>
        <w:t xml:space="preserve">and evolved </w:t>
      </w:r>
      <w:r w:rsidR="00644DA8" w:rsidRPr="000C6FCE">
        <w:rPr>
          <w:lang w:val="en-US"/>
        </w:rPr>
        <w:t xml:space="preserve">for the purpose of identifying the parental contribution to the molar </w:t>
      </w:r>
      <w:r w:rsidR="00351070" w:rsidRPr="000C6FCE">
        <w:rPr>
          <w:lang w:val="en-US"/>
        </w:rPr>
        <w:t>tissues</w:t>
      </w:r>
      <w:r w:rsidRPr="000C6FCE">
        <w:rPr>
          <w:lang w:val="en-US"/>
        </w:rPr>
        <w:t xml:space="preserve"> and </w:t>
      </w:r>
      <w:r w:rsidR="00800A53" w:rsidRPr="000C6FCE">
        <w:rPr>
          <w:lang w:val="en-US"/>
        </w:rPr>
        <w:t>reaching a correct classification of HM</w:t>
      </w:r>
      <w:r w:rsidR="00644DA8" w:rsidRPr="000C6FCE">
        <w:rPr>
          <w:lang w:val="en-US"/>
        </w:rPr>
        <w:t xml:space="preserve">. These include </w:t>
      </w:r>
      <w:r w:rsidR="00351070" w:rsidRPr="000C6FCE">
        <w:rPr>
          <w:lang w:val="en-US"/>
        </w:rPr>
        <w:t xml:space="preserve">karyotype analysis, </w:t>
      </w:r>
      <w:r w:rsidR="00644DA8" w:rsidRPr="000C6FCE">
        <w:rPr>
          <w:lang w:val="en-US"/>
        </w:rPr>
        <w:t xml:space="preserve">chromosomal banding polymorphism, </w:t>
      </w:r>
      <w:r w:rsidR="00BC5B74" w:rsidRPr="00BC5B74">
        <w:rPr>
          <w:lang w:val="en-US"/>
        </w:rPr>
        <w:t xml:space="preserve">human leukocyte antigen </w:t>
      </w:r>
      <w:r w:rsidR="00BC5B74">
        <w:rPr>
          <w:lang w:val="en-US"/>
        </w:rPr>
        <w:t>(</w:t>
      </w:r>
      <w:r w:rsidR="00644DA8" w:rsidRPr="000C6FCE">
        <w:rPr>
          <w:lang w:val="en-US"/>
        </w:rPr>
        <w:t>HLA</w:t>
      </w:r>
      <w:r w:rsidR="00BC5B74">
        <w:rPr>
          <w:lang w:val="en-US"/>
        </w:rPr>
        <w:t>)</w:t>
      </w:r>
      <w:r w:rsidR="00644DA8" w:rsidRPr="000C6FCE">
        <w:rPr>
          <w:lang w:val="en-US"/>
        </w:rPr>
        <w:t xml:space="preserve"> serological typing, </w:t>
      </w:r>
      <w:proofErr w:type="gramStart"/>
      <w:r w:rsidR="00644DA8" w:rsidRPr="000C6FCE">
        <w:rPr>
          <w:lang w:val="en-US"/>
        </w:rPr>
        <w:t>restriction</w:t>
      </w:r>
      <w:proofErr w:type="gramEnd"/>
      <w:r w:rsidR="00644DA8" w:rsidRPr="000C6FCE">
        <w:rPr>
          <w:lang w:val="en-US"/>
        </w:rPr>
        <w:t xml:space="preserve"> fragment length polymorphism, variable number of tandem repeats, microsatellite genotyping, flow cytometry, and p57</w:t>
      </w:r>
      <w:ins w:id="15" w:author="Author" w:date="2019-09-30T12:58:00Z">
        <w:r w:rsidR="004515CF" w:rsidRPr="00FD3B88">
          <w:rPr>
            <w:vertAlign w:val="superscript"/>
            <w:lang w:val="en-US"/>
          </w:rPr>
          <w:t>KIP2</w:t>
        </w:r>
      </w:ins>
      <w:r w:rsidR="00644DA8" w:rsidRPr="000C6FCE">
        <w:rPr>
          <w:lang w:val="en-US"/>
        </w:rPr>
        <w:t xml:space="preserve"> immunohistochemistry. This has allowed </w:t>
      </w:r>
      <w:r w:rsidR="006F22AE" w:rsidRPr="000C6FCE">
        <w:rPr>
          <w:lang w:val="en-US"/>
        </w:rPr>
        <w:t xml:space="preserve">accurate </w:t>
      </w:r>
      <w:r w:rsidR="00644DA8" w:rsidRPr="000C6FCE">
        <w:rPr>
          <w:lang w:val="en-US"/>
        </w:rPr>
        <w:t xml:space="preserve">subdivision of HM conceptions based on the </w:t>
      </w:r>
      <w:r w:rsidR="00E329A3" w:rsidRPr="000C6FCE">
        <w:rPr>
          <w:lang w:val="en-US"/>
        </w:rPr>
        <w:t>parental contribution to their genomes</w:t>
      </w:r>
      <w:r w:rsidR="00644DA8" w:rsidRPr="000C6FCE">
        <w:rPr>
          <w:lang w:val="en-US"/>
        </w:rPr>
        <w:t xml:space="preserve">, as follows: </w:t>
      </w:r>
      <w:r w:rsidR="00183081" w:rsidRPr="000C6FCE">
        <w:rPr>
          <w:lang w:val="en-US"/>
        </w:rPr>
        <w:t>CHM</w:t>
      </w:r>
      <w:r w:rsidR="005F1714" w:rsidRPr="000C6FCE">
        <w:rPr>
          <w:lang w:val="en-US"/>
        </w:rPr>
        <w:t>, which are</w:t>
      </w:r>
      <w:r w:rsidR="00694563" w:rsidRPr="000C6FCE">
        <w:rPr>
          <w:lang w:val="en-US"/>
        </w:rPr>
        <w:t xml:space="preserve"> </w:t>
      </w:r>
      <w:r w:rsidR="00183081" w:rsidRPr="000C6FCE">
        <w:rPr>
          <w:lang w:val="en-US"/>
        </w:rPr>
        <w:t>diploid androgenetic monospermic</w:t>
      </w:r>
      <w:r w:rsidR="00C219B8" w:rsidRPr="000C6FCE">
        <w:rPr>
          <w:lang w:val="en-US"/>
        </w:rPr>
        <w:t xml:space="preserve"> </w:t>
      </w:r>
      <w:r w:rsidR="00183081" w:rsidRPr="000C6FCE">
        <w:rPr>
          <w:lang w:val="en-US"/>
        </w:rPr>
        <w:t>or diploid androgenetic dispermic</w:t>
      </w:r>
      <w:r w:rsidR="000618A3">
        <w:rPr>
          <w:lang w:val="en-US"/>
        </w:rPr>
        <w:t>, and</w:t>
      </w:r>
      <w:r w:rsidR="00183081" w:rsidRPr="000C6FCE">
        <w:rPr>
          <w:lang w:val="en-US"/>
        </w:rPr>
        <w:t xml:space="preserve"> PHM</w:t>
      </w:r>
      <w:r w:rsidR="005F1714" w:rsidRPr="000C6FCE">
        <w:rPr>
          <w:lang w:val="en-US"/>
        </w:rPr>
        <w:t>, which are</w:t>
      </w:r>
      <w:r w:rsidR="00183081" w:rsidRPr="000C6FCE">
        <w:rPr>
          <w:lang w:val="en-US"/>
        </w:rPr>
        <w:t xml:space="preserve"> triploid</w:t>
      </w:r>
      <w:r w:rsidR="005F1714" w:rsidRPr="000C6FCE">
        <w:rPr>
          <w:lang w:val="en-US"/>
        </w:rPr>
        <w:t>,</w:t>
      </w:r>
      <w:r w:rsidR="00183081" w:rsidRPr="000C6FCE">
        <w:rPr>
          <w:lang w:val="en-US"/>
        </w:rPr>
        <w:t xml:space="preserve"> dispermic</w:t>
      </w:r>
      <w:r w:rsidR="005F1714" w:rsidRPr="000C6FCE">
        <w:rPr>
          <w:lang w:val="en-US"/>
        </w:rPr>
        <w:t xml:space="preserve"> in 99% and monospermic in 1% of the cases</w:t>
      </w:r>
      <w:r w:rsidR="00BE2DB5">
        <w:rPr>
          <w:lang w:val="en-US"/>
        </w:rPr>
        <w:fldChar w:fldCharType="begin">
          <w:fldData xml:space="preserve">PEVuZE5vdGU+PENpdGU+PEF1dGhvcj5CYW5ldDwvQXV0aG9yPjxZZWFyPjIwMTQ8L1llYXI+PFJl
Y051bT4zPC9SZWNOdW0+PERpc3BsYXlUZXh0PjxzdHlsZSBmYWNlPSJzdXBlcnNjcmlwdCI+NS04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TGlwYXRhPC9BdXRob3I+PFllYXI+MjAxMDwvWWVhcj48UmVjTnVtPjM3PC9SZWNOdW0+
PHJlY29yZD48cmVjLW51bWJlcj4zNzwvcmVjLW51bWJlcj48Zm9yZWlnbi1rZXlzPjxrZXkgYXBw
PSJFTiIgZGItaWQ9IjBwZmV3c3RwdnJwdnM4ZTVkc3g1ZXJwejIycGFkdHdkcnh3MiIgdGltZXN0
YW1wPSIxNTY0MDAzMTU0Ij4zNzwva2V5PjwvZm9yZWlnbi1rZXlzPjxyZWYtdHlwZSBuYW1lPSJK
b3VybmFsIEFydGljbGUiPjE3PC9yZWYtdHlwZT48Y29udHJpYnV0b3JzPjxhdXRob3JzPjxhdXRo
b3I+TGlwYXRhLCBGLjwvYXV0aG9yPjxhdXRob3I+UGFya2FzaCwgVi48L2F1dGhvcj48YXV0aG9y
PlRhbG1vciwgTS48L2F1dGhvcj48YXV0aG9yPkJlbGwsIFMuPC9hdXRob3I+PGF1dGhvcj5DaGVu
LCBTLjwvYXV0aG9yPjxhdXRob3I+TWFyaWMsIFYuPC9hdXRob3I+PGF1dGhvcj5IdWksIFAuPC9h
dXRob3I+PC9hdXRob3JzPjwvY29udHJpYnV0b3JzPjxhdXRoLWFkZHJlc3M+RGVwYXJ0bWVudCBv
ZiBQYXRob2xvZ3ksIFlhbGUgVW5pdmVyc2l0eSBTY2hvb2wgb2YgTWVkaWNpbmUsIE5ldyBIYXZl
biwgQ29ubmVjdGljdXQgMDY1MjAtODAyMywgVVNBLjwvYXV0aC1hZGRyZXNzPjx0aXRsZXM+PHRp
dGxlPlByZWNpc2UgRE5BIGdlbm90eXBpbmcgZGlhZ25vc2lzIG9mIGh5ZGF0aWRpZm9ybSBtb2xl
PC90aXRsZT48c2Vjb25kYXJ5LXRpdGxlPk9ic3RldCBHeW5lY29sPC9zZWNvbmRhcnktdGl0bGU+
PC90aXRsZXM+PHBlcmlvZGljYWw+PGZ1bGwtdGl0bGU+T2JzdGV0IEd5bmVjb2w8L2Z1bGwtdGl0
bGU+PC9wZXJpb2RpY2FsPjxwYWdlcz43ODQtOTQ8L3BhZ2VzPjx2b2x1bWU+MTE1PC92b2x1bWU+
PG51bWJlcj40PC9udW1iZXI+PGVkaXRpb24+MjAxMC8wMy8yNDwvZWRpdGlvbj48a2V5d29yZHM+
PGtleXdvcmQ+Q2hyb21vc29tZSBEaXNvcmRlcnMvZGlhZ25vc2lzL2dlbmV0aWNzPC9rZXl3b3Jk
PjxrZXl3b3JkPkROQSwgTmVvcGxhc20vKmdlbmV0aWNzPC9rZXl3b3JkPjxrZXl3b3JkPkZlbWFs
ZTwva2V5d29yZD48a2V5d29yZD5HZW5vdHlwZTwva2V5d29yZD48a2V5d29yZD5IdW1hbnM8L2tl
eXdvcmQ+PGtleXdvcmQ+SHlkYXRpZGlmb3JtIE1vbGUvY2xhc3NpZmljYXRpb24vZGlhZ25vc2lz
LypnZW5ldGljcy9wYXRob2xvZ3k8L2tleXdvcmQ+PGtleXdvcmQ+UG9seW1lcmFzZSBDaGFpbiBS
ZWFjdGlvbjwva2V5d29yZD48a2V5d29yZD5QcmVnbmFuY3k8L2tleXdvcmQ+PGtleXdvcmQ+VGFu
ZGVtIFJlcGVhdCBTZXF1ZW5jZXM8L2tleXdvcmQ+PGtleXdvcmQ+VXRlcmluZSBOZW9wbGFzbXMv
Y2xhc3NpZmljYXRpb24vZGlhZ25vc2lzLypnZW5ldGljcy9wYXRob2xvZ3k8L2tleXdvcmQ+PC9r
ZXl3b3Jkcz48ZGF0ZXM+PHllYXI+MjAxMDwveWVhcj48cHViLWRhdGVzPjxkYXRlPkFwcjwvZGF0
ZT48L3B1Yi1kYXRlcz48L2RhdGVzPjxpc2JuPjE4NzMtMjMzWCAoRWxlY3Ryb25pYykmI3hEOzAw
MjktNzg0NCAoTGlua2luZyk8L2lzYm4+PGFjY2Vzc2lvbi1udW0+MjAzMDg4NDA8L2FjY2Vzc2lv
bi1udW0+PHVybHM+PHJlbGF0ZWQtdXJscz48dXJsPmh0dHBzOi8vd3d3Lm5jYmkubmxtLm5paC5n
b3YvcHVibWVkLzIwMzA4ODQwPC91cmw+PC9yZWxhdGVkLXVybHM+PC91cmxzPjxlbGVjdHJvbmlj
LXJlc291cmNlLW51bT4xMC4xMDk3L0FPRy4wYjAxM2UzMTgxZDQ4OWVjPC9lbGVjdHJvbmljLXJl
c291cmNlLW51bT48L3JlY29yZD48L0NpdGU+PENpdGU+PEF1dGhvcj5CdXphPC9BdXRob3I+PFll
YXI+MjAxMzwvWWVhcj48UmVjTnVtPjM4PC9SZWNOdW0+PHJlY29yZD48cmVjLW51bWJlcj4zODwv
cmVjLW51bWJlcj48Zm9yZWlnbi1rZXlzPjxrZXkgYXBwPSJFTiIgZGItaWQ9IjBwZmV3c3RwdnJw
dnM4ZTVkc3g1ZXJwejIycGFkdHdkcnh3MiIgdGltZXN0YW1wPSIxNTY0MDAzMTk3Ij4zODwva2V5
PjwvZm9yZWlnbi1rZXlzPjxyZWYtdHlwZSBuYW1lPSJKb3VybmFsIEFydGljbGUiPjE3PC9yZWYt
dHlwZT48Y29udHJpYnV0b3JzPjxhdXRob3JzPjxhdXRob3I+QnV6YSwgTi48L2F1dGhvcj48YXV0
aG9yPkh1aSwgUC48L2F1dGhvcj48L2F1dGhvcnM+PC9jb250cmlidXRvcnM+PGF1dGgtYWRkcmVz
cz5EZXBhcnRtZW50IG9mIFBhdGhvbG9neSwgWWFsZSBVbml2ZXJzaXR5IFNjaG9vbCBvZiBNZWRp
Y2luZSwgTmV3IEhhdmVuLCBDVCAwNjUyMC04MDIzLCBVU0EuIG5hdGFsaWEuYnV6YUB5YWxlLmVk
dTwvYXV0aC1hZGRyZXNzPjx0aXRsZXM+PHRpdGxlPlBhcnRpYWwgaHlkYXRpZGlmb3JtIG1vbGU6
IGhpc3RvbG9naWMgcGFyYW1ldGVycyBpbiBjb3JyZWxhdGlvbiB3aXRoIEROQSBnZW5vdHlwaW5n
PC90aXRsZT48c2Vjb25kYXJ5LXRpdGxlPkludCBKIEd5bmVjb2wgUGF0aG9sPC9zZWNvbmRhcnkt
dGl0bGU+PC90aXRsZXM+PHBlcmlvZGljYWw+PGZ1bGwtdGl0bGU+SW50IEogR3luZWNvbCBQYXRo
b2w8L2Z1bGwtdGl0bGU+PC9wZXJpb2RpY2FsPjxwYWdlcz4zMDctMTU8L3BhZ2VzPjx2b2x1bWU+
MzI8L3ZvbHVtZT48bnVtYmVyPjM8L251bWJlcj48ZWRpdGlvbj4yMDEzLzAzLzIzPC9lZGl0aW9u
PjxrZXl3b3Jkcz48a2V5d29yZD5BZG9sZXNjZW50PC9rZXl3b3JkPjxrZXl3b3JkPkFkdWx0PC9r
ZXl3b3JkPjxrZXl3b3JkPkNocm9tb3NvbWUgRGlzb3JkZXJzL2RpYWdub3Npczwva2V5d29yZD48
a2V5d29yZD5ETkEvYW5hbHlzaXMvZ2VuZXRpY3M8L2tleXdvcmQ+PGtleXdvcmQ+RGlhZ25vc2lz
LCBEaWZmZXJlbnRpYWw8L2tleXdvcmQ+PGtleXdvcmQ+RmVtYWxlPC9rZXl3b3JkPjxrZXl3b3Jk
Pkdlbm90eXBlPC9rZXl3b3JkPjxrZXl3b3JkPkh1bWFuczwva2V5d29yZD48a2V5d29yZD5IeWRh
dGlkaWZvcm0gTW9sZS8qZGlhZ25vc2lzLypnZW5ldGljczwva2V5d29yZD48a2V5d29yZD5QcmVn
bmFuY3k8L2tleXdvcmQ+PGtleXdvcmQ+UmV0cm9zcGVjdGl2ZSBTdHVkaWVzPC9rZXl3b3JkPjxr
ZXl3b3JkPlV0ZXJpbmUgTmVvcGxhc21zLypkaWFnbm9zaXMvKmdlbmV0aWNzPC9rZXl3b3JkPjxr
ZXl3b3JkPllvdW5nIEFkdWx0PC9rZXl3b3JkPjwva2V5d29yZHM+PGRhdGVzPjx5ZWFyPjIwMTM8
L3llYXI+PHB1Yi1kYXRlcz48ZGF0ZT5NYXk8L2RhdGU+PC9wdWItZGF0ZXM+PC9kYXRlcz48aXNi
bj4xNTM4LTcxNTEgKEVsZWN0cm9uaWMpJiN4RDswMjc3LTE2OTEgKExpbmtpbmcpPC9pc2JuPjxh
Y2Nlc3Npb24tbnVtPjIzNTE4OTE0PC9hY2Nlc3Npb24tbnVtPjx1cmxzPjxyZWxhdGVkLXVybHM+
PHVybD5odHRwczovL3d3dy5uY2JpLm5sbS5uaWguZ292L3B1Ym1lZC8yMzUxODkxNDwvdXJsPjwv
cmVsYXRlZC11cmxzPjwvdXJscz48ZWxlY3Ryb25pYy1yZXNvdXJjZS1udW0+MTAuMTA5Ny9QR1Au
MGIwMTNlMzE4MjYyNjAxMTwvZWxlY3Ryb25pYy1yZXNvdXJjZS1udW0+PC9yZWNvcmQ+PC9DaXRl
PjxDaXRlPjxBdXRob3I+RmlzaGVyPC9BdXRob3I+PFllYXI+MTk4OTwvWWVhcj48UmVjTnVtPjM5
PC9SZWNOdW0+PHJlY29yZD48cmVjLW51bWJlcj4zOTwvcmVjLW51bWJlcj48Zm9yZWlnbi1rZXlz
PjxrZXkgYXBwPSJFTiIgZGItaWQ9IjBwZmV3c3RwdnJwdnM4ZTVkc3g1ZXJwejIycGFkdHdkcnh3
MiIgdGltZXN0YW1wPSIxNTY0MDAzMjM4Ij4zOTwva2V5PjwvZm9yZWlnbi1rZXlzPjxyZWYtdHlw
ZSBuYW1lPSJKb3VybmFsIEFydGljbGUiPjE3PC9yZWYtdHlwZT48Y29udHJpYnV0b3JzPjxhdXRo
b3JzPjxhdXRob3I+RmlzaGVyLCBSLiBBLjwvYXV0aG9yPjxhdXRob3I+UG92ZXksIFMuPC9hdXRo
b3I+PGF1dGhvcj5KZWZmcmV5cywgQS4gSi48L2F1dGhvcj48YXV0aG9yPk1hcnRpbiwgQy4gQS48
L2F1dGhvcj48YXV0aG9yPlBhdGVsLCBJLjwvYXV0aG9yPjxhdXRob3I+TGF3bGVyLCBTLiBELjwv
YXV0aG9yPjwvYXV0aG9ycz48L2NvbnRyaWJ1dG9ycz48YXV0aC1hZGRyZXNzPkluc3RpdHV0ZSBv
ZiBDYW5jZXIgUmVzZWFyY2gsIExvbmRvbiwgVUsuPC9hdXRoLWFkZHJlc3M+PHRpdGxlcz48dGl0
bGU+RnJlcXVlbmN5IG9mIGhldGVyb3p5Z291cyBjb21wbGV0ZSBoeWRhdGlkaWZvcm0gbW9sZXMs
IGVzdGltYXRlZCBieSBsb2N1cy1zcGVjaWZpYyBtaW5pc2F0ZWxsaXRlIGFuZCBZIGNocm9tb3Nv
bWUtc3BlY2lmaWMgcHJvYmVzPC90aXRsZT48c2Vjb25kYXJ5LXRpdGxlPkh1bSBHZW5ldDwvc2Vj
b25kYXJ5LXRpdGxlPjwvdGl0bGVzPjxwZXJpb2RpY2FsPjxmdWxsLXRpdGxlPkh1bSBHZW5ldDwv
ZnVsbC10aXRsZT48L3BlcmlvZGljYWw+PHBhZ2VzPjI1OS02MzwvcGFnZXM+PHZvbHVtZT44Mjwv
dm9sdW1lPjxudW1iZXI+MzwvbnVtYmVyPjxlZGl0aW9uPjE5ODkvMDYvMDE8L2VkaXRpb24+PGtl
eXdvcmRzPjxrZXl3b3JkPkROQSBQcm9iZXM8L2tleXdvcmQ+PGtleXdvcmQ+RE5BLCBTYXRlbGxp
dGUvZ2VuZXRpY3M8L2tleXdvcmQ+PGtleXdvcmQ+RmVtYWxlPC9rZXl3b3JkPjxrZXl3b3JkPipI
ZXRlcm96eWdvdGU8L2tleXdvcmQ+PGtleXdvcmQ+SHVtYW5zPC9rZXl3b3JkPjxrZXl3b3JkPkh5
ZGF0aWRpZm9ybSBNb2xlLypnZW5ldGljczwva2V5d29yZD48a2V5d29yZD5NYWxlPC9rZXl3b3Jk
PjxrZXl3b3JkPlBlZGlncmVlPC9rZXl3b3JkPjxrZXl3b3JkPlBvbHltb3JwaGlzbSwgUmVzdHJp
Y3Rpb24gRnJhZ21lbnQgTGVuZ3RoPC9rZXl3b3JkPjxrZXl3b3JkPlByZWduYW5jeTwva2V5d29y
ZD48a2V5d29yZD5SZXN0cmljdGlvbiBNYXBwaW5nPC9rZXl3b3JkPjxrZXl3b3JkPipZIENocm9t
b3NvbWU8L2tleXdvcmQ+PC9rZXl3b3Jkcz48ZGF0ZXM+PHllYXI+MTk4OTwveWVhcj48cHViLWRh
dGVzPjxkYXRlPkp1bjwvZGF0ZT48L3B1Yi1kYXRlcz48L2RhdGVzPjxpc2JuPjAzNDAtNjcxNyAo
UHJpbnQpJiN4RDswMzQwLTY3MTcgKExpbmtpbmcpPC9pc2JuPjxhY2Nlc3Npb24tbnVtPjI1Njcy
NzU8L2FjY2Vzc2lvbi1udW0+PHVybHM+PHJlbGF0ZWQtdXJscz48dXJsPmh0dHBzOi8vd3d3Lm5j
YmkubmxtLm5paC5nb3YvcHVibWVkLzI1NjcyNzU8L3VybD48L3JlbGF0ZWQtdXJscz48L3VybHM+
PGVsZWN0cm9uaWMtcmVzb3VyY2UtbnVtPjEwLjEwMDcvYmYwMDI5MTE2NjwvZWxlY3Ryb25pYy1y
ZXNvdXJjZS1udW0+PC9yZWNvcmQ+PC9DaXRlPjwvRW5kTm90ZT4A
</w:fldData>
        </w:fldChar>
      </w:r>
      <w:r w:rsidR="0055005E">
        <w:rPr>
          <w:lang w:val="en-US"/>
        </w:rPr>
        <w:instrText xml:space="preserve"> ADDIN EN.CITE </w:instrText>
      </w:r>
      <w:r w:rsidR="0055005E">
        <w:rPr>
          <w:lang w:val="en-US"/>
        </w:rPr>
        <w:fldChar w:fldCharType="begin">
          <w:fldData xml:space="preserve">PEVuZE5vdGU+PENpdGU+PEF1dGhvcj5CYW5ldDwvQXV0aG9yPjxZZWFyPjIwMTQ8L1llYXI+PFJl
Y051bT4zPC9SZWNOdW0+PERpc3BsYXlUZXh0PjxzdHlsZSBmYWNlPSJzdXBlcnNjcmlwdCI+NS04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TGlwYXRhPC9BdXRob3I+PFllYXI+MjAxMDwvWWVhcj48UmVjTnVtPjM3PC9SZWNOdW0+
PHJlY29yZD48cmVjLW51bWJlcj4zNzwvcmVjLW51bWJlcj48Zm9yZWlnbi1rZXlzPjxrZXkgYXBw
PSJFTiIgZGItaWQ9IjBwZmV3c3RwdnJwdnM4ZTVkc3g1ZXJwejIycGFkdHdkcnh3MiIgdGltZXN0
YW1wPSIxNTY0MDAzMTU0Ij4zNzwva2V5PjwvZm9yZWlnbi1rZXlzPjxyZWYtdHlwZSBuYW1lPSJK
b3VybmFsIEFydGljbGUiPjE3PC9yZWYtdHlwZT48Y29udHJpYnV0b3JzPjxhdXRob3JzPjxhdXRo
b3I+TGlwYXRhLCBGLjwvYXV0aG9yPjxhdXRob3I+UGFya2FzaCwgVi48L2F1dGhvcj48YXV0aG9y
PlRhbG1vciwgTS48L2F1dGhvcj48YXV0aG9yPkJlbGwsIFMuPC9hdXRob3I+PGF1dGhvcj5DaGVu
LCBTLjwvYXV0aG9yPjxhdXRob3I+TWFyaWMsIFYuPC9hdXRob3I+PGF1dGhvcj5IdWksIFAuPC9h
dXRob3I+PC9hdXRob3JzPjwvY29udHJpYnV0b3JzPjxhdXRoLWFkZHJlc3M+RGVwYXJ0bWVudCBv
ZiBQYXRob2xvZ3ksIFlhbGUgVW5pdmVyc2l0eSBTY2hvb2wgb2YgTWVkaWNpbmUsIE5ldyBIYXZl
biwgQ29ubmVjdGljdXQgMDY1MjAtODAyMywgVVNBLjwvYXV0aC1hZGRyZXNzPjx0aXRsZXM+PHRp
dGxlPlByZWNpc2UgRE5BIGdlbm90eXBpbmcgZGlhZ25vc2lzIG9mIGh5ZGF0aWRpZm9ybSBtb2xl
PC90aXRsZT48c2Vjb25kYXJ5LXRpdGxlPk9ic3RldCBHeW5lY29sPC9zZWNvbmRhcnktdGl0bGU+
PC90aXRsZXM+PHBlcmlvZGljYWw+PGZ1bGwtdGl0bGU+T2JzdGV0IEd5bmVjb2w8L2Z1bGwtdGl0
bGU+PC9wZXJpb2RpY2FsPjxwYWdlcz43ODQtOTQ8L3BhZ2VzPjx2b2x1bWU+MTE1PC92b2x1bWU+
PG51bWJlcj40PC9udW1iZXI+PGVkaXRpb24+MjAxMC8wMy8yNDwvZWRpdGlvbj48a2V5d29yZHM+
PGtleXdvcmQ+Q2hyb21vc29tZSBEaXNvcmRlcnMvZGlhZ25vc2lzL2dlbmV0aWNzPC9rZXl3b3Jk
PjxrZXl3b3JkPkROQSwgTmVvcGxhc20vKmdlbmV0aWNzPC9rZXl3b3JkPjxrZXl3b3JkPkZlbWFs
ZTwva2V5d29yZD48a2V5d29yZD5HZW5vdHlwZTwva2V5d29yZD48a2V5d29yZD5IdW1hbnM8L2tl
eXdvcmQ+PGtleXdvcmQ+SHlkYXRpZGlmb3JtIE1vbGUvY2xhc3NpZmljYXRpb24vZGlhZ25vc2lz
LypnZW5ldGljcy9wYXRob2xvZ3k8L2tleXdvcmQ+PGtleXdvcmQ+UG9seW1lcmFzZSBDaGFpbiBS
ZWFjdGlvbjwva2V5d29yZD48a2V5d29yZD5QcmVnbmFuY3k8L2tleXdvcmQ+PGtleXdvcmQ+VGFu
ZGVtIFJlcGVhdCBTZXF1ZW5jZXM8L2tleXdvcmQ+PGtleXdvcmQ+VXRlcmluZSBOZW9wbGFzbXMv
Y2xhc3NpZmljYXRpb24vZGlhZ25vc2lzLypnZW5ldGljcy9wYXRob2xvZ3k8L2tleXdvcmQ+PC9r
ZXl3b3Jkcz48ZGF0ZXM+PHllYXI+MjAxMDwveWVhcj48cHViLWRhdGVzPjxkYXRlPkFwcjwvZGF0
ZT48L3B1Yi1kYXRlcz48L2RhdGVzPjxpc2JuPjE4NzMtMjMzWCAoRWxlY3Ryb25pYykmI3hEOzAw
MjktNzg0NCAoTGlua2luZyk8L2lzYm4+PGFjY2Vzc2lvbi1udW0+MjAzMDg4NDA8L2FjY2Vzc2lv
bi1udW0+PHVybHM+PHJlbGF0ZWQtdXJscz48dXJsPmh0dHBzOi8vd3d3Lm5jYmkubmxtLm5paC5n
b3YvcHVibWVkLzIwMzA4ODQwPC91cmw+PC9yZWxhdGVkLXVybHM+PC91cmxzPjxlbGVjdHJvbmlj
LXJlc291cmNlLW51bT4xMC4xMDk3L0FPRy4wYjAxM2UzMTgxZDQ4OWVjPC9lbGVjdHJvbmljLXJl
c291cmNlLW51bT48L3JlY29yZD48L0NpdGU+PENpdGU+PEF1dGhvcj5CdXphPC9BdXRob3I+PFll
YXI+MjAxMzwvWWVhcj48UmVjTnVtPjM4PC9SZWNOdW0+PHJlY29yZD48cmVjLW51bWJlcj4zODwv
cmVjLW51bWJlcj48Zm9yZWlnbi1rZXlzPjxrZXkgYXBwPSJFTiIgZGItaWQ9IjBwZmV3c3RwdnJw
dnM4ZTVkc3g1ZXJwejIycGFkdHdkcnh3MiIgdGltZXN0YW1wPSIxNTY0MDAzMTk3Ij4zODwva2V5
PjwvZm9yZWlnbi1rZXlzPjxyZWYtdHlwZSBuYW1lPSJKb3VybmFsIEFydGljbGUiPjE3PC9yZWYt
dHlwZT48Y29udHJpYnV0b3JzPjxhdXRob3JzPjxhdXRob3I+QnV6YSwgTi48L2F1dGhvcj48YXV0
aG9yPkh1aSwgUC48L2F1dGhvcj48L2F1dGhvcnM+PC9jb250cmlidXRvcnM+PGF1dGgtYWRkcmVz
cz5EZXBhcnRtZW50IG9mIFBhdGhvbG9neSwgWWFsZSBVbml2ZXJzaXR5IFNjaG9vbCBvZiBNZWRp
Y2luZSwgTmV3IEhhdmVuLCBDVCAwNjUyMC04MDIzLCBVU0EuIG5hdGFsaWEuYnV6YUB5YWxlLmVk
dTwvYXV0aC1hZGRyZXNzPjx0aXRsZXM+PHRpdGxlPlBhcnRpYWwgaHlkYXRpZGlmb3JtIG1vbGU6
IGhpc3RvbG9naWMgcGFyYW1ldGVycyBpbiBjb3JyZWxhdGlvbiB3aXRoIEROQSBnZW5vdHlwaW5n
PC90aXRsZT48c2Vjb25kYXJ5LXRpdGxlPkludCBKIEd5bmVjb2wgUGF0aG9sPC9zZWNvbmRhcnkt
dGl0bGU+PC90aXRsZXM+PHBlcmlvZGljYWw+PGZ1bGwtdGl0bGU+SW50IEogR3luZWNvbCBQYXRo
b2w8L2Z1bGwtdGl0bGU+PC9wZXJpb2RpY2FsPjxwYWdlcz4zMDctMTU8L3BhZ2VzPjx2b2x1bWU+
MzI8L3ZvbHVtZT48bnVtYmVyPjM8L251bWJlcj48ZWRpdGlvbj4yMDEzLzAzLzIzPC9lZGl0aW9u
PjxrZXl3b3Jkcz48a2V5d29yZD5BZG9sZXNjZW50PC9rZXl3b3JkPjxrZXl3b3JkPkFkdWx0PC9r
ZXl3b3JkPjxrZXl3b3JkPkNocm9tb3NvbWUgRGlzb3JkZXJzL2RpYWdub3Npczwva2V5d29yZD48
a2V5d29yZD5ETkEvYW5hbHlzaXMvZ2VuZXRpY3M8L2tleXdvcmQ+PGtleXdvcmQ+RGlhZ25vc2lz
LCBEaWZmZXJlbnRpYWw8L2tleXdvcmQ+PGtleXdvcmQ+RmVtYWxlPC9rZXl3b3JkPjxrZXl3b3Jk
Pkdlbm90eXBlPC9rZXl3b3JkPjxrZXl3b3JkPkh1bWFuczwva2V5d29yZD48a2V5d29yZD5IeWRh
dGlkaWZvcm0gTW9sZS8qZGlhZ25vc2lzLypnZW5ldGljczwva2V5d29yZD48a2V5d29yZD5QcmVn
bmFuY3k8L2tleXdvcmQ+PGtleXdvcmQ+UmV0cm9zcGVjdGl2ZSBTdHVkaWVzPC9rZXl3b3JkPjxr
ZXl3b3JkPlV0ZXJpbmUgTmVvcGxhc21zLypkaWFnbm9zaXMvKmdlbmV0aWNzPC9rZXl3b3JkPjxr
ZXl3b3JkPllvdW5nIEFkdWx0PC9rZXl3b3JkPjwva2V5d29yZHM+PGRhdGVzPjx5ZWFyPjIwMTM8
L3llYXI+PHB1Yi1kYXRlcz48ZGF0ZT5NYXk8L2RhdGU+PC9wdWItZGF0ZXM+PC9kYXRlcz48aXNi
bj4xNTM4LTcxNTEgKEVsZWN0cm9uaWMpJiN4RDswMjc3LTE2OTEgKExpbmtpbmcpPC9pc2JuPjxh
Y2Nlc3Npb24tbnVtPjIzNTE4OTE0PC9hY2Nlc3Npb24tbnVtPjx1cmxzPjxyZWxhdGVkLXVybHM+
PHVybD5odHRwczovL3d3dy5uY2JpLm5sbS5uaWguZ292L3B1Ym1lZC8yMzUxODkxNDwvdXJsPjwv
cmVsYXRlZC11cmxzPjwvdXJscz48ZWxlY3Ryb25pYy1yZXNvdXJjZS1udW0+MTAuMTA5Ny9QR1Au
MGIwMTNlMzE4MjYyNjAxMTwvZWxlY3Ryb25pYy1yZXNvdXJjZS1udW0+PC9yZWNvcmQ+PC9DaXRl
PjxDaXRlPjxBdXRob3I+RmlzaGVyPC9BdXRob3I+PFllYXI+MTk4OTwvWWVhcj48UmVjTnVtPjM5
PC9SZWNOdW0+PHJlY29yZD48cmVjLW51bWJlcj4zOTwvcmVjLW51bWJlcj48Zm9yZWlnbi1rZXlz
PjxrZXkgYXBwPSJFTiIgZGItaWQ9IjBwZmV3c3RwdnJwdnM4ZTVkc3g1ZXJwejIycGFkdHdkcnh3
MiIgdGltZXN0YW1wPSIxNTY0MDAzMjM4Ij4zOTwva2V5PjwvZm9yZWlnbi1rZXlzPjxyZWYtdHlw
ZSBuYW1lPSJKb3VybmFsIEFydGljbGUiPjE3PC9yZWYtdHlwZT48Y29udHJpYnV0b3JzPjxhdXRo
b3JzPjxhdXRob3I+RmlzaGVyLCBSLiBBLjwvYXV0aG9yPjxhdXRob3I+UG92ZXksIFMuPC9hdXRo
b3I+PGF1dGhvcj5KZWZmcmV5cywgQS4gSi48L2F1dGhvcj48YXV0aG9yPk1hcnRpbiwgQy4gQS48
L2F1dGhvcj48YXV0aG9yPlBhdGVsLCBJLjwvYXV0aG9yPjxhdXRob3I+TGF3bGVyLCBTLiBELjwv
YXV0aG9yPjwvYXV0aG9ycz48L2NvbnRyaWJ1dG9ycz48YXV0aC1hZGRyZXNzPkluc3RpdHV0ZSBv
ZiBDYW5jZXIgUmVzZWFyY2gsIExvbmRvbiwgVUsuPC9hdXRoLWFkZHJlc3M+PHRpdGxlcz48dGl0
bGU+RnJlcXVlbmN5IG9mIGhldGVyb3p5Z291cyBjb21wbGV0ZSBoeWRhdGlkaWZvcm0gbW9sZXMs
IGVzdGltYXRlZCBieSBsb2N1cy1zcGVjaWZpYyBtaW5pc2F0ZWxsaXRlIGFuZCBZIGNocm9tb3Nv
bWUtc3BlY2lmaWMgcHJvYmVzPC90aXRsZT48c2Vjb25kYXJ5LXRpdGxlPkh1bSBHZW5ldDwvc2Vj
b25kYXJ5LXRpdGxlPjwvdGl0bGVzPjxwZXJpb2RpY2FsPjxmdWxsLXRpdGxlPkh1bSBHZW5ldDwv
ZnVsbC10aXRsZT48L3BlcmlvZGljYWw+PHBhZ2VzPjI1OS02MzwvcGFnZXM+PHZvbHVtZT44Mjwv
dm9sdW1lPjxudW1iZXI+MzwvbnVtYmVyPjxlZGl0aW9uPjE5ODkvMDYvMDE8L2VkaXRpb24+PGtl
eXdvcmRzPjxrZXl3b3JkPkROQSBQcm9iZXM8L2tleXdvcmQ+PGtleXdvcmQ+RE5BLCBTYXRlbGxp
dGUvZ2VuZXRpY3M8L2tleXdvcmQ+PGtleXdvcmQ+RmVtYWxlPC9rZXl3b3JkPjxrZXl3b3JkPipI
ZXRlcm96eWdvdGU8L2tleXdvcmQ+PGtleXdvcmQ+SHVtYW5zPC9rZXl3b3JkPjxrZXl3b3JkPkh5
ZGF0aWRpZm9ybSBNb2xlLypnZW5ldGljczwva2V5d29yZD48a2V5d29yZD5NYWxlPC9rZXl3b3Jk
PjxrZXl3b3JkPlBlZGlncmVlPC9rZXl3b3JkPjxrZXl3b3JkPlBvbHltb3JwaGlzbSwgUmVzdHJp
Y3Rpb24gRnJhZ21lbnQgTGVuZ3RoPC9rZXl3b3JkPjxrZXl3b3JkPlByZWduYW5jeTwva2V5d29y
ZD48a2V5d29yZD5SZXN0cmljdGlvbiBNYXBwaW5nPC9rZXl3b3JkPjxrZXl3b3JkPipZIENocm9t
b3NvbWU8L2tleXdvcmQ+PC9rZXl3b3Jkcz48ZGF0ZXM+PHllYXI+MTk4OTwveWVhcj48cHViLWRh
dGVzPjxkYXRlPkp1bjwvZGF0ZT48L3B1Yi1kYXRlcz48L2RhdGVzPjxpc2JuPjAzNDAtNjcxNyAo
UHJpbnQpJiN4RDswMzQwLTY3MTcgKExpbmtpbmcpPC9pc2JuPjxhY2Nlc3Npb24tbnVtPjI1Njcy
NzU8L2FjY2Vzc2lvbi1udW0+PHVybHM+PHJlbGF0ZWQtdXJscz48dXJsPmh0dHBzOi8vd3d3Lm5j
YmkubmxtLm5paC5nb3YvcHVibWVkLzI1NjcyNzU8L3VybD48L3JlbGF0ZWQtdXJscz48L3VybHM+
PGVsZWN0cm9uaWMtcmVzb3VyY2UtbnVtPjEwLjEwMDcvYmYwMDI5MTE2NjwvZWxlY3Ryb25pYy1y
ZXNvdXJjZS1udW0+PC9yZWNvcmQ+PC9DaXRlPjwvRW5kTm90ZT4A
</w:fldData>
        </w:fldChar>
      </w:r>
      <w:r w:rsidR="0055005E">
        <w:rPr>
          <w:lang w:val="en-US"/>
        </w:rPr>
        <w:instrText xml:space="preserve"> ADDIN EN.CITE.DATA </w:instrText>
      </w:r>
      <w:r w:rsidR="0055005E">
        <w:rPr>
          <w:lang w:val="en-US"/>
        </w:rPr>
      </w:r>
      <w:r w:rsidR="0055005E">
        <w:rPr>
          <w:lang w:val="en-US"/>
        </w:rPr>
        <w:fldChar w:fldCharType="end"/>
      </w:r>
      <w:r w:rsidR="00BE2DB5">
        <w:rPr>
          <w:lang w:val="en-US"/>
        </w:rPr>
      </w:r>
      <w:r w:rsidR="00BE2DB5">
        <w:rPr>
          <w:lang w:val="en-US"/>
        </w:rPr>
        <w:fldChar w:fldCharType="separate"/>
      </w:r>
      <w:r w:rsidR="0055005E" w:rsidRPr="0055005E">
        <w:rPr>
          <w:noProof/>
          <w:vertAlign w:val="superscript"/>
          <w:lang w:val="en-US"/>
        </w:rPr>
        <w:t>5-8</w:t>
      </w:r>
      <w:r w:rsidR="00BE2DB5">
        <w:rPr>
          <w:lang w:val="en-US"/>
        </w:rPr>
        <w:fldChar w:fldCharType="end"/>
      </w:r>
      <w:del w:id="16" w:author="Author" w:date="2019-07-24T17:21:00Z">
        <w:r w:rsidR="00B96CC4" w:rsidRPr="00CB42DC" w:rsidDel="00BE2DB5">
          <w:rPr>
            <w:lang w:val="en-US"/>
          </w:rPr>
          <w:fldChar w:fldCharType="begin">
            <w:fldData xml:space="preserve">PEVuZE5vdGU+PENpdGU+PEF1dGhvcj5CYW5ldDwvQXV0aG9yPjxZZWFyPjIwMTQ8L1llYXI+PFJl
Y051bT4zPC9SZWNOdW0+PERpc3BsYXlUZXh0PjxzdHlsZSBmYWNlPSJzdXBlcnNjcmlwdCI+NC03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SmFjb2JzPC9BdXRob3I+PFllYXI+MTk4MjwvWWVhcj48UmVjTnVtPjI8L1JlY051bT48
cmVjb3JkPjxyZWMtbnVtYmVyPjI8L3JlYy1udW1iZXI+PGZvcmVpZ24ta2V5cz48a2V5IGFwcD0i
RU4iIGRiLWlkPSIwcGZld3N0cHZycHZzOGU1ZHN4NWVycHoyMnBhZHR3ZHJ4dzIiIHRpbWVzdGFt
cD0iMTU1ODQ1NTE3OCI+Mjwva2V5PjwvZm9yZWlnbi1rZXlzPjxyZWYtdHlwZSBuYW1lPSJKb3Vy
bmFsIEFydGljbGUiPjE3PC9yZWYtdHlwZT48Y29udHJpYnV0b3JzPjxhdXRob3JzPjxhdXRob3I+
SmFjb2JzLCBQLiBBLjwvYXV0aG9yPjxhdXRob3I+U3p1bG1hbiwgQS4gRS48L2F1dGhvcj48YXV0
aG9yPkZ1bmtob3VzZXIsIEouPC9hdXRob3I+PGF1dGhvcj5NYXRzdXVyYSwgSi4gUy48L2F1dGhv
cj48YXV0aG9yPldpbHNvbiwgQy4gQy48L2F1dGhvcj48L2F1dGhvcnM+PC9jb250cmlidXRvcnM+
PHRpdGxlcz48dGl0bGU+SHVtYW4gdHJpcGxvaWR5OiByZWxhdGlvbnNoaXAgYmV0d2VlbiBwYXJl
bnRhbCBvcmlnaW4gb2YgdGhlIGFkZGl0aW9uYWwgaGFwbG9pZCBjb21wbGVtZW50IGFuZCBkZXZl
bG9wbWVudCBvZiBwYXJ0aWFsIGh5ZGF0aWRpZm9ybSBtb2xlPC90aXRsZT48c2Vjb25kYXJ5LXRp
dGxlPkFubmFscyBvZiBIdW1hbiBHZW5ldGljczwvc2Vjb25kYXJ5LXRpdGxlPjwvdGl0bGVzPjxw
ZXJpb2RpY2FsPjxmdWxsLXRpdGxlPkFubmFscyBvZiBIdW1hbiBHZW5ldGljczwvZnVsbC10aXRs
ZT48L3BlcmlvZGljYWw+PHBhZ2VzPjIyMy0zMTwvcGFnZXM+PHZvbHVtZT40Njwvdm9sdW1lPjxu
dW1iZXI+MzwvbnVtYmVyPjxrZXl3b3Jkcz48a2V5d29yZD5BYm9ydGlvbiwgU3BvbnRhbmVvdXMv
Z2VuZXRpY3M8L2tleXdvcmQ+PGtleXdvcmQ+RmVtYWxlPC9rZXl3b3JkPjxrZXl3b3JkPkdlc3Rh
dGlvbmFsIEFnZTwva2V5d29yZD48a2V5d29yZD4qSGFwbG9pZHk8L2tleXdvcmQ+PGtleXdvcmQ+
SHVtYW5zPC9rZXl3b3JkPjxrZXl3b3JkPkh5ZGF0aWRpZm9ybSBNb2xlLypnZW5ldGljczwva2V5
d29yZD48a2V5d29yZD4qUG9seXBsb2lkeTwva2V5d29yZD48a2V5d29yZD5QcmVnbmFuY3k8L2tl
eXdvcmQ+PGtleXdvcmQ+VXRlcmluZSBOZW9wbGFzbXMvKmdlbmV0aWNzPC9rZXl3b3JkPjwva2V5
d29yZHM+PGRhdGVzPjx5ZWFyPjE5ODI8L3llYXI+PHB1Yi1kYXRlcz48ZGF0ZT5KdWw8L2RhdGU+
PC9wdWItZGF0ZXM+PC9kYXRlcz48aXNibj4wMDAzLTQ4MDAgKFByaW50KSYjeEQ7MDAwMy00ODAw
IChMaW5raW5nKTwvaXNibj48YWNjZXNzaW9uLW51bT43MTI1NTk0PC9hY2Nlc3Npb24tbnVtPjx1
cmxzPjxyZWxhdGVkLXVybHM+PHVybD5odHRwczovL3d3dy5uY2JpLm5sbS5uaWguZ292L3B1Ym1l
ZC83MTI1NTk0PC91cmw+PC9yZWxhdGVkLXVybHM+PC91cmxzPjwvcmVjb3JkPjwvQ2l0ZT48Q2l0
ZT48QXV0aG9yPlphcmFnb3phPC9BdXRob3I+PFllYXI+MjAwMDwvWWVhcj48UmVjTnVtPjQ8L1Jl
Y051bT48cmVjb3JkPjxyZWMtbnVtYmVyPjQ8L3JlYy1udW1iZXI+PGZvcmVpZ24ta2V5cz48a2V5
IGFwcD0iRU4iIGRiLWlkPSIwcGZld3N0cHZycHZzOGU1ZHN4NWVycHoyMnBhZHR3ZHJ4dzIiIHRp
bWVzdGFtcD0iMTU1ODQ1NTIzOSI+NDwva2V5PjwvZm9yZWlnbi1rZXlzPjxyZWYtdHlwZSBuYW1l
PSJKb3VybmFsIEFydGljbGUiPjE3PC9yZWYtdHlwZT48Y29udHJpYnV0b3JzPjxhdXRob3JzPjxh
dXRob3I+WmFyYWdvemEsIE0uIFYuPC9hdXRob3I+PGF1dGhvcj5TdXJ0aSwgVS48L2F1dGhvcj48
YXV0aG9yPlJlZGxpbmUsIFIuIFcuPC9hdXRob3I+PGF1dGhvcj5NaWxsaWUsIEUuPC9hdXRob3I+
PGF1dGhvcj5DaGFrcmF2YXJ0aSwgQS48L2F1dGhvcj48YXV0aG9yPkhhc3NvbGQsIFQuIEouPC9h
dXRob3I+PC9hdXRob3JzPjwvY29udHJpYnV0b3JzPjxhdXRoLWFkZHJlc3M+RGVwYXJ0bWVudCBv
ZiBHZW5ldGljcyBhbmQgdGhlIENlbnRlciBmb3IgSHVtYW4gR2VuZXRpY3MsIENhc2UgV2VzdGVy
biBSZXNlcnZlIFVuaXZlcnNpdHksIENsZXZlbGFuZCwgT0ggNDQxMDYsIFVTQS48L2F1dGgtYWRk
cmVzcz48dGl0bGVzPjx0aXRsZT5QYXJlbnRhbCBvcmlnaW4gYW5kIHBoZW5vdHlwZSBvZiB0cmlw
bG9pZHkgaW4gc3BvbnRhbmVvdXMgYWJvcnRpb25zOiBwcmVkb21pbmFuY2Ugb2YgZGlhbmRyeSBh
bmQgYXNzb2NpYXRpb24gd2l0aCB0aGUgcGFydGlhbCBoeWRhdGlkaWZvcm0gbW9sZTwvdGl0bGU+
PHNlY29uZGFyeS10aXRsZT5BbWVyaWNhbiBKb3VybmFsIG9mIEh1bWFuIEdlbmV0aWNzPC9zZWNv
bmRhcnktdGl0bGU+PC90aXRsZXM+PHBlcmlvZGljYWw+PGZ1bGwtdGl0bGU+QW1lcmljYW4gSm91
cm5hbCBvZiBIdW1hbiBHZW5ldGljczwvZnVsbC10aXRsZT48L3BlcmlvZGljYWw+PHBhZ2VzPjE4
MDctMjA8L3BhZ2VzPjx2b2x1bWU+NjY8L3ZvbHVtZT48bnVtYmVyPjY8L251bWJlcj48a2V5d29y
ZHM+PGtleXdvcmQ+QWJvcnRpb24sIFNwb250YW5lb3VzLypjb21wbGljYXRpb25zLypnZW5ldGlj
cy9waHlzaW9wYXRob2xvZ3k8L2tleXdvcmQ+PGtleXdvcmQ+QW5kcm9nZW5zL3BoeXNpb2xvZ3k8
L2tleXdvcmQ+PGtleXdvcmQ+Q2hyb21vc29tZSBBYmVycmF0aW9ucy8qZ2VuZXRpY3MvcGh5c2lv
cGF0aG9sb2d5PC9rZXl3b3JkPjxrZXl3b3JkPkNocm9tb3NvbWUgRGlzb3JkZXJzPC9rZXl3b3Jk
PjxrZXl3b3JkPkVtYnJ5byBMb3NzL2NvbXBsaWNhdGlvbnMvZ2VuZXRpY3MvcGh5c2lvcGF0aG9s
b2d5PC9rZXl3b3JkPjxrZXl3b3JkPkZlbWFsZTwva2V5d29yZD48a2V5d29yZD5GZXRhbCBEZWF0
aC9jb21wbGljYXRpb25zL2dlbmV0aWNzL3BoeXNpb3BhdGhvbG9neTwva2V5d29yZD48a2V5d29y
ZD5HZW5vdHlwZTwva2V5d29yZD48a2V5d29yZD5HZXN0YXRpb25hbCBBZ2U8L2tleXdvcmQ+PGtl
eXdvcmQ+SHVtYW5zPC9rZXl3b3JkPjxrZXl3b3JkPkh5ZGF0aWRpZm9ybSBNb2xlLypjb21wbGlj
YXRpb25zLypnZW5ldGljczwva2V5d29yZD48a2V5d29yZD5MaWtlbGlob29kIEZ1bmN0aW9uczwv
a2V5d29yZD48a2V5d29yZD5NYWxlPC9rZXl3b3JkPjxrZXl3b3JkPk1hdGVybmFsIEFnZTwva2V5
d29yZD48a2V5d29yZD5NZWlvc2lzL2dlbmV0aWNzPC9rZXl3b3JkPjxrZXl3b3JkPk1pY3Jvc2F0
ZWxsaXRlIFJlcGVhdHMvZ2VuZXRpY3M8L2tleXdvcmQ+PGtleXdvcmQ+TW9kZWxzLCBHZW5ldGlj
PC9rZXl3b3JkPjxrZXl3b3JkPlBoZW5vdHlwZTwva2V5d29yZD48a2V5d29yZD5QbGFjZW50YS9w
YXRob2xvZ3k8L2tleXdvcmQ+PGtleXdvcmQ+UG9seW1vcnBoaXNtLCBHZW5ldGljL2dlbmV0aWNz
PC9rZXl3b3JkPjxrZXl3b3JkPipQb2x5cGxvaWR5PC9rZXl3b3JkPjxrZXl3b3JkPlByZWduYW5j
eTwva2V5d29yZD48a2V5d29yZD5TZXggQ2hhcmFjdGVyaXN0aWNzPC9rZXl3b3JkPjxrZXl3b3Jk
PlNwZXJtYXRvem9hL21ldGFib2xpc20vcGF0aG9sb2d5PC9rZXl3b3JkPjwva2V5d29yZHM+PGRh
dGVzPjx5ZWFyPjIwMDA8L3llYXI+PHB1Yi1kYXRlcz48ZGF0ZT5KdW48L2RhdGU+PC9wdWItZGF0
ZXM+PC9kYXRlcz48aXNibj4wMDAyLTkyOTcgKFByaW50KSYjeEQ7MDAwMi05Mjk3IChMaW5raW5n
KTwvaXNibj48YWNjZXNzaW9uLW51bT4xMDgwMTM4NTwvYWNjZXNzaW9uLW51bT48dXJscz48cmVs
YXRlZC11cmxzPjx1cmw+aHR0cHM6Ly93d3cubmNiaS5ubG0ubmloLmdvdi9wdWJtZWQvMTA4MDEz
ODU8L3VybD48L3JlbGF0ZWQtdXJscz48L3VybHM+PGN1c3RvbTI+UE1DMTM3ODA2MTwvY3VzdG9t
Mj48ZWxlY3Ryb25pYy1yZXNvdXJjZS1udW0+MTAuMTA4Ni8zMDI5NTE8L2VsZWN0cm9uaWMtcmVz
b3VyY2UtbnVtPjwvcmVjb3JkPjwvQ2l0ZT48Q2l0ZT48QXV0aG9yPkxhd2xlcjwvQXV0aG9yPjxZ
ZWFyPjE5ODI8L1llYXI+PFJlY051bT4xPC9SZWNOdW0+PHJlY29yZD48cmVjLW51bWJlcj4xPC9y
ZWMtbnVtYmVyPjxmb3JlaWduLWtleXM+PGtleSBhcHA9IkVOIiBkYi1pZD0iMHBmZXdzdHB2cnB2
czhlNWRzeDVlcnB6MjJwYWR0d2RyeHcyIiB0aW1lc3RhbXA9IjE1NTg0NTUxMjkiPjE8L2tleT48
L2ZvcmVpZ24ta2V5cz48cmVmLXR5cGUgbmFtZT0iSm91cm5hbCBBcnRpY2xlIj4xNzwvcmVmLXR5
cGU+PGNvbnRyaWJ1dG9ycz48YXV0aG9ycz48YXV0aG9yPkxhd2xlciwgUy4gRC48L2F1dGhvcj48
YXV0aG9yPkZpc2hlciwgUi4gQS48L2F1dGhvcj48YXV0aG9yPlBpY2t0aGFsbCwgVi4gSi48L2F1
dGhvcj48YXV0aG9yPlBvdmV5LCBTLjwvYXV0aG9yPjxhdXRob3I+RXZhbnMsIE0uIFcuPC9hdXRo
b3I+PC9hdXRob3JzPjwvY29udHJpYnV0b3JzPjx0aXRsZXM+PHRpdGxlPkdlbmV0aWMgc3R1ZGll
cyBvbiBoeWRhdGlkaWZvcm0gbW9sZXMuIEkuIFRoZSBvcmlnaW4gb2YgcGFydGlhbCBtb2xlczwv
dGl0bGU+PHNlY29uZGFyeS10aXRsZT5DYW5jZXIgR2VuZXRpY3MgYW5kIEN5dG9nZW5ldGljczwv
c2Vjb25kYXJ5LXRpdGxlPjwvdGl0bGVzPjxwZXJpb2RpY2FsPjxmdWxsLXRpdGxlPkNhbmNlciBH
ZW5ldGljcyBhbmQgQ3l0b2dlbmV0aWNzPC9mdWxsLXRpdGxlPjwvcGVyaW9kaWNhbD48cGFnZXM+
MzA5LTIwPC9wYWdlcz48dm9sdW1lPjU8L3ZvbHVtZT48bnVtYmVyPjQ8L251bWJlcj48a2V5d29y
ZHM+PGtleXdvcmQ+QWJvcnRpb24sIFNwb250YW5lb3VzL2dlbmV0aWNzPC9rZXl3b3JkPjxrZXl3
b3JkPkFkdWx0PC9rZXl3b3JkPjxrZXl3b3JkPipDaHJvbW9zb21lIEFiZXJyYXRpb25zPC9rZXl3
b3JkPjxrZXl3b3JkPkNocm9tb3NvbWUgQmFuZGluZzwva2V5d29yZD48a2V5d29yZD5GZW1hbGU8
L2tleXdvcmQ+PGtleXdvcmQ+SHVtYW5zPC9rZXl3b3JkPjxrZXl3b3JkPkh5ZGF0aWRpZm9ybSBN
b2xlLypnZW5ldGljcy9wYXRob2xvZ3k8L2tleXdvcmQ+PGtleXdvcmQ+S2FyeW90eXBpbmc8L2tl
eXdvcmQ+PGtleXdvcmQ+TWFsZTwva2V5d29yZD48a2V5d29yZD5Qb2x5cGxvaWR5PC9rZXl3b3Jk
PjxrZXl3b3JkPlByZWduYW5jeTwva2V5d29yZD48a2V5d29yZD5TZXggQ2hyb21vc29tZXM8L2tl
eXdvcmQ+PGtleXdvcmQ+VHJvcGhvYmxhc3RpYyBOZW9wbGFzbXMvY29tcGxpY2F0aW9uczwva2V5
d29yZD48a2V5d29yZD5VdGVyaW5lIE5lb3BsYXNtcy9jb21wbGljYXRpb25zPC9rZXl3b3JkPjwv
a2V5d29yZHM+PGRhdGVzPjx5ZWFyPjE5ODI8L3llYXI+PHB1Yi1kYXRlcz48ZGF0ZT5BcHI8L2Rh
dGU+PC9wdWItZGF0ZXM+PC9kYXRlcz48aXNibj4wMTY1LTQ2MDggKFByaW50KSYjeEQ7MDE2NS00
NjA4IChMaW5raW5nKTwvaXNibj48YWNjZXNzaW9uLW51bT42Mjg0MzQ5PC9hY2Nlc3Npb24tbnVt
Pjx1cmxzPjxyZWxhdGVkLXVybHM+PHVybD5odHRwczovL3d3dy5uY2JpLm5sbS5uaWguZ292L3B1
Ym1lZC82Mjg0MzQ5PC91cmw+PC9yZWxhdGVkLXVybHM+PC91cmxzPjwvcmVjb3JkPjwvQ2l0ZT48
L0VuZE5vdGU+
</w:fldData>
          </w:fldChar>
        </w:r>
        <w:r w:rsidR="004A1BC6" w:rsidRPr="000C6FCE" w:rsidDel="00BE2DB5">
          <w:rPr>
            <w:lang w:val="en-US"/>
          </w:rPr>
          <w:delInstrText xml:space="preserve"> ADDIN EN.CITE </w:delInstrText>
        </w:r>
        <w:r w:rsidR="004A1BC6" w:rsidRPr="00CB42DC" w:rsidDel="00BE2DB5">
          <w:rPr>
            <w:lang w:val="en-US"/>
          </w:rPr>
          <w:fldChar w:fldCharType="begin">
            <w:fldData xml:space="preserve">PEVuZE5vdGU+PENpdGU+PEF1dGhvcj5CYW5ldDwvQXV0aG9yPjxZZWFyPjIwMTQ8L1llYXI+PFJl
Y051bT4zPC9SZWNOdW0+PERpc3BsYXlUZXh0PjxzdHlsZSBmYWNlPSJzdXBlcnNjcmlwdCI+NC03
PC9zdHlsZT48L0Rpc3BsYXlUZXh0PjxyZWNvcmQ+PHJlYy1udW1iZXI+MzwvcmVjLW51bWJlcj48
Zm9yZWlnbi1rZXlzPjxrZXkgYXBwPSJFTiIgZGItaWQ9IjBwZmV3c3RwdnJwdnM4ZTVkc3g1ZXJw
ejIycGFkdHdkcnh3MiIgdGltZXN0YW1wPSIxNTU4NDU1MjA4Ij4zPC9rZXk+PC9mb3JlaWduLWtl
eXM+PHJlZi10eXBlIG5hbWU9IkpvdXJuYWwgQXJ0aWNsZSI+MTc8L3JlZi10eXBlPjxjb250cmli
dXRvcnM+PGF1dGhvcnM+PGF1dGhvcj5CYW5ldCwgTi48L2F1dGhvcj48YXV0aG9yPkRlU2NpcGlv
LCBDLjwvYXV0aG9yPjxhdXRob3I+TXVycGh5LCBLLiBNLjwvYXV0aG9yPjxhdXRob3I+QmVpZXJs
LCBLLjwvYXV0aG9yPjxhdXRob3I+QWRhbXMsIEUuPC9hdXRob3I+PGF1dGhvcj5WYW5nLCBSLjwv
YXV0aG9yPjxhdXRob3I+Um9ubmV0dCwgQi4gTS48L2F1dGhvcj48L2F1dGhvcnM+PC9jb250cmli
dXRvcnM+PGF1dGgtYWRkcmVzcz5EZXBhcnRtZW50IG9mIFBhdGhvbG9neSwgVGhlIEpvaG5zIEhv
cGtpbnMgTWVkaWNhbCBJbnN0aXR1dGlvbnMsIEJhbHRpbW9yZSwgTUQsIFVTQS4mI3hEOzFdIERl
cGFydG1lbnQgb2YgUGF0aG9sb2d5LCBUaGUgSm9obnMgSG9wa2lucyBNZWRpY2FsIEluc3RpdHV0
aW9ucywgQmFsdGltb3JlLCBNRCwgVVNBIFsyXSBEZXBhcnRtZW50IG9mIEd5bmVjb2xvZ3kgYW5k
IE9ic3RldHJpY3MsIFRoZSBKb2hucyBIb3BraW5zIE1lZGljYWwgSW5zdGl0dXRpb25zLCBCYWx0
aW1vcmUsIE1ELCBVU0EuJiN4RDtQcm9QYXRoLCBEYWxsYXMsIFRYLCBVU0EuPC9hdXRoLWFkZHJl
c3M+PHRpdGxlcz48dGl0bGU+Q2hhcmFjdGVyaXN0aWNzIG9mIGh5ZGF0aWRpZm9ybSBtb2xlczog
YW5hbHlzaXMgb2YgYSBwcm9zcGVjdGl2ZSBzZXJpZXMgd2l0aCBwNTcgaW1tdW5vaGlzdG9jaGVt
aXN0cnkgYW5kIG1vbGVjdWxhciBnZW5vdHlwaW5nPC90aXRsZT48c2Vjb25kYXJ5LXRpdGxlPk1v
ZGVybiBQYXRob2xvZ3k8L3NlY29uZGFyeS10aXRsZT48L3RpdGxlcz48cGVyaW9kaWNhbD48ZnVs
bC10aXRsZT5Nb2Rlcm4gUGF0aG9sb2d5PC9mdWxsLXRpdGxlPjwvcGVyaW9kaWNhbD48cGFnZXM+
MjM4LTU0PC9wYWdlcz48dm9sdW1lPjI3PC92b2x1bWU+PG51bWJlcj4yPC9udW1iZXI+PGtleXdv
cmRzPjxrZXl3b3JkPkFkdWx0PC9rZXl3b3JkPjxrZXl3b3JkPkJpb21hcmtlcnMsIFR1bW9yLyph
bmFseXNpczwva2V5d29yZD48a2V5d29yZD5DeWNsaW4tRGVwZW5kZW50IEtpbmFzZSBJbmhpYml0
b3IgcDU3L2FuYWx5c2lzL2Jpb3N5bnRoZXNpcy8qZ2VuZXRpY3M8L2tleXdvcmQ+PGtleXdvcmQ+
RmVtYWxlPC9rZXl3b3JkPjxrZXl3b3JkPkdlbm90eXBlPC9rZXl3b3JkPjxrZXl3b3JkPkh1bWFu
czwva2V5d29yZD48a2V5d29yZD5IeWRhdGlkaWZvcm0gTW9sZS8qZ2VuZXRpY3MvbWV0YWJvbGlz
bTwva2V5d29yZD48a2V5d29yZD5JbW11bm9oaXN0b2NoZW1pc3RyeTwva2V5d29yZD48a2V5d29y
ZD5QcmVnbmFuY3k8L2tleXdvcmQ+PGtleXdvcmQ+VXRlcmluZSBOZW9wbGFzbXMvKmdlbmV0aWNz
L21ldGFib2xpc208L2tleXdvcmQ+PC9rZXl3b3Jkcz48ZGF0ZXM+PHllYXI+MjAxNDwveWVhcj48
cHViLWRhdGVzPjxkYXRlPkZlYjwvZGF0ZT48L3B1Yi1kYXRlcz48L2RhdGVzPjxpc2JuPjE1MzAt
MDI4NSAoRWxlY3Ryb25pYykmI3hEOzA4OTMtMzk1MiAoTGlua2luZyk8L2lzYm4+PGFjY2Vzc2lv
bi1udW0+MjM4ODczMDg8L2FjY2Vzc2lvbi1udW0+PHVybHM+PHJlbGF0ZWQtdXJscz48dXJsPmh0
dHBzOi8vd3d3Lm5jYmkubmxtLm5paC5nb3YvcHVibWVkLzIzODg3MzA4PC91cmw+PC9yZWxhdGVk
LXVybHM+PC91cmxzPjxlbGVjdHJvbmljLXJlc291cmNlLW51bT4xMC4xMDM4L21vZHBhdGhvbC4y
MDEzLjE0MzwvZWxlY3Ryb25pYy1yZXNvdXJjZS1udW0+PC9yZWNvcmQ+PC9DaXRlPjxDaXRlPjxB
dXRob3I+SmFjb2JzPC9BdXRob3I+PFllYXI+MTk4MjwvWWVhcj48UmVjTnVtPjI8L1JlY051bT48
cmVjb3JkPjxyZWMtbnVtYmVyPjI8L3JlYy1udW1iZXI+PGZvcmVpZ24ta2V5cz48a2V5IGFwcD0i
RU4iIGRiLWlkPSIwcGZld3N0cHZycHZzOGU1ZHN4NWVycHoyMnBhZHR3ZHJ4dzIiIHRpbWVzdGFt
cD0iMTU1ODQ1NTE3OCI+Mjwva2V5PjwvZm9yZWlnbi1rZXlzPjxyZWYtdHlwZSBuYW1lPSJKb3Vy
bmFsIEFydGljbGUiPjE3PC9yZWYtdHlwZT48Y29udHJpYnV0b3JzPjxhdXRob3JzPjxhdXRob3I+
SmFjb2JzLCBQLiBBLjwvYXV0aG9yPjxhdXRob3I+U3p1bG1hbiwgQS4gRS48L2F1dGhvcj48YXV0
aG9yPkZ1bmtob3VzZXIsIEouPC9hdXRob3I+PGF1dGhvcj5NYXRzdXVyYSwgSi4gUy48L2F1dGhv
cj48YXV0aG9yPldpbHNvbiwgQy4gQy48L2F1dGhvcj48L2F1dGhvcnM+PC9jb250cmlidXRvcnM+
PHRpdGxlcz48dGl0bGU+SHVtYW4gdHJpcGxvaWR5OiByZWxhdGlvbnNoaXAgYmV0d2VlbiBwYXJl
bnRhbCBvcmlnaW4gb2YgdGhlIGFkZGl0aW9uYWwgaGFwbG9pZCBjb21wbGVtZW50IGFuZCBkZXZl
bG9wbWVudCBvZiBwYXJ0aWFsIGh5ZGF0aWRpZm9ybSBtb2xlPC90aXRsZT48c2Vjb25kYXJ5LXRp
dGxlPkFubmFscyBvZiBIdW1hbiBHZW5ldGljczwvc2Vjb25kYXJ5LXRpdGxlPjwvdGl0bGVzPjxw
ZXJpb2RpY2FsPjxmdWxsLXRpdGxlPkFubmFscyBvZiBIdW1hbiBHZW5ldGljczwvZnVsbC10aXRs
ZT48L3BlcmlvZGljYWw+PHBhZ2VzPjIyMy0zMTwvcGFnZXM+PHZvbHVtZT40Njwvdm9sdW1lPjxu
dW1iZXI+MzwvbnVtYmVyPjxrZXl3b3Jkcz48a2V5d29yZD5BYm9ydGlvbiwgU3BvbnRhbmVvdXMv
Z2VuZXRpY3M8L2tleXdvcmQ+PGtleXdvcmQ+RmVtYWxlPC9rZXl3b3JkPjxrZXl3b3JkPkdlc3Rh
dGlvbmFsIEFnZTwva2V5d29yZD48a2V5d29yZD4qSGFwbG9pZHk8L2tleXdvcmQ+PGtleXdvcmQ+
SHVtYW5zPC9rZXl3b3JkPjxrZXl3b3JkPkh5ZGF0aWRpZm9ybSBNb2xlLypnZW5ldGljczwva2V5
d29yZD48a2V5d29yZD4qUG9seXBsb2lkeTwva2V5d29yZD48a2V5d29yZD5QcmVnbmFuY3k8L2tl
eXdvcmQ+PGtleXdvcmQ+VXRlcmluZSBOZW9wbGFzbXMvKmdlbmV0aWNzPC9rZXl3b3JkPjwva2V5
d29yZHM+PGRhdGVzPjx5ZWFyPjE5ODI8L3llYXI+PHB1Yi1kYXRlcz48ZGF0ZT5KdWw8L2RhdGU+
PC9wdWItZGF0ZXM+PC9kYXRlcz48aXNibj4wMDAzLTQ4MDAgKFByaW50KSYjeEQ7MDAwMy00ODAw
IChMaW5raW5nKTwvaXNibj48YWNjZXNzaW9uLW51bT43MTI1NTk0PC9hY2Nlc3Npb24tbnVtPjx1
cmxzPjxyZWxhdGVkLXVybHM+PHVybD5odHRwczovL3d3dy5uY2JpLm5sbS5uaWguZ292L3B1Ym1l
ZC83MTI1NTk0PC91cmw+PC9yZWxhdGVkLXVybHM+PC91cmxzPjwvcmVjb3JkPjwvQ2l0ZT48Q2l0
ZT48QXV0aG9yPlphcmFnb3phPC9BdXRob3I+PFllYXI+MjAwMDwvWWVhcj48UmVjTnVtPjQ8L1Jl
Y051bT48cmVjb3JkPjxyZWMtbnVtYmVyPjQ8L3JlYy1udW1iZXI+PGZvcmVpZ24ta2V5cz48a2V5
IGFwcD0iRU4iIGRiLWlkPSIwcGZld3N0cHZycHZzOGU1ZHN4NWVycHoyMnBhZHR3ZHJ4dzIiIHRp
bWVzdGFtcD0iMTU1ODQ1NTIzOSI+NDwva2V5PjwvZm9yZWlnbi1rZXlzPjxyZWYtdHlwZSBuYW1l
PSJKb3VybmFsIEFydGljbGUiPjE3PC9yZWYtdHlwZT48Y29udHJpYnV0b3JzPjxhdXRob3JzPjxh
dXRob3I+WmFyYWdvemEsIE0uIFYuPC9hdXRob3I+PGF1dGhvcj5TdXJ0aSwgVS48L2F1dGhvcj48
YXV0aG9yPlJlZGxpbmUsIFIuIFcuPC9hdXRob3I+PGF1dGhvcj5NaWxsaWUsIEUuPC9hdXRob3I+
PGF1dGhvcj5DaGFrcmF2YXJ0aSwgQS48L2F1dGhvcj48YXV0aG9yPkhhc3NvbGQsIFQuIEouPC9h
dXRob3I+PC9hdXRob3JzPjwvY29udHJpYnV0b3JzPjxhdXRoLWFkZHJlc3M+RGVwYXJ0bWVudCBv
ZiBHZW5ldGljcyBhbmQgdGhlIENlbnRlciBmb3IgSHVtYW4gR2VuZXRpY3MsIENhc2UgV2VzdGVy
biBSZXNlcnZlIFVuaXZlcnNpdHksIENsZXZlbGFuZCwgT0ggNDQxMDYsIFVTQS48L2F1dGgtYWRk
cmVzcz48dGl0bGVzPjx0aXRsZT5QYXJlbnRhbCBvcmlnaW4gYW5kIHBoZW5vdHlwZSBvZiB0cmlw
bG9pZHkgaW4gc3BvbnRhbmVvdXMgYWJvcnRpb25zOiBwcmVkb21pbmFuY2Ugb2YgZGlhbmRyeSBh
bmQgYXNzb2NpYXRpb24gd2l0aCB0aGUgcGFydGlhbCBoeWRhdGlkaWZvcm0gbW9sZTwvdGl0bGU+
PHNlY29uZGFyeS10aXRsZT5BbWVyaWNhbiBKb3VybmFsIG9mIEh1bWFuIEdlbmV0aWNzPC9zZWNv
bmRhcnktdGl0bGU+PC90aXRsZXM+PHBlcmlvZGljYWw+PGZ1bGwtdGl0bGU+QW1lcmljYW4gSm91
cm5hbCBvZiBIdW1hbiBHZW5ldGljczwvZnVsbC10aXRsZT48L3BlcmlvZGljYWw+PHBhZ2VzPjE4
MDctMjA8L3BhZ2VzPjx2b2x1bWU+NjY8L3ZvbHVtZT48bnVtYmVyPjY8L251bWJlcj48a2V5d29y
ZHM+PGtleXdvcmQ+QWJvcnRpb24sIFNwb250YW5lb3VzLypjb21wbGljYXRpb25zLypnZW5ldGlj
cy9waHlzaW9wYXRob2xvZ3k8L2tleXdvcmQ+PGtleXdvcmQ+QW5kcm9nZW5zL3BoeXNpb2xvZ3k8
L2tleXdvcmQ+PGtleXdvcmQ+Q2hyb21vc29tZSBBYmVycmF0aW9ucy8qZ2VuZXRpY3MvcGh5c2lv
cGF0aG9sb2d5PC9rZXl3b3JkPjxrZXl3b3JkPkNocm9tb3NvbWUgRGlzb3JkZXJzPC9rZXl3b3Jk
PjxrZXl3b3JkPkVtYnJ5byBMb3NzL2NvbXBsaWNhdGlvbnMvZ2VuZXRpY3MvcGh5c2lvcGF0aG9s
b2d5PC9rZXl3b3JkPjxrZXl3b3JkPkZlbWFsZTwva2V5d29yZD48a2V5d29yZD5GZXRhbCBEZWF0
aC9jb21wbGljYXRpb25zL2dlbmV0aWNzL3BoeXNpb3BhdGhvbG9neTwva2V5d29yZD48a2V5d29y
ZD5HZW5vdHlwZTwva2V5d29yZD48a2V5d29yZD5HZXN0YXRpb25hbCBBZ2U8L2tleXdvcmQ+PGtl
eXdvcmQ+SHVtYW5zPC9rZXl3b3JkPjxrZXl3b3JkPkh5ZGF0aWRpZm9ybSBNb2xlLypjb21wbGlj
YXRpb25zLypnZW5ldGljczwva2V5d29yZD48a2V5d29yZD5MaWtlbGlob29kIEZ1bmN0aW9uczwv
a2V5d29yZD48a2V5d29yZD5NYWxlPC9rZXl3b3JkPjxrZXl3b3JkPk1hdGVybmFsIEFnZTwva2V5
d29yZD48a2V5d29yZD5NZWlvc2lzL2dlbmV0aWNzPC9rZXl3b3JkPjxrZXl3b3JkPk1pY3Jvc2F0
ZWxsaXRlIFJlcGVhdHMvZ2VuZXRpY3M8L2tleXdvcmQ+PGtleXdvcmQ+TW9kZWxzLCBHZW5ldGlj
PC9rZXl3b3JkPjxrZXl3b3JkPlBoZW5vdHlwZTwva2V5d29yZD48a2V5d29yZD5QbGFjZW50YS9w
YXRob2xvZ3k8L2tleXdvcmQ+PGtleXdvcmQ+UG9seW1vcnBoaXNtLCBHZW5ldGljL2dlbmV0aWNz
PC9rZXl3b3JkPjxrZXl3b3JkPipQb2x5cGxvaWR5PC9rZXl3b3JkPjxrZXl3b3JkPlByZWduYW5j
eTwva2V5d29yZD48a2V5d29yZD5TZXggQ2hhcmFjdGVyaXN0aWNzPC9rZXl3b3JkPjxrZXl3b3Jk
PlNwZXJtYXRvem9hL21ldGFib2xpc20vcGF0aG9sb2d5PC9rZXl3b3JkPjwva2V5d29yZHM+PGRh
dGVzPjx5ZWFyPjIwMDA8L3llYXI+PHB1Yi1kYXRlcz48ZGF0ZT5KdW48L2RhdGU+PC9wdWItZGF0
ZXM+PC9kYXRlcz48aXNibj4wMDAyLTkyOTcgKFByaW50KSYjeEQ7MDAwMi05Mjk3IChMaW5raW5n
KTwvaXNibj48YWNjZXNzaW9uLW51bT4xMDgwMTM4NTwvYWNjZXNzaW9uLW51bT48dXJscz48cmVs
YXRlZC11cmxzPjx1cmw+aHR0cHM6Ly93d3cubmNiaS5ubG0ubmloLmdvdi9wdWJtZWQvMTA4MDEz
ODU8L3VybD48L3JlbGF0ZWQtdXJscz48L3VybHM+PGN1c3RvbTI+UE1DMTM3ODA2MTwvY3VzdG9t
Mj48ZWxlY3Ryb25pYy1yZXNvdXJjZS1udW0+MTAuMTA4Ni8zMDI5NTE8L2VsZWN0cm9uaWMtcmVz
b3VyY2UtbnVtPjwvcmVjb3JkPjwvQ2l0ZT48Q2l0ZT48QXV0aG9yPkxhd2xlcjwvQXV0aG9yPjxZ
ZWFyPjE5ODI8L1llYXI+PFJlY051bT4xPC9SZWNOdW0+PHJlY29yZD48cmVjLW51bWJlcj4xPC9y
ZWMtbnVtYmVyPjxmb3JlaWduLWtleXM+PGtleSBhcHA9IkVOIiBkYi1pZD0iMHBmZXdzdHB2cnB2
czhlNWRzeDVlcnB6MjJwYWR0d2RyeHcyIiB0aW1lc3RhbXA9IjE1NTg0NTUxMjkiPjE8L2tleT48
L2ZvcmVpZ24ta2V5cz48cmVmLXR5cGUgbmFtZT0iSm91cm5hbCBBcnRpY2xlIj4xNzwvcmVmLXR5
cGU+PGNvbnRyaWJ1dG9ycz48YXV0aG9ycz48YXV0aG9yPkxhd2xlciwgUy4gRC48L2F1dGhvcj48
YXV0aG9yPkZpc2hlciwgUi4gQS48L2F1dGhvcj48YXV0aG9yPlBpY2t0aGFsbCwgVi4gSi48L2F1
dGhvcj48YXV0aG9yPlBvdmV5LCBTLjwvYXV0aG9yPjxhdXRob3I+RXZhbnMsIE0uIFcuPC9hdXRo
b3I+PC9hdXRob3JzPjwvY29udHJpYnV0b3JzPjx0aXRsZXM+PHRpdGxlPkdlbmV0aWMgc3R1ZGll
cyBvbiBoeWRhdGlkaWZvcm0gbW9sZXMuIEkuIFRoZSBvcmlnaW4gb2YgcGFydGlhbCBtb2xlczwv
dGl0bGU+PHNlY29uZGFyeS10aXRsZT5DYW5jZXIgR2VuZXRpY3MgYW5kIEN5dG9nZW5ldGljczwv
c2Vjb25kYXJ5LXRpdGxlPjwvdGl0bGVzPjxwZXJpb2RpY2FsPjxmdWxsLXRpdGxlPkNhbmNlciBH
ZW5ldGljcyBhbmQgQ3l0b2dlbmV0aWNzPC9mdWxsLXRpdGxlPjwvcGVyaW9kaWNhbD48cGFnZXM+
MzA5LTIwPC9wYWdlcz48dm9sdW1lPjU8L3ZvbHVtZT48bnVtYmVyPjQ8L251bWJlcj48a2V5d29y
ZHM+PGtleXdvcmQ+QWJvcnRpb24sIFNwb250YW5lb3VzL2dlbmV0aWNzPC9rZXl3b3JkPjxrZXl3
b3JkPkFkdWx0PC9rZXl3b3JkPjxrZXl3b3JkPipDaHJvbW9zb21lIEFiZXJyYXRpb25zPC9rZXl3
b3JkPjxrZXl3b3JkPkNocm9tb3NvbWUgQmFuZGluZzwva2V5d29yZD48a2V5d29yZD5GZW1hbGU8
L2tleXdvcmQ+PGtleXdvcmQ+SHVtYW5zPC9rZXl3b3JkPjxrZXl3b3JkPkh5ZGF0aWRpZm9ybSBN
b2xlLypnZW5ldGljcy9wYXRob2xvZ3k8L2tleXdvcmQ+PGtleXdvcmQ+S2FyeW90eXBpbmc8L2tl
eXdvcmQ+PGtleXdvcmQ+TWFsZTwva2V5d29yZD48a2V5d29yZD5Qb2x5cGxvaWR5PC9rZXl3b3Jk
PjxrZXl3b3JkPlByZWduYW5jeTwva2V5d29yZD48a2V5d29yZD5TZXggQ2hyb21vc29tZXM8L2tl
eXdvcmQ+PGtleXdvcmQ+VHJvcGhvYmxhc3RpYyBOZW9wbGFzbXMvY29tcGxpY2F0aW9uczwva2V5
d29yZD48a2V5d29yZD5VdGVyaW5lIE5lb3BsYXNtcy9jb21wbGljYXRpb25zPC9rZXl3b3JkPjwv
a2V5d29yZHM+PGRhdGVzPjx5ZWFyPjE5ODI8L3llYXI+PHB1Yi1kYXRlcz48ZGF0ZT5BcHI8L2Rh
dGU+PC9wdWItZGF0ZXM+PC9kYXRlcz48aXNibj4wMTY1LTQ2MDggKFByaW50KSYjeEQ7MDE2NS00
NjA4IChMaW5raW5nKTwvaXNibj48YWNjZXNzaW9uLW51bT42Mjg0MzQ5PC9hY2Nlc3Npb24tbnVt
Pjx1cmxzPjxyZWxhdGVkLXVybHM+PHVybD5odHRwczovL3d3dy5uY2JpLm5sbS5uaWguZ292L3B1
Ym1lZC82Mjg0MzQ5PC91cmw+PC9yZWxhdGVkLXVybHM+PC91cmxzPjwvcmVjb3JkPjwvQ2l0ZT48
L0VuZE5vdGU+
</w:fldData>
          </w:fldChar>
        </w:r>
        <w:r w:rsidR="004A1BC6" w:rsidRPr="000C6FCE" w:rsidDel="00BE2DB5">
          <w:rPr>
            <w:lang w:val="en-US"/>
          </w:rPr>
          <w:delInstrText xml:space="preserve"> ADDIN EN.CITE.DATA </w:delInstrText>
        </w:r>
        <w:r w:rsidR="004A1BC6" w:rsidRPr="00CB42DC" w:rsidDel="00BE2DB5">
          <w:rPr>
            <w:lang w:val="en-US"/>
          </w:rPr>
        </w:r>
        <w:r w:rsidR="004A1BC6" w:rsidRPr="00CB42DC" w:rsidDel="00BE2DB5">
          <w:rPr>
            <w:lang w:val="en-US"/>
          </w:rPr>
          <w:fldChar w:fldCharType="end"/>
        </w:r>
        <w:r w:rsidR="00B96CC4" w:rsidRPr="00CB42DC" w:rsidDel="00BE2DB5">
          <w:rPr>
            <w:lang w:val="en-US"/>
          </w:rPr>
        </w:r>
        <w:r w:rsidR="00B96CC4" w:rsidRPr="00CB42DC" w:rsidDel="00BE2DB5">
          <w:rPr>
            <w:lang w:val="en-US"/>
          </w:rPr>
          <w:fldChar w:fldCharType="separate"/>
        </w:r>
        <w:r w:rsidR="004A1BC6" w:rsidRPr="000C6FCE" w:rsidDel="00BE2DB5">
          <w:rPr>
            <w:noProof/>
            <w:vertAlign w:val="superscript"/>
            <w:lang w:val="en-US"/>
          </w:rPr>
          <w:delText>4-7</w:delText>
        </w:r>
        <w:r w:rsidR="00B96CC4" w:rsidRPr="00CB42DC" w:rsidDel="00BE2DB5">
          <w:rPr>
            <w:lang w:val="en-US"/>
          </w:rPr>
          <w:fldChar w:fldCharType="end"/>
        </w:r>
      </w:del>
      <w:r w:rsidR="0095788F" w:rsidRPr="000C6FCE">
        <w:rPr>
          <w:lang w:val="en-US"/>
        </w:rPr>
        <w:t>.</w:t>
      </w:r>
      <w:r w:rsidR="005F1714" w:rsidRPr="000C6FCE">
        <w:rPr>
          <w:lang w:val="en-US"/>
        </w:rPr>
        <w:t xml:space="preserve"> </w:t>
      </w:r>
      <w:r w:rsidR="00C219B8" w:rsidRPr="000C6FCE">
        <w:rPr>
          <w:lang w:val="en-US"/>
        </w:rPr>
        <w:t xml:space="preserve">Furthermore, </w:t>
      </w:r>
      <w:r w:rsidR="005F1714" w:rsidRPr="000C6FCE">
        <w:rPr>
          <w:lang w:val="en-US"/>
        </w:rPr>
        <w:t>there is another genotypic type of HM that emerged in the past two decades</w:t>
      </w:r>
      <w:r w:rsidR="00F211FE" w:rsidRPr="000C6FCE">
        <w:rPr>
          <w:lang w:val="en-US"/>
        </w:rPr>
        <w:t xml:space="preserve">, which </w:t>
      </w:r>
      <w:r w:rsidR="00694563" w:rsidRPr="000C6FCE">
        <w:rPr>
          <w:lang w:val="en-US"/>
        </w:rPr>
        <w:t xml:space="preserve">is </w:t>
      </w:r>
      <w:r w:rsidR="005F1714" w:rsidRPr="000C6FCE">
        <w:rPr>
          <w:lang w:val="en-US"/>
        </w:rPr>
        <w:t xml:space="preserve">diploid biparental. </w:t>
      </w:r>
      <w:r w:rsidR="0094674A" w:rsidRPr="000C6FCE">
        <w:rPr>
          <w:lang w:val="en-US"/>
        </w:rPr>
        <w:t>The latter</w:t>
      </w:r>
      <w:r w:rsidR="005F1714" w:rsidRPr="000C6FCE">
        <w:rPr>
          <w:lang w:val="en-US"/>
        </w:rPr>
        <w:t xml:space="preserve"> </w:t>
      </w:r>
      <w:r w:rsidR="00101A55" w:rsidRPr="000C6FCE">
        <w:rPr>
          <w:lang w:val="en-US"/>
        </w:rPr>
        <w:t xml:space="preserve">is </w:t>
      </w:r>
      <w:r w:rsidR="005F1714" w:rsidRPr="000C6FCE">
        <w:rPr>
          <w:lang w:val="en-US"/>
        </w:rPr>
        <w:t xml:space="preserve">mostly recurrent and may affect a single family member (simplex cases) or at least two </w:t>
      </w:r>
      <w:r w:rsidR="004B3755" w:rsidRPr="000C6FCE">
        <w:rPr>
          <w:lang w:val="en-US"/>
        </w:rPr>
        <w:t xml:space="preserve">family </w:t>
      </w:r>
      <w:r w:rsidR="00F211FE" w:rsidRPr="000C6FCE">
        <w:rPr>
          <w:lang w:val="en-US"/>
        </w:rPr>
        <w:t xml:space="preserve">members </w:t>
      </w:r>
      <w:r w:rsidR="005F1714" w:rsidRPr="000C6FCE">
        <w:rPr>
          <w:lang w:val="en-US"/>
        </w:rPr>
        <w:t xml:space="preserve">(familial cases). </w:t>
      </w:r>
      <w:r w:rsidR="00335BAE" w:rsidRPr="000C6FCE">
        <w:rPr>
          <w:lang w:val="en-US"/>
        </w:rPr>
        <w:t xml:space="preserve">These diploid biparental moles are mostly caused by recessive mutations </w:t>
      </w:r>
      <w:r w:rsidR="00FA0671" w:rsidRPr="000C6FCE">
        <w:rPr>
          <w:lang w:val="en-US"/>
        </w:rPr>
        <w:t xml:space="preserve">in </w:t>
      </w:r>
      <w:r w:rsidR="00335BAE" w:rsidRPr="000C6FCE">
        <w:rPr>
          <w:i/>
          <w:iCs/>
          <w:lang w:val="en-US"/>
        </w:rPr>
        <w:t>NLRP7</w:t>
      </w:r>
      <w:r w:rsidR="00335BAE" w:rsidRPr="000C6FCE">
        <w:rPr>
          <w:lang w:val="en-US"/>
        </w:rPr>
        <w:t xml:space="preserve"> or </w:t>
      </w:r>
      <w:r w:rsidR="00335BAE" w:rsidRPr="000C6FCE">
        <w:rPr>
          <w:i/>
          <w:iCs/>
          <w:lang w:val="en-US"/>
        </w:rPr>
        <w:t>KHDC3L</w:t>
      </w:r>
      <w:r w:rsidR="00335BAE" w:rsidRPr="000C6FCE">
        <w:rPr>
          <w:lang w:val="en-US"/>
        </w:rPr>
        <w:t xml:space="preserve"> in the patients</w:t>
      </w:r>
      <w:r w:rsidR="00067461" w:rsidRPr="00CB42DC">
        <w:rPr>
          <w:lang w:val="en-US"/>
        </w:rPr>
        <w:fldChar w:fldCharType="begin">
          <w:fldData xml:space="preserve">PEVuZE5vdGU+PENpdGU+PEF1dGhvcj5NdXJkb2NoPC9BdXRob3I+PFllYXI+MjAwNjwvWWVhcj48
UmVjTnVtPjMyPC9SZWNOdW0+PERpc3BsYXlUZXh0PjxzdHlsZSBmYWNlPSJzdXBlcnNjcmlwdCI+
OS0xMjwvc3R5bGU+PC9EaXNwbGF5VGV4dD48cmVjb3JkPjxyZWMtbnVtYmVyPjMyPC9yZWMtbnVt
YmVyPjxmb3JlaWduLWtleXM+PGtleSBhcHA9IkVOIiBkYi1pZD0iMHBmZXdzdHB2cnB2czhlNWRz
eDVlcnB6MjJwYWR0d2RyeHcyIiB0aW1lc3RhbXA9IjE1NjMzMDgxNTAiPjMyPC9rZXk+PC9mb3Jl
aWduLWtleXM+PHJlZi10eXBlIG5hbWU9IkpvdXJuYWwgQXJ0aWNsZSI+MTc8L3JlZi10eXBlPjxj
b250cmlidXRvcnM+PGF1dGhvcnM+PGF1dGhvcj5NdXJkb2NoLCBTLjwvYXV0aG9yPjxhdXRob3I+
RGp1cmljLCBVLjwvYXV0aG9yPjxhdXRob3I+TWF6aGFyLCBCLjwvYXV0aG9yPjxhdXRob3I+U2Vv
dWQsIE0uPC9hdXRob3I+PGF1dGhvcj5LaGFuLCBSLjwvYXV0aG9yPjxhdXRob3I+S3VpY2ssIFIu
PC9hdXRob3I+PGF1dGhvcj5CYWdnYSwgUi48L2F1dGhvcj48YXV0aG9yPktpcmNoZWlzZW4sIFIu
PC9hdXRob3I+PGF1dGhvcj5BbywgQS48L2F1dGhvcj48YXV0aG9yPlJhdHRpLCBCLjwvYXV0aG9y
PjxhdXRob3I+SGFuYXNoLCBTLjwvYXV0aG9yPjxhdXRob3I+Um91bGVhdSwgRy4gQS48L2F1dGhv
cj48YXV0aG9yPlNsaW0sIFIuPC9hdXRob3I+PC9hdXRob3JzPjwvY29udHJpYnV0b3JzPjxhdXRo
LWFkZHJlc3M+RGVwYXJ0bWVudCBvZiBIdW1hbiBHZW5ldGljcywgTWNHaWxsIFVuaXZlcnNpdHkg
SGVhbHRoIENlbnRlciwgTW9udHJlYWwgSDNHIDFBNCwgQ2FuYWRhLjwvYXV0aC1hZGRyZXNzPjx0
aXRsZXM+PHRpdGxlPk11dGF0aW9ucyBpbiBOQUxQNyBjYXVzZSByZWN1cnJlbnQgaHlkYXRpZGlm
b3JtIG1vbGVzIGFuZCByZXByb2R1Y3RpdmUgd2FzdGFnZSBpbiBodW1hbnM8L3RpdGxlPjxzZWNv
bmRhcnktdGl0bGU+TmF0dXJlIEdlbmV0aWNzPC9zZWNvbmRhcnktdGl0bGU+PC90aXRsZXM+PHBl
cmlvZGljYWw+PGZ1bGwtdGl0bGU+TmF0dXJlIEdlbmV0aWNzPC9mdWxsLXRpdGxlPjwvcGVyaW9k
aWNhbD48cGFnZXM+MzAwLTI8L3BhZ2VzPjx2b2x1bWU+Mzg8L3ZvbHVtZT48bnVtYmVyPjM8L251
bWJlcj48ZWRpdGlvbj4yMDA2LzAyLzA4PC9lZGl0aW9uPjxrZXl3b3Jkcz48a2V5d29yZD5BZGFw
dG9yIFByb3RlaW5zLCBTaWduYWwgVHJhbnNkdWNpbmcvKmdlbmV0aWNzPC9rZXl3b3JkPjxrZXl3
b3JkPkNhcnJpZXIgUHJvdGVpbnMvKmdlbmV0aWNzPC9rZXl3b3JkPjxrZXl3b3JkPkV0aG5pYyBH
cm91cHM8L2tleXdvcmQ+PGtleXdvcmQ+RmVtYWxlPC9rZXl3b3JkPjxrZXl3b3JkPkh1bWFuczwv
a2V5d29yZD48a2V5d29yZD5IeWRhdGlkaWZvcm0gTW9sZS8qZ2VuZXRpY3M8L2tleXdvcmQ+PGtl
eXdvcmQ+TWFsZTwva2V5d29yZD48a2V5d29yZD4qTXV0YXRpb248L2tleXdvcmQ+PGtleXdvcmQ+
UGVkaWdyZWU8L2tleXdvcmQ+PGtleXdvcmQ+UHJlZ25hbmN5PC9rZXl3b3JkPjxrZXl3b3JkPlJl
cHJvZHVjdGlvbi8qZ2VuZXRpY3M8L2tleXdvcmQ+PGtleXdvcmQ+VXRlcmluZSBOZW9wbGFzbXMv
KmdlbmV0aWNzPC9rZXl3b3JkPjwva2V5d29yZHM+PGRhdGVzPjx5ZWFyPjIwMDY8L3llYXI+PHB1
Yi1kYXRlcz48ZGF0ZT5NYXI8L2RhdGU+PC9wdWItZGF0ZXM+PC9kYXRlcz48aXNibj4xMDYxLTQw
MzYgKFByaW50KSYjeEQ7MTA2MS00MDM2IChMaW5raW5nKTwvaXNibj48YWNjZXNzaW9uLW51bT4x
NjQ2Mjc0MzwvYWNjZXNzaW9uLW51bT48dXJscz48cmVsYXRlZC11cmxzPjx1cmw+aHR0cHM6Ly93
d3cubmNiaS5ubG0ubmloLmdvdi9wdWJtZWQvMTY0NjI3NDM8L3VybD48L3JlbGF0ZWQtdXJscz48
L3VybHM+PGVsZWN0cm9uaWMtcmVzb3VyY2UtbnVtPjEwLjEwMzgvbmcxNzQwPC9lbGVjdHJvbmlj
LXJlc291cmNlLW51bT48L3JlY29yZD48L0NpdGU+PENpdGU+PEF1dGhvcj5QYXJyeTwvQXV0aG9y
PjxZZWFyPjIwMTE8L1llYXI+PFJlY051bT4zMzwvUmVjTnVtPjxyZWNvcmQ+PHJlYy1udW1iZXI+
MzM8L3JlYy1udW1iZXI+PGZvcmVpZ24ta2V5cz48a2V5IGFwcD0iRU4iIGRiLWlkPSIwcGZld3N0
cHZycHZzOGU1ZHN4NWVycHoyMnBhZHR3ZHJ4dzIiIHRpbWVzdGFtcD0iMTU2MzMwODE3NSI+MzM8
L2tleT48L2ZvcmVpZ24ta2V5cz48cmVmLXR5cGUgbmFtZT0iSm91cm5hbCBBcnRpY2xlIj4xNzwv
cmVmLXR5cGU+PGNvbnRyaWJ1dG9ycz48YXV0aG9ycz48YXV0aG9yPlBhcnJ5LCBELiBBLjwvYXV0
aG9yPjxhdXRob3I+TG9nYW4sIEMuIFYuPC9hdXRob3I+PGF1dGhvcj5IYXl3YXJkLCBCLiBFLjwv
YXV0aG9yPjxhdXRob3I+U2hpcmVzLCBNLjwvYXV0aG9yPjxhdXRob3I+TGFuZG9sc2ksIEguPC9h
dXRob3I+PGF1dGhvcj5EaWdnbGUsIEMuPC9hdXRob3I+PGF1dGhvcj5DYXJyLCBJLjwvYXV0aG9y
PjxhdXRob3I+Uml0dG9yZSwgQy48L2F1dGhvcj48YXV0aG9yPlRvdWl0b3UsIEkuPC9hdXRob3I+
PGF1dGhvcj5QaGlsaWJlcnQsIEwuPC9hdXRob3I+PGF1dGhvcj5GaXNoZXIsIFIuIEEuPC9hdXRo
b3I+PGF1dGhvcj5GYWxsYWhpYW4sIE0uPC9hdXRob3I+PGF1dGhvcj5IdW50cmlzcywgSi4gRC48
L2F1dGhvcj48YXV0aG9yPlBpY3RvbiwgSC4gTS48L2F1dGhvcj48YXV0aG9yPk1hbGlrLCBTLjwv
YXV0aG9yPjxhdXRob3I+VGF5bG9yLCBHLiBSLjwvYXV0aG9yPjxhdXRob3I+Sm9obnNvbiwgQy4g
QS48L2F1dGhvcj48YXV0aG9yPkJvbnRocm9uLCBELiBULjwvYXV0aG9yPjxhdXRob3I+U2hlcmlk
YW4sIEUuIEcuPC9hdXRob3I+PC9hdXRob3JzPjwvY29udHJpYnV0b3JzPjxhdXRoLWFkZHJlc3M+
U2VjdGlvbiBvZiBHZW5ldGljcywgTGVlZHMgSW5zdGl0dXRlIG9mIE1vbGVjdWxhciBNZWRpY2lu
ZSwgU3QuIEphbWVzJmFwb3M7cyBVbml2ZXJzaXR5IEhvc3BpdGFsLCBXZWxsY29tZSBUcnVzdCBC
cmVubmVyIEJ1aWxkaW5nLCBVSy48L2F1dGgtYWRkcmVzcz48dGl0bGVzPjx0aXRsZT5NdXRhdGlv
bnMgY2F1c2luZyBmYW1pbGlhbCBiaXBhcmVudGFsIGh5ZGF0aWRpZm9ybSBtb2xlIGltcGxpY2F0
ZSBjNm9yZjIyMSBhcyBhIHBvc3NpYmxlIHJlZ3VsYXRvciBvZiBnZW5vbWljIGltcHJpbnRpbmcg
aW4gdGhlIGh1bWFuIG9vY3l0ZTwvdGl0bGU+PHNlY29uZGFyeS10aXRsZT5BbWVyaWNhbiBKb3Vy
bmFsIG9mIEh1bWFuIEdlbmV0aWNzPC9zZWNvbmRhcnktdGl0bGU+PC90aXRsZXM+PHBlcmlvZGlj
YWw+PGZ1bGwtdGl0bGU+QW1lcmljYW4gSm91cm5hbCBvZiBIdW1hbiBHZW5ldGljczwvZnVsbC10
aXRsZT48L3BlcmlvZGljYWw+PHBhZ2VzPjQ1MS04PC9wYWdlcz48dm9sdW1lPjg5PC92b2x1bWU+
PG51bWJlcj4zPC9udW1iZXI+PGVkaXRpb24+MjAxMS8wOS8wMzwvZWRpdGlvbj48a2V5d29yZHM+
PGtleXdvcmQ+QWRhcHRvciBQcm90ZWlucywgU2lnbmFsIFRyYW5zZHVjaW5nL2dlbmV0aWNzLypt
ZXRhYm9saXNtPC9rZXl3b3JkPjxrZXl3b3JkPkJhc2UgU2VxdWVuY2U8L2tleXdvcmQ+PGtleXdv
cmQ+Q2VsbCBMaW5lPC9rZXl3b3JkPjxrZXl3b3JkPkZlbWFsZTwva2V5d29yZD48a2V5d29yZD5H
ZW5lcywgUmVjZXNzaXZlL2dlbmV0aWNzPC9rZXl3b3JkPjxrZXl3b3JkPkdlbm9taWMgSW1wcmlu
dGluZy9nZW5ldGljcy8qcGh5c2lvbG9neTwva2V5d29yZD48a2V5d29yZD5IdW1hbnM8L2tleXdv
cmQ+PGtleXdvcmQ+SHlkYXRpZGlmb3JtIE1vbGUvKmdlbmV0aWNzPC9rZXl3b3JkPjxrZXl3b3Jk
PkltbXVub2hpc3RvY2hlbWlzdHJ5PC9rZXl3b3JkPjxrZXl3b3JkPk1vbGVjdWxhciBTZXF1ZW5j
ZSBEYXRhPC9rZXl3b3JkPjxrZXl3b3JkPk11dGF0aW9uL2dlbmV0aWNzPC9rZXl3b3JkPjxrZXl3
b3JkPk9vY3l0ZXMvbWV0YWJvbGlzbS8qcGh5c2lvbG9neTwva2V5d29yZD48a2V5d29yZD5QZWRp
Z3JlZTwva2V5d29yZD48a2V5d29yZD5QcmVnbmFuY3k8L2tleXdvcmQ+PGtleXdvcmQ+UHJvdGVp
bnMvKmdlbmV0aWNzLyptZXRhYm9saXNtPC9rZXl3b3JkPjxrZXl3b3JkPlNlcXVlbmNlIEFsaWdu
bWVudDwva2V5d29yZD48a2V5d29yZD5TZXF1ZW5jZSBBbmFseXNpcywgRE5BPC9rZXl3b3JkPjwv
a2V5d29yZHM+PGRhdGVzPjx5ZWFyPjIwMTE8L3llYXI+PHB1Yi1kYXRlcz48ZGF0ZT5TZXAgOTwv
ZGF0ZT48L3B1Yi1kYXRlcz48L2RhdGVzPjxpc2JuPjE1MzctNjYwNSAoRWxlY3Ryb25pYykmI3hE
OzAwMDItOTI5NyAoTGlua2luZyk8L2lzYm4+PGFjY2Vzc2lvbi1udW0+MjE4ODUwMjg8L2FjY2Vz
c2lvbi1udW0+PHVybHM+PHJlbGF0ZWQtdXJscz48dXJsPmh0dHBzOi8vd3d3Lm5jYmkubmxtLm5p
aC5nb3YvcHVibWVkLzIxODg1MDI4PC91cmw+PC9yZWxhdGVkLXVybHM+PC91cmxzPjxjdXN0b20y
PlBNQzMxNjk4MjM8L2N1c3RvbTI+PGVsZWN0cm9uaWMtcmVzb3VyY2UtbnVtPjEwLjEwMTYvai5h
amhnLjIwMTEuMDguMDAyPC9lbGVjdHJvbmljLXJlc291cmNlLW51bT48L3JlY29yZD48L0NpdGU+
PENpdGU+PEF1dGhvcj5OZ3V5ZW48L0F1dGhvcj48WWVhcj4yMDE0PC9ZZWFyPjxSZWNOdW0+MzU8
L1JlY051bT48cmVjb3JkPjxyZWMtbnVtYmVyPjM1PC9yZWMtbnVtYmVyPjxmb3JlaWduLWtleXM+
PGtleSBhcHA9IkVOIiBkYi1pZD0iMHBmZXdzdHB2cnB2czhlNWRzeDVlcnB6MjJwYWR0d2RyeHcy
IiB0aW1lc3RhbXA9IjE1NjMzMDk5MzkiPjM1PC9rZXk+PC9mb3JlaWduLWtleXM+PHJlZi10eXBl
IG5hbWU9IkpvdXJuYWwgQXJ0aWNsZSI+MTc8L3JlZi10eXBlPjxjb250cmlidXRvcnM+PGF1dGhv
cnM+PGF1dGhvcj5OZ3V5ZW4sIE4uIE0uPC9hdXRob3I+PGF1dGhvcj5TbGltLCBSLjwvYXV0aG9y
PjwvYXV0aG9ycz48L2NvbnRyaWJ1dG9ycz48YXV0aC1hZGRyZXNzPkRlcGFydG1lbnQgb2YgSHVt
YW4gR2VuZXRpY3MsIE1jR2lsbCBVbml2ZXJzaXR5IEhlYWx0aCBDZW50cmUgUmVzZWFyY2ggSW5z
dGl0dXRlLCBNb250cmVhbCwgUXVlYmVjIENhbmFkYSA7IERlcGFydG1lbnQgb2YgT2JzdGV0cmlj
cyBhbmQgR3luZWNvbG9neSwgTWNHaWxsIFVuaXZlcnNpdHkgSGVhbHRoIENlbnRyZSBSZXNlYXJj
aCBJbnN0aXR1dGUsIE1vbnRyZWFsLCBRdWViZWMgQ2FuYWRhLiYjeEQ7RGVwYXJ0bWVudCBvZiBI
dW1hbiBHZW5ldGljcywgTWNHaWxsIFVuaXZlcnNpdHkgSGVhbHRoIENlbnRyZSBSZXNlYXJjaCBJ
bnN0aXR1dGUsIE1vbnRyZWFsLCBRdWViZWMgQ2FuYWRhIDsgRGVwYXJ0bWVudCBvZiBPYnN0ZXRy
aWNzIGFuZCBHeW5lY29sb2d5LCBNY0dpbGwgVW5pdmVyc2l0eSBIZWFsdGggQ2VudHJlIFJlc2Vh
cmNoIEluc3RpdHV0ZSwgTW9udHJlYWwsIFF1ZWJlYyBDYW5hZGEgOyBNb250cmVhbCBHZW5lcmFs
IEhvc3BpdGFsIFJlc2VhcmNoIEluc3RpdHV0ZSwgTDMtMTIxLCAxNjUwIENlZGFyIEF2ZS4sIE1v
bnRyZWFsLCBRdWViZWMgQ2FuYWRhIEgzRyAxQTQuPC9hdXRoLWFkZHJlc3M+PHRpdGxlcz48dGl0
bGU+R2VuZXRpY3MgYW5kIEVwaWdlbmV0aWNzIG9mIFJlY3VycmVudCBIeWRhdGlkaWZvcm0gTW9s
ZXM6IEJhc2ljIFNjaWVuY2UgYW5kIEdlbmV0aWMgQ291bnNlbGxpbmc8L3RpdGxlPjxzZWNvbmRh
cnktdGl0bGU+Q3VycmVudCBPYnN0ZXRyaWNzIGFuZCBHeW5lY29sb2d5IFJlcG9ydHM8L3NlY29u
ZGFyeS10aXRsZT48L3RpdGxlcz48cGVyaW9kaWNhbD48ZnVsbC10aXRsZT5DdXJyZW50IE9ic3Rl
dHJpY3MgYW5kIEd5bmVjb2xvZ3kgUmVwb3J0czwvZnVsbC10aXRsZT48L3BlcmlvZGljYWw+PHBh
Z2VzPjU1LTY0PC9wYWdlcz48dm9sdW1lPjM8L3ZvbHVtZT48ZWRpdGlvbj4yMDE0LzAyLzE4PC9l
ZGl0aW9uPjxrZXl3b3Jkcz48a2V5d29yZD5ETkEgbWV0aHlsYXRpb248L2tleXdvcmQ+PGtleXdv
cmQ+RXBpZ2VuZXRpY3M8L2tleXdvcmQ+PGtleXdvcmQ+R3RkPC9rZXl3b3JkPjxrZXl3b3JkPkdl
bmV0aWNzPC9rZXl3b3JkPjxrZXl3b3JkPkdlc3RhdGlvbmFsIGNob3Jpb2NhcmNpbm9tYTwva2V5
d29yZD48a2V5d29yZD5HZXN0YXRpb25hbCB0cm9waG9ibGFzdGljIGRpc2Vhc2U8L2tleXdvcmQ+
PGtleXdvcmQ+S2hkYzNsPC9rZXl3b3JkPjxrZXl3b3JkPkxpdmUgYmlydGg8L2tleXdvcmQ+PGtl
eXdvcmQ+TWFuYWdlbWVudCBvZiBnZXN0YXRpb25hbCB0cm9waG9ibGFzdGljIGRpc2Vhc2VzPC9r
ZXl3b3JkPjxrZXl3b3JkPk5scnA3PC9rZXl3b3JkPjxrZXl3b3JkPlJlY3VycmVudCBITXMgKFJI
TXMpPC9rZXl3b3JkPjxrZXl3b3JkPlJlY3VycmVudCBoeWRhdGlkaWZvcm0gbW9sZXM8L2tleXdv
cmQ+PC9rZXl3b3Jkcz48ZGF0ZXM+PHllYXI+MjAxNDwveWVhcj48L2RhdGVzPjxpc2JuPjIxNjEt
MzMwMyAoUHJpbnQpJiN4RDsyMTYxLTMzMDMgKExpbmtpbmcpPC9pc2JuPjxhY2Nlc3Npb24tbnVt
PjI0NTMzMjMxPC9hY2Nlc3Npb24tbnVtPjx1cmxzPjxyZWxhdGVkLXVybHM+PHVybD5odHRwczov
L3d3dy5uY2JpLm5sbS5uaWguZ292L3B1Ym1lZC8yNDUzMzIzMTwvdXJsPjwvcmVsYXRlZC11cmxz
PjwvdXJscz48Y3VzdG9tMj5QTUMzOTIwMDYzPC9jdXN0b20yPjxlbGVjdHJvbmljLXJlc291cmNl
LW51bT4xMC4xMDA3L3MxMzY2OS0wMTMtMDA3Ni0xPC9lbGVjdHJvbmljLXJlc291cmNlLW51bT48
L3JlY29yZD48L0NpdGU+PENpdGU+PEF1dGhvcj5TZWJpcmU8L0F1dGhvcj48WWVhcj4yMDEzPC9Z
ZWFyPjxSZWNOdW0+MzQ8L1JlY051bT48cmVjb3JkPjxyZWMtbnVtYmVyPjM0PC9yZWMtbnVtYmVy
Pjxmb3JlaWduLWtleXM+PGtleSBhcHA9IkVOIiBkYi1pZD0iMHBmZXdzdHB2cnB2czhlNWRzeDVl
cnB6MjJwYWR0d2RyeHcyIiB0aW1lc3RhbXA9IjE1NjMzMDgzNzAiPjM0PC9rZXk+PC9mb3JlaWdu
LWtleXM+PHJlZi10eXBlIG5hbWU9IkpvdXJuYWwgQXJ0aWNsZSI+MTc8L3JlZi10eXBlPjxjb250
cmlidXRvcnM+PGF1dGhvcnM+PGF1dGhvcj5TZWJpcmUsIE4uIEouPC9hdXRob3I+PGF1dGhvcj5T
YXZhZ2UsIFAuIE0uPC9hdXRob3I+PGF1dGhvcj5TZWNrbCwgTS4gSi48L2F1dGhvcj48YXV0aG9y
PkZpc2hlciwgUi4gQS48L2F1dGhvcj48L2F1dGhvcnM+PC9jb250cmlidXRvcnM+PGF1dGgtYWRk
cmVzcz5Ucm9waG9ibGFzdGljIFR1bW91ciBTY3JlZW5pbmcgYW5kIFRyZWF0bWVudCBDZW50cmUs
IERlcGFydG1lbnQgb2YgT25jb2xvZ3ksIEltcGVyaWFsIENvbGxlZ2UgSGVhbHRoY2FyZSBOSFMs
IFVLLiBOZWlsLlNlYmlyZUBnb3NoLm5ocy51azwvYXV0aC1hZGRyZXNzPjx0aXRsZXM+PHRpdGxl
Pkhpc3RvcGF0aG9sb2dpY2FsIGZlYXR1cmVzIG9mIGJpcGFyZW50YWwgY29tcGxldGUgaHlkYXRp
ZGlmb3JtIG1vbGVzIGluIHdvbWVuIHdpdGggTkxSUDcgbXV0YXRpb25zPC90aXRsZT48c2Vjb25k
YXJ5LXRpdGxlPlBsYWNlbnRhPC9zZWNvbmRhcnktdGl0bGU+PC90aXRsZXM+PHBlcmlvZGljYWw+
PGZ1bGwtdGl0bGU+UGxhY2VudGE8L2Z1bGwtdGl0bGU+PC9wZXJpb2RpY2FsPjxwYWdlcz41MC02
PC9wYWdlcz48dm9sdW1lPjM0PC92b2x1bWU+PG51bWJlcj4xPC9udW1iZXI+PGVkaXRpb24+MjAx
Mi8xMi8wNDwvZWRpdGlvbj48a2V5d29yZHM+PGtleXdvcmQ+QWRhcHRvciBQcm90ZWlucywgU2ln
bmFsIFRyYW5zZHVjaW5nLypnZW5ldGljczwva2V5d29yZD48a2V5d29yZD5Db2hvcnQgU3R1ZGll
czwva2V5d29yZD48a2V5d29yZD5GYW1pbHk8L2tleXdvcmQ+PGtleXdvcmQ+RmVtYWxlPC9rZXl3
b3JkPjxrZXl3b3JkPkdlc3RhdGlvbmFsIEFnZTwva2V5d29yZD48a2V5d29yZD5Ib21venlnb3Rl
PC9rZXl3b3JkPjxrZXl3b3JkPkh1bWFuczwva2V5d29yZD48a2V5d29yZD5IeWRhdGlkaWZvcm0g
TW9sZS8qZ2VuZXRpY3MvKnBhdGhvbG9neTwva2V5d29yZD48a2V5d29yZD5Jbmhlcml0YW5jZSBQ
YXR0ZXJuczwva2V5d29yZD48a2V5d29yZD4qTXV0YXRpb24vcGh5c2lvbG9neTwva2V5d29yZD48
a2V5d29yZD5QYXJlbnRzPC9rZXl3b3JkPjxrZXl3b3JkPlByZWduYW5jeTwva2V5d29yZD48a2V5
d29yZD5VdGVyaW5lIE5lb3BsYXNtcy8qZ2VuZXRpY3MvKnBhdGhvbG9neTwva2V5d29yZD48L2tl
eXdvcmRzPjxkYXRlcz48eWVhcj4yMDEzPC95ZWFyPjxwdWItZGF0ZXM+PGRhdGU+SmFuPC9kYXRl
PjwvcHViLWRhdGVzPjwvZGF0ZXM+PGlzYm4+MTUzMi0zMTAyIChFbGVjdHJvbmljKSYjeEQ7MDE0
My00MDA0IChMaW5raW5nKTwvaXNibj48YWNjZXNzaW9uLW51bT4yMzIwMTMwMzwvYWNjZXNzaW9u
LW51bT48dXJscz48cmVsYXRlZC11cmxzPjx1cmw+aHR0cHM6Ly93d3cubmNiaS5ubG0ubmloLmdv
di9wdWJtZWQvMjMyMDEzMDM8L3VybD48L3JlbGF0ZWQtdXJscz48L3VybHM+PGVsZWN0cm9uaWMt
cmVzb3VyY2UtbnVtPjEwLjEwMTYvai5wbGFjZW50YS4yMDEyLjExLjAwNTwvZWxlY3Ryb25pYy1y
ZXNvdXJjZS1udW0+PC9yZWNvcmQ+PC9DaXRlPjwvRW5kTm90ZT4A
</w:fldData>
        </w:fldChar>
      </w:r>
      <w:r w:rsidR="0055005E">
        <w:rPr>
          <w:lang w:val="en-US"/>
        </w:rPr>
        <w:instrText xml:space="preserve"> ADDIN EN.CITE </w:instrText>
      </w:r>
      <w:r w:rsidR="0055005E">
        <w:rPr>
          <w:lang w:val="en-US"/>
        </w:rPr>
        <w:fldChar w:fldCharType="begin">
          <w:fldData xml:space="preserve">PEVuZE5vdGU+PENpdGU+PEF1dGhvcj5NdXJkb2NoPC9BdXRob3I+PFllYXI+MjAwNjwvWWVhcj48
UmVjTnVtPjMyPC9SZWNOdW0+PERpc3BsYXlUZXh0PjxzdHlsZSBmYWNlPSJzdXBlcnNjcmlwdCI+
OS0xMjwvc3R5bGU+PC9EaXNwbGF5VGV4dD48cmVjb3JkPjxyZWMtbnVtYmVyPjMyPC9yZWMtbnVt
YmVyPjxmb3JlaWduLWtleXM+PGtleSBhcHA9IkVOIiBkYi1pZD0iMHBmZXdzdHB2cnB2czhlNWRz
eDVlcnB6MjJwYWR0d2RyeHcyIiB0aW1lc3RhbXA9IjE1NjMzMDgxNTAiPjMyPC9rZXk+PC9mb3Jl
aWduLWtleXM+PHJlZi10eXBlIG5hbWU9IkpvdXJuYWwgQXJ0aWNsZSI+MTc8L3JlZi10eXBlPjxj
b250cmlidXRvcnM+PGF1dGhvcnM+PGF1dGhvcj5NdXJkb2NoLCBTLjwvYXV0aG9yPjxhdXRob3I+
RGp1cmljLCBVLjwvYXV0aG9yPjxhdXRob3I+TWF6aGFyLCBCLjwvYXV0aG9yPjxhdXRob3I+U2Vv
dWQsIE0uPC9hdXRob3I+PGF1dGhvcj5LaGFuLCBSLjwvYXV0aG9yPjxhdXRob3I+S3VpY2ssIFIu
PC9hdXRob3I+PGF1dGhvcj5CYWdnYSwgUi48L2F1dGhvcj48YXV0aG9yPktpcmNoZWlzZW4sIFIu
PC9hdXRob3I+PGF1dGhvcj5BbywgQS48L2F1dGhvcj48YXV0aG9yPlJhdHRpLCBCLjwvYXV0aG9y
PjxhdXRob3I+SGFuYXNoLCBTLjwvYXV0aG9yPjxhdXRob3I+Um91bGVhdSwgRy4gQS48L2F1dGhv
cj48YXV0aG9yPlNsaW0sIFIuPC9hdXRob3I+PC9hdXRob3JzPjwvY29udHJpYnV0b3JzPjxhdXRo
LWFkZHJlc3M+RGVwYXJ0bWVudCBvZiBIdW1hbiBHZW5ldGljcywgTWNHaWxsIFVuaXZlcnNpdHkg
SGVhbHRoIENlbnRlciwgTW9udHJlYWwgSDNHIDFBNCwgQ2FuYWRhLjwvYXV0aC1hZGRyZXNzPjx0
aXRsZXM+PHRpdGxlPk11dGF0aW9ucyBpbiBOQUxQNyBjYXVzZSByZWN1cnJlbnQgaHlkYXRpZGlm
b3JtIG1vbGVzIGFuZCByZXByb2R1Y3RpdmUgd2FzdGFnZSBpbiBodW1hbnM8L3RpdGxlPjxzZWNv
bmRhcnktdGl0bGU+TmF0dXJlIEdlbmV0aWNzPC9zZWNvbmRhcnktdGl0bGU+PC90aXRsZXM+PHBl
cmlvZGljYWw+PGZ1bGwtdGl0bGU+TmF0dXJlIEdlbmV0aWNzPC9mdWxsLXRpdGxlPjwvcGVyaW9k
aWNhbD48cGFnZXM+MzAwLTI8L3BhZ2VzPjx2b2x1bWU+Mzg8L3ZvbHVtZT48bnVtYmVyPjM8L251
bWJlcj48ZWRpdGlvbj4yMDA2LzAyLzA4PC9lZGl0aW9uPjxrZXl3b3Jkcz48a2V5d29yZD5BZGFw
dG9yIFByb3RlaW5zLCBTaWduYWwgVHJhbnNkdWNpbmcvKmdlbmV0aWNzPC9rZXl3b3JkPjxrZXl3
b3JkPkNhcnJpZXIgUHJvdGVpbnMvKmdlbmV0aWNzPC9rZXl3b3JkPjxrZXl3b3JkPkV0aG5pYyBH
cm91cHM8L2tleXdvcmQ+PGtleXdvcmQ+RmVtYWxlPC9rZXl3b3JkPjxrZXl3b3JkPkh1bWFuczwv
a2V5d29yZD48a2V5d29yZD5IeWRhdGlkaWZvcm0gTW9sZS8qZ2VuZXRpY3M8L2tleXdvcmQ+PGtl
eXdvcmQ+TWFsZTwva2V5d29yZD48a2V5d29yZD4qTXV0YXRpb248L2tleXdvcmQ+PGtleXdvcmQ+
UGVkaWdyZWU8L2tleXdvcmQ+PGtleXdvcmQ+UHJlZ25hbmN5PC9rZXl3b3JkPjxrZXl3b3JkPlJl
cHJvZHVjdGlvbi8qZ2VuZXRpY3M8L2tleXdvcmQ+PGtleXdvcmQ+VXRlcmluZSBOZW9wbGFzbXMv
KmdlbmV0aWNzPC9rZXl3b3JkPjwva2V5d29yZHM+PGRhdGVzPjx5ZWFyPjIwMDY8L3llYXI+PHB1
Yi1kYXRlcz48ZGF0ZT5NYXI8L2RhdGU+PC9wdWItZGF0ZXM+PC9kYXRlcz48aXNibj4xMDYxLTQw
MzYgKFByaW50KSYjeEQ7MTA2MS00MDM2IChMaW5raW5nKTwvaXNibj48YWNjZXNzaW9uLW51bT4x
NjQ2Mjc0MzwvYWNjZXNzaW9uLW51bT48dXJscz48cmVsYXRlZC11cmxzPjx1cmw+aHR0cHM6Ly93
d3cubmNiaS5ubG0ubmloLmdvdi9wdWJtZWQvMTY0NjI3NDM8L3VybD48L3JlbGF0ZWQtdXJscz48
L3VybHM+PGVsZWN0cm9uaWMtcmVzb3VyY2UtbnVtPjEwLjEwMzgvbmcxNzQwPC9lbGVjdHJvbmlj
LXJlc291cmNlLW51bT48L3JlY29yZD48L0NpdGU+PENpdGU+PEF1dGhvcj5QYXJyeTwvQXV0aG9y
PjxZZWFyPjIwMTE8L1llYXI+PFJlY051bT4zMzwvUmVjTnVtPjxyZWNvcmQ+PHJlYy1udW1iZXI+
MzM8L3JlYy1udW1iZXI+PGZvcmVpZ24ta2V5cz48a2V5IGFwcD0iRU4iIGRiLWlkPSIwcGZld3N0
cHZycHZzOGU1ZHN4NWVycHoyMnBhZHR3ZHJ4dzIiIHRpbWVzdGFtcD0iMTU2MzMwODE3NSI+MzM8
L2tleT48L2ZvcmVpZ24ta2V5cz48cmVmLXR5cGUgbmFtZT0iSm91cm5hbCBBcnRpY2xlIj4xNzwv
cmVmLXR5cGU+PGNvbnRyaWJ1dG9ycz48YXV0aG9ycz48YXV0aG9yPlBhcnJ5LCBELiBBLjwvYXV0
aG9yPjxhdXRob3I+TG9nYW4sIEMuIFYuPC9hdXRob3I+PGF1dGhvcj5IYXl3YXJkLCBCLiBFLjwv
YXV0aG9yPjxhdXRob3I+U2hpcmVzLCBNLjwvYXV0aG9yPjxhdXRob3I+TGFuZG9sc2ksIEguPC9h
dXRob3I+PGF1dGhvcj5EaWdnbGUsIEMuPC9hdXRob3I+PGF1dGhvcj5DYXJyLCBJLjwvYXV0aG9y
PjxhdXRob3I+Uml0dG9yZSwgQy48L2F1dGhvcj48YXV0aG9yPlRvdWl0b3UsIEkuPC9hdXRob3I+
PGF1dGhvcj5QaGlsaWJlcnQsIEwuPC9hdXRob3I+PGF1dGhvcj5GaXNoZXIsIFIuIEEuPC9hdXRo
b3I+PGF1dGhvcj5GYWxsYWhpYW4sIE0uPC9hdXRob3I+PGF1dGhvcj5IdW50cmlzcywgSi4gRC48
L2F1dGhvcj48YXV0aG9yPlBpY3RvbiwgSC4gTS48L2F1dGhvcj48YXV0aG9yPk1hbGlrLCBTLjwv
YXV0aG9yPjxhdXRob3I+VGF5bG9yLCBHLiBSLjwvYXV0aG9yPjxhdXRob3I+Sm9obnNvbiwgQy4g
QS48L2F1dGhvcj48YXV0aG9yPkJvbnRocm9uLCBELiBULjwvYXV0aG9yPjxhdXRob3I+U2hlcmlk
YW4sIEUuIEcuPC9hdXRob3I+PC9hdXRob3JzPjwvY29udHJpYnV0b3JzPjxhdXRoLWFkZHJlc3M+
U2VjdGlvbiBvZiBHZW5ldGljcywgTGVlZHMgSW5zdGl0dXRlIG9mIE1vbGVjdWxhciBNZWRpY2lu
ZSwgU3QuIEphbWVzJmFwb3M7cyBVbml2ZXJzaXR5IEhvc3BpdGFsLCBXZWxsY29tZSBUcnVzdCBC
cmVubmVyIEJ1aWxkaW5nLCBVSy48L2F1dGgtYWRkcmVzcz48dGl0bGVzPjx0aXRsZT5NdXRhdGlv
bnMgY2F1c2luZyBmYW1pbGlhbCBiaXBhcmVudGFsIGh5ZGF0aWRpZm9ybSBtb2xlIGltcGxpY2F0
ZSBjNm9yZjIyMSBhcyBhIHBvc3NpYmxlIHJlZ3VsYXRvciBvZiBnZW5vbWljIGltcHJpbnRpbmcg
aW4gdGhlIGh1bWFuIG9vY3l0ZTwvdGl0bGU+PHNlY29uZGFyeS10aXRsZT5BbWVyaWNhbiBKb3Vy
bmFsIG9mIEh1bWFuIEdlbmV0aWNzPC9zZWNvbmRhcnktdGl0bGU+PC90aXRsZXM+PHBlcmlvZGlj
YWw+PGZ1bGwtdGl0bGU+QW1lcmljYW4gSm91cm5hbCBvZiBIdW1hbiBHZW5ldGljczwvZnVsbC10
aXRsZT48L3BlcmlvZGljYWw+PHBhZ2VzPjQ1MS04PC9wYWdlcz48dm9sdW1lPjg5PC92b2x1bWU+
PG51bWJlcj4zPC9udW1iZXI+PGVkaXRpb24+MjAxMS8wOS8wMzwvZWRpdGlvbj48a2V5d29yZHM+
PGtleXdvcmQ+QWRhcHRvciBQcm90ZWlucywgU2lnbmFsIFRyYW5zZHVjaW5nL2dlbmV0aWNzLypt
ZXRhYm9saXNtPC9rZXl3b3JkPjxrZXl3b3JkPkJhc2UgU2VxdWVuY2U8L2tleXdvcmQ+PGtleXdv
cmQ+Q2VsbCBMaW5lPC9rZXl3b3JkPjxrZXl3b3JkPkZlbWFsZTwva2V5d29yZD48a2V5d29yZD5H
ZW5lcywgUmVjZXNzaXZlL2dlbmV0aWNzPC9rZXl3b3JkPjxrZXl3b3JkPkdlbm9taWMgSW1wcmlu
dGluZy9nZW5ldGljcy8qcGh5c2lvbG9neTwva2V5d29yZD48a2V5d29yZD5IdW1hbnM8L2tleXdv
cmQ+PGtleXdvcmQ+SHlkYXRpZGlmb3JtIE1vbGUvKmdlbmV0aWNzPC9rZXl3b3JkPjxrZXl3b3Jk
PkltbXVub2hpc3RvY2hlbWlzdHJ5PC9rZXl3b3JkPjxrZXl3b3JkPk1vbGVjdWxhciBTZXF1ZW5j
ZSBEYXRhPC9rZXl3b3JkPjxrZXl3b3JkPk11dGF0aW9uL2dlbmV0aWNzPC9rZXl3b3JkPjxrZXl3
b3JkPk9vY3l0ZXMvbWV0YWJvbGlzbS8qcGh5c2lvbG9neTwva2V5d29yZD48a2V5d29yZD5QZWRp
Z3JlZTwva2V5d29yZD48a2V5d29yZD5QcmVnbmFuY3k8L2tleXdvcmQ+PGtleXdvcmQ+UHJvdGVp
bnMvKmdlbmV0aWNzLyptZXRhYm9saXNtPC9rZXl3b3JkPjxrZXl3b3JkPlNlcXVlbmNlIEFsaWdu
bWVudDwva2V5d29yZD48a2V5d29yZD5TZXF1ZW5jZSBBbmFseXNpcywgRE5BPC9rZXl3b3JkPjwv
a2V5d29yZHM+PGRhdGVzPjx5ZWFyPjIwMTE8L3llYXI+PHB1Yi1kYXRlcz48ZGF0ZT5TZXAgOTwv
ZGF0ZT48L3B1Yi1kYXRlcz48L2RhdGVzPjxpc2JuPjE1MzctNjYwNSAoRWxlY3Ryb25pYykmI3hE
OzAwMDItOTI5NyAoTGlua2luZyk8L2lzYm4+PGFjY2Vzc2lvbi1udW0+MjE4ODUwMjg8L2FjY2Vz
c2lvbi1udW0+PHVybHM+PHJlbGF0ZWQtdXJscz48dXJsPmh0dHBzOi8vd3d3Lm5jYmkubmxtLm5p
aC5nb3YvcHVibWVkLzIxODg1MDI4PC91cmw+PC9yZWxhdGVkLXVybHM+PC91cmxzPjxjdXN0b20y
PlBNQzMxNjk4MjM8L2N1c3RvbTI+PGVsZWN0cm9uaWMtcmVzb3VyY2UtbnVtPjEwLjEwMTYvai5h
amhnLjIwMTEuMDguMDAyPC9lbGVjdHJvbmljLXJlc291cmNlLW51bT48L3JlY29yZD48L0NpdGU+
PENpdGU+PEF1dGhvcj5OZ3V5ZW48L0F1dGhvcj48WWVhcj4yMDE0PC9ZZWFyPjxSZWNOdW0+MzU8
L1JlY051bT48cmVjb3JkPjxyZWMtbnVtYmVyPjM1PC9yZWMtbnVtYmVyPjxmb3JlaWduLWtleXM+
PGtleSBhcHA9IkVOIiBkYi1pZD0iMHBmZXdzdHB2cnB2czhlNWRzeDVlcnB6MjJwYWR0d2RyeHcy
IiB0aW1lc3RhbXA9IjE1NjMzMDk5MzkiPjM1PC9rZXk+PC9mb3JlaWduLWtleXM+PHJlZi10eXBl
IG5hbWU9IkpvdXJuYWwgQXJ0aWNsZSI+MTc8L3JlZi10eXBlPjxjb250cmlidXRvcnM+PGF1dGhv
cnM+PGF1dGhvcj5OZ3V5ZW4sIE4uIE0uPC9hdXRob3I+PGF1dGhvcj5TbGltLCBSLjwvYXV0aG9y
PjwvYXV0aG9ycz48L2NvbnRyaWJ1dG9ycz48YXV0aC1hZGRyZXNzPkRlcGFydG1lbnQgb2YgSHVt
YW4gR2VuZXRpY3MsIE1jR2lsbCBVbml2ZXJzaXR5IEhlYWx0aCBDZW50cmUgUmVzZWFyY2ggSW5z
dGl0dXRlLCBNb250cmVhbCwgUXVlYmVjIENhbmFkYSA7IERlcGFydG1lbnQgb2YgT2JzdGV0cmlj
cyBhbmQgR3luZWNvbG9neSwgTWNHaWxsIFVuaXZlcnNpdHkgSGVhbHRoIENlbnRyZSBSZXNlYXJj
aCBJbnN0aXR1dGUsIE1vbnRyZWFsLCBRdWViZWMgQ2FuYWRhLiYjeEQ7RGVwYXJ0bWVudCBvZiBI
dW1hbiBHZW5ldGljcywgTWNHaWxsIFVuaXZlcnNpdHkgSGVhbHRoIENlbnRyZSBSZXNlYXJjaCBJ
bnN0aXR1dGUsIE1vbnRyZWFsLCBRdWViZWMgQ2FuYWRhIDsgRGVwYXJ0bWVudCBvZiBPYnN0ZXRy
aWNzIGFuZCBHeW5lY29sb2d5LCBNY0dpbGwgVW5pdmVyc2l0eSBIZWFsdGggQ2VudHJlIFJlc2Vh
cmNoIEluc3RpdHV0ZSwgTW9udHJlYWwsIFF1ZWJlYyBDYW5hZGEgOyBNb250cmVhbCBHZW5lcmFs
IEhvc3BpdGFsIFJlc2VhcmNoIEluc3RpdHV0ZSwgTDMtMTIxLCAxNjUwIENlZGFyIEF2ZS4sIE1v
bnRyZWFsLCBRdWViZWMgQ2FuYWRhIEgzRyAxQTQuPC9hdXRoLWFkZHJlc3M+PHRpdGxlcz48dGl0
bGU+R2VuZXRpY3MgYW5kIEVwaWdlbmV0aWNzIG9mIFJlY3VycmVudCBIeWRhdGlkaWZvcm0gTW9s
ZXM6IEJhc2ljIFNjaWVuY2UgYW5kIEdlbmV0aWMgQ291bnNlbGxpbmc8L3RpdGxlPjxzZWNvbmRh
cnktdGl0bGU+Q3VycmVudCBPYnN0ZXRyaWNzIGFuZCBHeW5lY29sb2d5IFJlcG9ydHM8L3NlY29u
ZGFyeS10aXRsZT48L3RpdGxlcz48cGVyaW9kaWNhbD48ZnVsbC10aXRsZT5DdXJyZW50IE9ic3Rl
dHJpY3MgYW5kIEd5bmVjb2xvZ3kgUmVwb3J0czwvZnVsbC10aXRsZT48L3BlcmlvZGljYWw+PHBh
Z2VzPjU1LTY0PC9wYWdlcz48dm9sdW1lPjM8L3ZvbHVtZT48ZWRpdGlvbj4yMDE0LzAyLzE4PC9l
ZGl0aW9uPjxrZXl3b3Jkcz48a2V5d29yZD5ETkEgbWV0aHlsYXRpb248L2tleXdvcmQ+PGtleXdv
cmQ+RXBpZ2VuZXRpY3M8L2tleXdvcmQ+PGtleXdvcmQ+R3RkPC9rZXl3b3JkPjxrZXl3b3JkPkdl
bmV0aWNzPC9rZXl3b3JkPjxrZXl3b3JkPkdlc3RhdGlvbmFsIGNob3Jpb2NhcmNpbm9tYTwva2V5
d29yZD48a2V5d29yZD5HZXN0YXRpb25hbCB0cm9waG9ibGFzdGljIGRpc2Vhc2U8L2tleXdvcmQ+
PGtleXdvcmQ+S2hkYzNsPC9rZXl3b3JkPjxrZXl3b3JkPkxpdmUgYmlydGg8L2tleXdvcmQ+PGtl
eXdvcmQ+TWFuYWdlbWVudCBvZiBnZXN0YXRpb25hbCB0cm9waG9ibGFzdGljIGRpc2Vhc2VzPC9r
ZXl3b3JkPjxrZXl3b3JkPk5scnA3PC9rZXl3b3JkPjxrZXl3b3JkPlJlY3VycmVudCBITXMgKFJI
TXMpPC9rZXl3b3JkPjxrZXl3b3JkPlJlY3VycmVudCBoeWRhdGlkaWZvcm0gbW9sZXM8L2tleXdv
cmQ+PC9rZXl3b3Jkcz48ZGF0ZXM+PHllYXI+MjAxNDwveWVhcj48L2RhdGVzPjxpc2JuPjIxNjEt
MzMwMyAoUHJpbnQpJiN4RDsyMTYxLTMzMDMgKExpbmtpbmcpPC9pc2JuPjxhY2Nlc3Npb24tbnVt
PjI0NTMzMjMxPC9hY2Nlc3Npb24tbnVtPjx1cmxzPjxyZWxhdGVkLXVybHM+PHVybD5odHRwczov
L3d3dy5uY2JpLm5sbS5uaWguZ292L3B1Ym1lZC8yNDUzMzIzMTwvdXJsPjwvcmVsYXRlZC11cmxz
PjwvdXJscz48Y3VzdG9tMj5QTUMzOTIwMDYzPC9jdXN0b20yPjxlbGVjdHJvbmljLXJlc291cmNl
LW51bT4xMC4xMDA3L3MxMzY2OS0wMTMtMDA3Ni0xPC9lbGVjdHJvbmljLXJlc291cmNlLW51bT48
L3JlY29yZD48L0NpdGU+PENpdGU+PEF1dGhvcj5TZWJpcmU8L0F1dGhvcj48WWVhcj4yMDEzPC9Z
ZWFyPjxSZWNOdW0+MzQ8L1JlY051bT48cmVjb3JkPjxyZWMtbnVtYmVyPjM0PC9yZWMtbnVtYmVy
Pjxmb3JlaWduLWtleXM+PGtleSBhcHA9IkVOIiBkYi1pZD0iMHBmZXdzdHB2cnB2czhlNWRzeDVl
cnB6MjJwYWR0d2RyeHcyIiB0aW1lc3RhbXA9IjE1NjMzMDgzNzAiPjM0PC9rZXk+PC9mb3JlaWdu
LWtleXM+PHJlZi10eXBlIG5hbWU9IkpvdXJuYWwgQXJ0aWNsZSI+MTc8L3JlZi10eXBlPjxjb250
cmlidXRvcnM+PGF1dGhvcnM+PGF1dGhvcj5TZWJpcmUsIE4uIEouPC9hdXRob3I+PGF1dGhvcj5T
YXZhZ2UsIFAuIE0uPC9hdXRob3I+PGF1dGhvcj5TZWNrbCwgTS4gSi48L2F1dGhvcj48YXV0aG9y
PkZpc2hlciwgUi4gQS48L2F1dGhvcj48L2F1dGhvcnM+PC9jb250cmlidXRvcnM+PGF1dGgtYWRk
cmVzcz5Ucm9waG9ibGFzdGljIFR1bW91ciBTY3JlZW5pbmcgYW5kIFRyZWF0bWVudCBDZW50cmUs
IERlcGFydG1lbnQgb2YgT25jb2xvZ3ksIEltcGVyaWFsIENvbGxlZ2UgSGVhbHRoY2FyZSBOSFMs
IFVLLiBOZWlsLlNlYmlyZUBnb3NoLm5ocy51azwvYXV0aC1hZGRyZXNzPjx0aXRsZXM+PHRpdGxl
Pkhpc3RvcGF0aG9sb2dpY2FsIGZlYXR1cmVzIG9mIGJpcGFyZW50YWwgY29tcGxldGUgaHlkYXRp
ZGlmb3JtIG1vbGVzIGluIHdvbWVuIHdpdGggTkxSUDcgbXV0YXRpb25zPC90aXRsZT48c2Vjb25k
YXJ5LXRpdGxlPlBsYWNlbnRhPC9zZWNvbmRhcnktdGl0bGU+PC90aXRsZXM+PHBlcmlvZGljYWw+
PGZ1bGwtdGl0bGU+UGxhY2VudGE8L2Z1bGwtdGl0bGU+PC9wZXJpb2RpY2FsPjxwYWdlcz41MC02
PC9wYWdlcz48dm9sdW1lPjM0PC92b2x1bWU+PG51bWJlcj4xPC9udW1iZXI+PGVkaXRpb24+MjAx
Mi8xMi8wNDwvZWRpdGlvbj48a2V5d29yZHM+PGtleXdvcmQ+QWRhcHRvciBQcm90ZWlucywgU2ln
bmFsIFRyYW5zZHVjaW5nLypnZW5ldGljczwva2V5d29yZD48a2V5d29yZD5Db2hvcnQgU3R1ZGll
czwva2V5d29yZD48a2V5d29yZD5GYW1pbHk8L2tleXdvcmQ+PGtleXdvcmQ+RmVtYWxlPC9rZXl3
b3JkPjxrZXl3b3JkPkdlc3RhdGlvbmFsIEFnZTwva2V5d29yZD48a2V5d29yZD5Ib21venlnb3Rl
PC9rZXl3b3JkPjxrZXl3b3JkPkh1bWFuczwva2V5d29yZD48a2V5d29yZD5IeWRhdGlkaWZvcm0g
TW9sZS8qZ2VuZXRpY3MvKnBhdGhvbG9neTwva2V5d29yZD48a2V5d29yZD5Jbmhlcml0YW5jZSBQ
YXR0ZXJuczwva2V5d29yZD48a2V5d29yZD4qTXV0YXRpb24vcGh5c2lvbG9neTwva2V5d29yZD48
a2V5d29yZD5QYXJlbnRzPC9rZXl3b3JkPjxrZXl3b3JkPlByZWduYW5jeTwva2V5d29yZD48a2V5
d29yZD5VdGVyaW5lIE5lb3BsYXNtcy8qZ2VuZXRpY3MvKnBhdGhvbG9neTwva2V5d29yZD48L2tl
eXdvcmRzPjxkYXRlcz48eWVhcj4yMDEzPC95ZWFyPjxwdWItZGF0ZXM+PGRhdGU+SmFuPC9kYXRl
PjwvcHViLWRhdGVzPjwvZGF0ZXM+PGlzYm4+MTUzMi0zMTAyIChFbGVjdHJvbmljKSYjeEQ7MDE0
My00MDA0IChMaW5raW5nKTwvaXNibj48YWNjZXNzaW9uLW51bT4yMzIwMTMwMzwvYWNjZXNzaW9u
LW51bT48dXJscz48cmVsYXRlZC11cmxzPjx1cmw+aHR0cHM6Ly93d3cubmNiaS5ubG0ubmloLmdv
di9wdWJtZWQvMjMyMDEzMDM8L3VybD48L3JlbGF0ZWQtdXJscz48L3VybHM+PGVsZWN0cm9uaWMt
cmVzb3VyY2UtbnVtPjEwLjEwMTYvai5wbGFjZW50YS4yMDEyLjExLjAwNTwvZWxlY3Ryb25pYy1y
ZXNvdXJjZS1udW0+PC9yZWNvcmQ+PC9DaXRlPjwvRW5kTm90ZT4A
</w:fldData>
        </w:fldChar>
      </w:r>
      <w:r w:rsidR="0055005E">
        <w:rPr>
          <w:lang w:val="en-US"/>
        </w:rPr>
        <w:instrText xml:space="preserve"> ADDIN EN.CITE.DATA </w:instrText>
      </w:r>
      <w:r w:rsidR="0055005E">
        <w:rPr>
          <w:lang w:val="en-US"/>
        </w:rPr>
      </w:r>
      <w:r w:rsidR="0055005E">
        <w:rPr>
          <w:lang w:val="en-US"/>
        </w:rPr>
        <w:fldChar w:fldCharType="end"/>
      </w:r>
      <w:r w:rsidR="00067461" w:rsidRPr="00CB42DC">
        <w:rPr>
          <w:lang w:val="en-US"/>
        </w:rPr>
      </w:r>
      <w:r w:rsidR="00067461" w:rsidRPr="00CB42DC">
        <w:rPr>
          <w:lang w:val="en-US"/>
        </w:rPr>
        <w:fldChar w:fldCharType="separate"/>
      </w:r>
      <w:r w:rsidR="0055005E" w:rsidRPr="0055005E">
        <w:rPr>
          <w:noProof/>
          <w:vertAlign w:val="superscript"/>
          <w:lang w:val="en-US"/>
        </w:rPr>
        <w:t>9-12</w:t>
      </w:r>
      <w:r w:rsidR="00067461" w:rsidRPr="00CB42DC">
        <w:rPr>
          <w:lang w:val="en-US"/>
        </w:rPr>
        <w:fldChar w:fldCharType="end"/>
      </w:r>
      <w:r w:rsidR="0095788F" w:rsidRPr="000C6FCE">
        <w:rPr>
          <w:lang w:val="en-US"/>
        </w:rPr>
        <w:t>.</w:t>
      </w:r>
      <w:r w:rsidR="00335BAE" w:rsidRPr="000C6FCE">
        <w:rPr>
          <w:lang w:val="en-US"/>
        </w:rPr>
        <w:t xml:space="preserve"> </w:t>
      </w:r>
      <w:r w:rsidR="005F1714" w:rsidRPr="000C6FCE">
        <w:rPr>
          <w:lang w:val="en-US"/>
        </w:rPr>
        <w:t xml:space="preserve">Diploid biparental HM </w:t>
      </w:r>
      <w:r w:rsidR="00335BAE" w:rsidRPr="000C6FCE">
        <w:rPr>
          <w:lang w:val="en-US"/>
        </w:rPr>
        <w:t xml:space="preserve">in patients with recessive mutations in </w:t>
      </w:r>
      <w:r w:rsidR="00335BAE" w:rsidRPr="00CB42DC">
        <w:rPr>
          <w:i/>
          <w:lang w:val="en-US"/>
        </w:rPr>
        <w:t>NLRP7</w:t>
      </w:r>
      <w:r w:rsidR="00335BAE" w:rsidRPr="00CB42DC">
        <w:rPr>
          <w:lang w:val="en-US"/>
        </w:rPr>
        <w:t xml:space="preserve"> </w:t>
      </w:r>
      <w:r w:rsidR="005F1714" w:rsidRPr="00CB42DC">
        <w:rPr>
          <w:lang w:val="en-US"/>
        </w:rPr>
        <w:t>may be diagnos</w:t>
      </w:r>
      <w:r w:rsidR="009E032F" w:rsidRPr="00CB42DC">
        <w:rPr>
          <w:lang w:val="en-US"/>
        </w:rPr>
        <w:t>ed as</w:t>
      </w:r>
      <w:r w:rsidR="005F1714" w:rsidRPr="00CB42DC">
        <w:rPr>
          <w:lang w:val="en-US"/>
        </w:rPr>
        <w:t xml:space="preserve"> CHM or PHM by morphological </w:t>
      </w:r>
      <w:r w:rsidR="009E032F" w:rsidRPr="00CB42DC">
        <w:rPr>
          <w:lang w:val="en-US"/>
        </w:rPr>
        <w:t>analysis</w:t>
      </w:r>
      <w:r w:rsidR="0092441A" w:rsidRPr="00CB42DC">
        <w:rPr>
          <w:lang w:val="en-US"/>
        </w:rPr>
        <w:t xml:space="preserve"> </w:t>
      </w:r>
      <w:r w:rsidR="005F1714" w:rsidRPr="00CB42DC">
        <w:rPr>
          <w:lang w:val="en-US"/>
        </w:rPr>
        <w:t xml:space="preserve">and this appears to be associated with the severity of the </w:t>
      </w:r>
      <w:r w:rsidR="0094674A" w:rsidRPr="00CB42DC">
        <w:rPr>
          <w:lang w:val="en-US"/>
        </w:rPr>
        <w:t>mutations</w:t>
      </w:r>
      <w:r w:rsidR="005F1714" w:rsidRPr="00CB42DC">
        <w:rPr>
          <w:lang w:val="en-US"/>
        </w:rPr>
        <w:t xml:space="preserve"> </w:t>
      </w:r>
      <w:r w:rsidR="009E032F" w:rsidRPr="00CB42DC">
        <w:rPr>
          <w:lang w:val="en-US"/>
        </w:rPr>
        <w:t>in</w:t>
      </w:r>
      <w:r w:rsidR="005F1714" w:rsidRPr="00CB42DC">
        <w:rPr>
          <w:lang w:val="en-US"/>
        </w:rPr>
        <w:t xml:space="preserve"> the patients</w:t>
      </w:r>
      <w:r w:rsidR="00B96CC4" w:rsidRPr="00CB42DC">
        <w:rPr>
          <w:lang w:val="en-US"/>
        </w:rPr>
        <w:fldChar w:fldCharType="begin">
          <w:fldData xml:space="preserve">PEVuZE5vdGU+PENpdGU+PEF1dGhvcj5OZ3V5ZW48L0F1dGhvcj48WWVhcj4yMDE0PC9ZZWFyPjxS
ZWNOdW0+NTwvUmVjTnVtPjxEaXNwbGF5VGV4dD48c3R5bGUgZmFjZT0ic3VwZXJzY3JpcHQiPjEz
LDE0PC9zdHlsZT48L0Rpc3BsYXlUZXh0PjxyZWNvcmQ+PHJlYy1udW1iZXI+NTwvcmVjLW51bWJl
cj48Zm9yZWlnbi1rZXlzPjxrZXkgYXBwPSJFTiIgZGItaWQ9IjBwZmV3c3RwdnJwdnM4ZTVkc3g1
ZXJwejIycGFkdHdkcnh3MiIgdGltZXN0YW1wPSIxNTU4NDU2MzI3Ij41PC9rZXk+PC9mb3JlaWdu
LWtleXM+PHJlZi10eXBlIG5hbWU9IkpvdXJuYWwgQXJ0aWNsZSI+MTc8L3JlZi10eXBlPjxjb250
cmlidXRvcnM+PGF1dGhvcnM+PGF1dGhvcj5OZ3V5ZW4sIE4uIE0uPC9hdXRob3I+PGF1dGhvcj5a
aGFuZywgTC48L2F1dGhvcj48YXV0aG9yPlJlZGR5LCBSLjwvYXV0aG9yPjxhdXRob3I+RGVyeSwg
Qy48L2F1dGhvcj48YXV0aG9yPkFyc2VuZWF1LCBKLjwvYXV0aG9yPjxhdXRob3I+Q2hldW5nLCBB
LjwvYXV0aG9yPjxhdXRob3I+U3VydGksIFUuPC9hdXRob3I+PGF1dGhvcj5Ib2ZmbmVyLCBMLjwv
YXV0aG9yPjxhdXRob3I+U2VvdWQsIE0uPC9hdXRob3I+PGF1dGhvcj5aYWF0YXJpLCBHLjwvYXV0
aG9yPjxhdXRob3I+QmFnZ2EsIFIuPC9hdXRob3I+PGF1dGhvcj5TcmluaXZhc2FuLCBSLjwvYXV0
aG9yPjxhdXRob3I+Q291bGxpbiwgUC48L2F1dGhvcj48YXV0aG9yPkFvLCBBLjwvYXV0aG9yPjxh
dXRob3I+U2xpbSwgUi48L2F1dGhvcj48L2F1dGhvcnM+PC9jb250cmlidXRvcnM+PGF1dGgtYWRk
cmVzcz5EZXBhcnRtZW50IG9mIEh1bWFuIEdlbmV0aWNzLCBNY0dpbGwgVW5pdmVyc2l0eSBIZWFs
dGggQ2VudHJlLCBNb250cmVhbCwgUXVlYmVjLCBDYW5hZGEgRGVwYXJ0bWVudCBvZiBPYnN0ZXRy
aWNzIGFuZCBHeW5lY29sb2d5LCBNY0dpbGwgVW5pdmVyc2l0eSBIZWFsdGggQ2VudHJlLCBNb250
cmVhbCwgUXVlYmVjLCBDYW5hZGEuJiN4RDtEZXBhcnRtZW50IG9mIE9ic3RldHJpY3MgYW5kIEd5
bmVjb2xvZ3ksIE1jR2lsbCBVbml2ZXJzaXR5IEhlYWx0aCBDZW50cmUsIE1vbnRyZWFsLCBRdWVi
ZWMsIENhbmFkYS4mI3hEO0RlcGFydG1lbnQgb2YgUGF0aG9sb2d5LCBNY0dpbGwgVW5pdmVyc2l0
eSBIZWFsdGggQ2VudHJlLCBNb250cmVhbCwgUXVlYmVjLCBDYW5hZGEuJiN4RDtEZXBhcnRtZW50
IG9mIFBhdGhvbG9neSwgVW5pdmVyc2l0eSBvZiBIb25nIEtvbmcsIFF1ZWVuIE1hcnkgSG9zcGl0
YWwsIEhvbmcgS29uZywgQ2hpbmEuJiN4RDtEZXBhcnRtZW50IG9mIFBhdGhvbG9neSwgVW5pdmVy
c2l0eSBvZiBQaXR0c2J1cmdoLCBNYWdlZS1Xb21lbnMgSG9zcGl0YWwsIFBpdHRzYnVyZ2gsIFBl
bm5zeWx2YW5pYSwgVVNBLiYjeEQ7RGVwYXJ0bWVudCBvZiBPYnN0ZXRyaWNzIGFuZCBHeW5lY29s
b2d5LCBBbWVyaWNhbiBVbml2ZXJzaXR5IG9mIEJlaXJ1dCwgQmVpcnV0LCBMZWJhbm9uLiYjeEQ7
RGVwYXJ0bWVudCBvZiBQYXRob2xvZ3ksIEFtZXJpY2FuIFVuaXZlcnNpdHkgb2YgQmVpcnV0LCBC
ZWlydXQsIExlYmFub24uJiN4RDtEZXBhcnRtZW50IG9mIE9ic3RldHJpY3MgJmFtcDsgR3luZWNv
bG9neSwgUG9zdCBHcmFkdWF0ZSBJbnN0aXR1dGUgb2YgTWVkaWNhbCBFZHVjYXRpb24gYW5kIFJl
c2VhcmNoLCBQR0lNRVIsIENoYW5kaWdhcmgsIEluZGlhLiYjeEQ7Q3l0b2xvZ3kgJmFtcDsgR3lu
ZWNvbG9naWNhbCBQYXRob2xvZ3ksIFBvc3QgR3JhZHVhdGUgSW5zdGl0dXRlIG9mIE1lZGljYWwg
RWR1Y2F0aW9uIGFuZCBSZXNlYXJjaCwgUEdJTUVSLCBDaGFuZGlnYXJoLCBJbmRpYS4mI3hEO0lO
U0VSTSBVNzgyLCBFbmRvY3Jpbm9sb2dpZSBldCBHZW5ldGlxdWUgZGUgbGEgUmVwcm9kdWN0aW9u
IGV0IGR1IERldmVsb3BwZW1lbnQsIENsYW1hcnQsIEZyYW5jZS48L2F1dGgtYWRkcmVzcz48dGl0
bGVzPjx0aXRsZT5Db21wcmVoZW5zaXZlIGdlbm90eXBlLXBoZW5vdHlwZSBjb3JyZWxhdGlvbnMg
YmV0d2VlbiBOTFJQNyBtdXRhdGlvbnMgYW5kIHRoZSBiYWxhbmNlIGJldHdlZW4gZW1icnlvbmlj
IHRpc3N1ZSBkaWZmZXJlbnRpYXRpb24gYW5kIHRyb3Bob2JsYXN0aWMgcHJvbGlmZXJhdGlvbjwv
dGl0bGU+PHNlY29uZGFyeS10aXRsZT5Kb3VybmFsIG9mIE1lZGljYWwgR2VuZXRpY3M8L3NlY29u
ZGFyeS10aXRsZT48L3RpdGxlcz48cGVyaW9kaWNhbD48ZnVsbC10aXRsZT5Kb3VybmFsIG9mIE1l
ZGljYWwgR2VuZXRpY3M8L2Z1bGwtdGl0bGU+PC9wZXJpb2RpY2FsPjxwYWdlcz42MjMtMzQ8L3Bh
Z2VzPjx2b2x1bWU+NTE8L3ZvbHVtZT48bnVtYmVyPjk8L251bWJlcj48ZWRpdGlvbj4yMDE0LzA4
LzA3PC9lZGl0aW9uPjxrZXl3b3Jkcz48a2V5d29yZD5BZGFwdG9yIFByb3RlaW5zLCBTaWduYWwg
VHJhbnNkdWNpbmcvKmdlbmV0aWNzPC9rZXl3b3JkPjxrZXl3b3JkPkNlbGwgRGlmZmVyZW50aWF0
aW9uL2dlbmV0aWNzLypwaHlzaW9sb2d5PC9rZXl3b3JkPjxrZXl3b3JkPkNlbGwgUHJvbGlmZXJh
dGlvbi9nZW5ldGljcy8qcGh5c2lvbG9neTwva2V5d29yZD48a2V5d29yZD5DeWNsaW4tRGVwZW5k
ZW50IEtpbmFzZSBJbmhpYml0b3IgcDU3L2dlbmV0aWNzLyptZXRhYm9saXNtPC9rZXl3b3JkPjxr
ZXl3b3JkPkROQSBNdXRhdGlvbmFsIEFuYWx5c2lzPC9rZXl3b3JkPjxrZXl3b3JkPkZlbWFsZTwv
a2V5d29yZD48a2V5d29yZD5GbG93IEN5dG9tZXRyeTwva2V5d29yZD48a2V5d29yZD5HZW5lIEV4
cHJlc3Npb24gUmVndWxhdGlvbiwgRGV2ZWxvcG1lbnRhbC8qZ2VuZXRpY3M8L2tleXdvcmQ+PGtl
eXdvcmQ+R2Vub21pYyBJbXByaW50aW5nL2dlbmV0aWNzPC9rZXl3b3JkPjxrZXl3b3JkPkdlbm90
eXBlPC9rZXl3b3JkPjxrZXl3b3JkPkh1bWFuczwva2V5d29yZD48a2V5d29yZD5IeWRhdGlkaWZv
cm0gTW9sZS8qZ2VuZXRpY3M8L2tleXdvcmQ+PGtleXdvcmQ+SW1tdW5vaGlzdG9jaGVtaXN0cnk8
L2tleXdvcmQ+PGtleXdvcmQ+SW4gU2l0dSBIeWJyaWRpemF0aW9uLCBGbHVvcmVzY2VuY2U8L2tl
eXdvcmQ+PGtleXdvcmQ+TWljcm9zYXRlbGxpdGUgUmVwZWF0cy9nZW5ldGljczwva2V5d29yZD48
a2V5d29yZD5NdXRhdGlvbiwgTWlzc2Vuc2UvZ2VuZXRpY3M8L2tleXdvcmQ+PGtleXdvcmQ+UHJl
Z25hbmN5PC9rZXl3b3JkPjxrZXl3b3JkPlRyb3Bob2JsYXN0cy8qcGh5c2lvbG9neTwva2V5d29y
ZD48a2V5d29yZD5DREtOMUMgKHA1N0tJUDIpPC9rZXl3b3JkPjxrZXl3b3JkPk5scnA3PC9rZXl3
b3JkPjxrZXl3b3JkPmh5ZGF0aWRpZm9ybSBtb2xlPC9rZXl3b3JkPjxrZXl3b3JkPnRpc3N1ZSBk
aWZmZXJlbnRpYXRpb248L2tleXdvcmQ+PGtleXdvcmQ+dHJvcGhvYmxhc3RpYyBwcm9saWZlcmF0
aW9uPC9rZXl3b3JkPjwva2V5d29yZHM+PGRhdGVzPjx5ZWFyPjIwMTQ8L3llYXI+PHB1Yi1kYXRl
cz48ZGF0ZT5TZXA8L2RhdGU+PC9wdWItZGF0ZXM+PC9kYXRlcz48aXNibj4xNDY4LTYyNDQgKEVs
ZWN0cm9uaWMpJiN4RDswMDIyLTI1OTMgKExpbmtpbmcpPC9pc2JuPjxhY2Nlc3Npb24tbnVtPjI1
MDk3MjA3PC9hY2Nlc3Npb24tbnVtPjx1cmxzPjxyZWxhdGVkLXVybHM+PHVybD5odHRwczovL3d3
dy5uY2JpLm5sbS5uaWguZ292L3B1Ym1lZC8yNTA5NzIwNzwvdXJsPjwvcmVsYXRlZC11cmxzPjwv
dXJscz48ZWxlY3Ryb25pYy1yZXNvdXJjZS1udW0+MTAuMTEzNi9qbWVkZ2VuZXQtMjAxNC0xMDI1
NDY8L2VsZWN0cm9uaWMtcmVzb3VyY2UtbnVtPjwvcmVjb3JkPjwvQ2l0ZT48Q2l0ZT48QXV0aG9y
PkJyb3duPC9BdXRob3I+PFllYXI+MjAxMzwvWWVhcj48UmVjTnVtPjMwPC9SZWNOdW0+PHJlY29y
ZD48cmVjLW51bWJlcj4zMDwvcmVjLW51bWJlcj48Zm9yZWlnbi1rZXlzPjxrZXkgYXBwPSJFTiIg
ZGItaWQ9IjBwZmV3c3RwdnJwdnM4ZTVkc3g1ZXJwejIycGFkdHdkcnh3MiIgdGltZXN0YW1wPSIx
NTYzMjk3NjUzIj4zMDwva2V5PjwvZm9yZWlnbi1rZXlzPjxyZWYtdHlwZSBuYW1lPSJKb3VybmFs
IEFydGljbGUiPjE3PC9yZWYtdHlwZT48Y29udHJpYnV0b3JzPjxhdXRob3JzPjxhdXRob3I+QnJv
d24sIEwuPC9hdXRob3I+PGF1dGhvcj5Nb3VudCwgUy48L2F1dGhvcj48YXV0aG9yPlJlZGR5LCBS
LjwvYXV0aG9yPjxhdXRob3I+U2xpbSwgUi48L2F1dGhvcj48YXV0aG9yPldvbmcsIEMuPC9hdXRo
b3I+PGF1dGhvcj5Kb2JhbnB1dHJhLCBWLjwvYXV0aG9yPjxhdXRob3I+Q2xpZmZvcmQsIFAuPC9h
dXRob3I+PGF1dGhvcj5NZXJyaWxsLCBMLjwvYXV0aG9yPjxhdXRob3I+QnJvd24sIFMuPC9hdXRo
b3I+PC9hdXRob3JzPjwvY29udHJpYnV0b3JzPjxhdXRoLWFkZHJlc3M+RGVwYXJ0bWVudCBvZiBP
YnN0ZXRyaWNzIGFuZCBHeW5lY29sb2d5LCBVbml2ZXJzaXR5IG9mIFZlcm1vbnQsIENvbGxlZ2Ug
b2YgTWVkaWNpbmUsIEJ1cmxpbmd0b24sIFZlcm1vbnQgMDU0MDUsIFVTQS48L2F1dGgtYWRkcmVz
cz48dGl0bGVzPjx0aXRsZT5SZWN1cnJlbnQgcHJlZ25hbmN5IGxvc3MgaW4gYSB3b21hbiB3aXRo
IE5MUlA3IG11dGF0aW9uOiBub3QgYWxsIG1vbGFyIHByZWduYW5jaWVzIGNhbiBiZSBlYXNpbHkg
Y2xhc3NpZmllZCBhcyBlaXRoZXIgJnF1b3Q7cGFydGlhbCZxdW90OyBvciAmcXVvdDtjb21wbGV0
ZSZxdW90OyBoeWRhdGlkaWZvcm0gbW9sZXM8L3RpdGxlPjxzZWNvbmRhcnktdGl0bGU+SW50ZXJu
YXRpb25hbCBKb3VybmFsIG9mIEd5bmVjb2xvZ2ljIFBhdGhvbG9neTwvc2Vjb25kYXJ5LXRpdGxl
PjwvdGl0bGVzPjxwZXJpb2RpY2FsPjxmdWxsLXRpdGxlPkludGVybmF0aW9uYWwgSm91cm5hbCBv
ZiBHeW5lY29sb2dpYyBQYXRob2xvZ3k8L2Z1bGwtdGl0bGU+PC9wZXJpb2RpY2FsPjxwYWdlcz4z
OTktNDA1PC9wYWdlcz48dm9sdW1lPjMyPC92b2x1bWU+PG51bWJlcj40PC9udW1iZXI+PGVkaXRp
b24+MjAxMy8wNi8wMTwvZWRpdGlvbj48a2V5d29yZHM+PGtleXdvcmQ+QWRhcHRvciBQcm90ZWlu
cywgU2lnbmFsIFRyYW5zZHVjaW5nLypnZW5ldGljcy9tZXRhYm9saXNtPC9rZXl3b3JkPjxrZXl3
b3JkPkFkdWx0PC9rZXl3b3JkPjxrZXl3b3JkPkFsbGVsZXM8L2tleXdvcmQ+PGtleXdvcmQ+Qmlv
bWFya2VycywgVHVtb3IvKmdlbmV0aWNzL21ldGFib2xpc208L2tleXdvcmQ+PGtleXdvcmQ+Q3lj
bGluLURlcGVuZGVudCBLaW5hc2UgSW5oaWJpdG9yIHA1Ny8qZ2VuZXRpY3MvbWV0YWJvbGlzbTwv
a2V5d29yZD48a2V5d29yZD5GZW1hbGU8L2tleXdvcmQ+PGtleXdvcmQ+R2VuZSBFeHByZXNzaW9u
IFByb2ZpbGluZzwva2V5d29yZD48a2V5d29yZD5HZW5vdHlwaW5nIFRlY2huaXF1ZXM8L2tleXdv
cmQ+PGtleXdvcmQ+SHVtYW5zPC9rZXl3b3JkPjxrZXl3b3JkPkh5ZGF0aWRpZm9ybSBNb2xlL2Ns
YXNzaWZpY2F0aW9uLypnZW5ldGljcy9wYXRob2xvZ3k8L2tleXdvcmQ+PGtleXdvcmQ+SW4gU2l0
dSBIeWJyaWRpemF0aW9uLCBGbHVvcmVzY2VuY2U8L2tleXdvcmQ+PGtleXdvcmQ+TXV0YXRpb248
L2tleXdvcmQ+PGtleXdvcmQ+TmVvcGxhc20gUmVjdXJyZW5jZSwgTG9jYWw8L2tleXdvcmQ+PGtl
eXdvcmQ+T2xpZ29udWNsZW90aWRlIEFycmF5IFNlcXVlbmNlIEFuYWx5c2lzPC9rZXl3b3JkPjxr
ZXl3b3JkPlBsb2lkaWVzPC9rZXl3b3JkPjxrZXl3b3JkPlByZWduYW5jeTwva2V5d29yZD48a2V5
d29yZD4qUHJlZ25hbmN5IENvbXBsaWNhdGlvbnM8L2tleXdvcmQ+PGtleXdvcmQ+U2VxdWVuY2Ug
QW5hbHlzaXMsIEROQTwva2V5d29yZD48a2V5d29yZD5VdGVyaW5lIE5lb3BsYXNtcy9jbGFzc2lm
aWNhdGlvbi8qZ2VuZXRpY3MvcGF0aG9sb2d5PC9rZXl3b3JkPjxrZXl3b3JkPllvdW5nIEFkdWx0
PC9rZXl3b3JkPjwva2V5d29yZHM+PGRhdGVzPjx5ZWFyPjIwMTM8L3llYXI+PHB1Yi1kYXRlcz48
ZGF0ZT5KdWw8L2RhdGU+PC9wdWItZGF0ZXM+PC9kYXRlcz48aXNibj4xNTM4LTcxNTEgKEVsZWN0
cm9uaWMpJiN4RDswMjc3LTE2OTEgKExpbmtpbmcpPC9pc2JuPjxhY2Nlc3Npb24tbnVtPjIzNzIy
NTEzPC9hY2Nlc3Npb24tbnVtPjx1cmxzPjxyZWxhdGVkLXVybHM+PHVybD5odHRwczovL3d3dy5u
Y2JpLm5sbS5uaWguZ292L3B1Ym1lZC8yMzcyMjUxMzwvdXJsPjwvcmVsYXRlZC11cmxzPjwvdXJs
cz48ZWxlY3Ryb25pYy1yZXNvdXJjZS1udW0+MTAuMTA5Ny9QR1AuMGIwMTNlMzE4MjZjYmY2YTwv
ZWxlY3Ryb25pYy1yZXNvdXJjZS1udW0+PC9yZWNvcmQ+PC9DaXRlPjwvRW5kTm90ZT5=
</w:fldData>
        </w:fldChar>
      </w:r>
      <w:r w:rsidR="0055005E">
        <w:rPr>
          <w:lang w:val="en-US"/>
        </w:rPr>
        <w:instrText xml:space="preserve"> ADDIN EN.CITE </w:instrText>
      </w:r>
      <w:r w:rsidR="0055005E">
        <w:rPr>
          <w:lang w:val="en-US"/>
        </w:rPr>
        <w:fldChar w:fldCharType="begin">
          <w:fldData xml:space="preserve">PEVuZE5vdGU+PENpdGU+PEF1dGhvcj5OZ3V5ZW48L0F1dGhvcj48WWVhcj4yMDE0PC9ZZWFyPjxS
ZWNOdW0+NTwvUmVjTnVtPjxEaXNwbGF5VGV4dD48c3R5bGUgZmFjZT0ic3VwZXJzY3JpcHQiPjEz
LDE0PC9zdHlsZT48L0Rpc3BsYXlUZXh0PjxyZWNvcmQ+PHJlYy1udW1iZXI+NTwvcmVjLW51bWJl
cj48Zm9yZWlnbi1rZXlzPjxrZXkgYXBwPSJFTiIgZGItaWQ9IjBwZmV3c3RwdnJwdnM4ZTVkc3g1
ZXJwejIycGFkdHdkcnh3MiIgdGltZXN0YW1wPSIxNTU4NDU2MzI3Ij41PC9rZXk+PC9mb3JlaWdu
LWtleXM+PHJlZi10eXBlIG5hbWU9IkpvdXJuYWwgQXJ0aWNsZSI+MTc8L3JlZi10eXBlPjxjb250
cmlidXRvcnM+PGF1dGhvcnM+PGF1dGhvcj5OZ3V5ZW4sIE4uIE0uPC9hdXRob3I+PGF1dGhvcj5a
aGFuZywgTC48L2F1dGhvcj48YXV0aG9yPlJlZGR5LCBSLjwvYXV0aG9yPjxhdXRob3I+RGVyeSwg
Qy48L2F1dGhvcj48YXV0aG9yPkFyc2VuZWF1LCBKLjwvYXV0aG9yPjxhdXRob3I+Q2hldW5nLCBB
LjwvYXV0aG9yPjxhdXRob3I+U3VydGksIFUuPC9hdXRob3I+PGF1dGhvcj5Ib2ZmbmVyLCBMLjwv
YXV0aG9yPjxhdXRob3I+U2VvdWQsIE0uPC9hdXRob3I+PGF1dGhvcj5aYWF0YXJpLCBHLjwvYXV0
aG9yPjxhdXRob3I+QmFnZ2EsIFIuPC9hdXRob3I+PGF1dGhvcj5TcmluaXZhc2FuLCBSLjwvYXV0
aG9yPjxhdXRob3I+Q291bGxpbiwgUC48L2F1dGhvcj48YXV0aG9yPkFvLCBBLjwvYXV0aG9yPjxh
dXRob3I+U2xpbSwgUi48L2F1dGhvcj48L2F1dGhvcnM+PC9jb250cmlidXRvcnM+PGF1dGgtYWRk
cmVzcz5EZXBhcnRtZW50IG9mIEh1bWFuIEdlbmV0aWNzLCBNY0dpbGwgVW5pdmVyc2l0eSBIZWFs
dGggQ2VudHJlLCBNb250cmVhbCwgUXVlYmVjLCBDYW5hZGEgRGVwYXJ0bWVudCBvZiBPYnN0ZXRy
aWNzIGFuZCBHeW5lY29sb2d5LCBNY0dpbGwgVW5pdmVyc2l0eSBIZWFsdGggQ2VudHJlLCBNb250
cmVhbCwgUXVlYmVjLCBDYW5hZGEuJiN4RDtEZXBhcnRtZW50IG9mIE9ic3RldHJpY3MgYW5kIEd5
bmVjb2xvZ3ksIE1jR2lsbCBVbml2ZXJzaXR5IEhlYWx0aCBDZW50cmUsIE1vbnRyZWFsLCBRdWVi
ZWMsIENhbmFkYS4mI3hEO0RlcGFydG1lbnQgb2YgUGF0aG9sb2d5LCBNY0dpbGwgVW5pdmVyc2l0
eSBIZWFsdGggQ2VudHJlLCBNb250cmVhbCwgUXVlYmVjLCBDYW5hZGEuJiN4RDtEZXBhcnRtZW50
IG9mIFBhdGhvbG9neSwgVW5pdmVyc2l0eSBvZiBIb25nIEtvbmcsIFF1ZWVuIE1hcnkgSG9zcGl0
YWwsIEhvbmcgS29uZywgQ2hpbmEuJiN4RDtEZXBhcnRtZW50IG9mIFBhdGhvbG9neSwgVW5pdmVy
c2l0eSBvZiBQaXR0c2J1cmdoLCBNYWdlZS1Xb21lbnMgSG9zcGl0YWwsIFBpdHRzYnVyZ2gsIFBl
bm5zeWx2YW5pYSwgVVNBLiYjeEQ7RGVwYXJ0bWVudCBvZiBPYnN0ZXRyaWNzIGFuZCBHeW5lY29s
b2d5LCBBbWVyaWNhbiBVbml2ZXJzaXR5IG9mIEJlaXJ1dCwgQmVpcnV0LCBMZWJhbm9uLiYjeEQ7
RGVwYXJ0bWVudCBvZiBQYXRob2xvZ3ksIEFtZXJpY2FuIFVuaXZlcnNpdHkgb2YgQmVpcnV0LCBC
ZWlydXQsIExlYmFub24uJiN4RDtEZXBhcnRtZW50IG9mIE9ic3RldHJpY3MgJmFtcDsgR3luZWNv
bG9neSwgUG9zdCBHcmFkdWF0ZSBJbnN0aXR1dGUgb2YgTWVkaWNhbCBFZHVjYXRpb24gYW5kIFJl
c2VhcmNoLCBQR0lNRVIsIENoYW5kaWdhcmgsIEluZGlhLiYjeEQ7Q3l0b2xvZ3kgJmFtcDsgR3lu
ZWNvbG9naWNhbCBQYXRob2xvZ3ksIFBvc3QgR3JhZHVhdGUgSW5zdGl0dXRlIG9mIE1lZGljYWwg
RWR1Y2F0aW9uIGFuZCBSZXNlYXJjaCwgUEdJTUVSLCBDaGFuZGlnYXJoLCBJbmRpYS4mI3hEO0lO
U0VSTSBVNzgyLCBFbmRvY3Jpbm9sb2dpZSBldCBHZW5ldGlxdWUgZGUgbGEgUmVwcm9kdWN0aW9u
IGV0IGR1IERldmVsb3BwZW1lbnQsIENsYW1hcnQsIEZyYW5jZS48L2F1dGgtYWRkcmVzcz48dGl0
bGVzPjx0aXRsZT5Db21wcmVoZW5zaXZlIGdlbm90eXBlLXBoZW5vdHlwZSBjb3JyZWxhdGlvbnMg
YmV0d2VlbiBOTFJQNyBtdXRhdGlvbnMgYW5kIHRoZSBiYWxhbmNlIGJldHdlZW4gZW1icnlvbmlj
IHRpc3N1ZSBkaWZmZXJlbnRpYXRpb24gYW5kIHRyb3Bob2JsYXN0aWMgcHJvbGlmZXJhdGlvbjwv
dGl0bGU+PHNlY29uZGFyeS10aXRsZT5Kb3VybmFsIG9mIE1lZGljYWwgR2VuZXRpY3M8L3NlY29u
ZGFyeS10aXRsZT48L3RpdGxlcz48cGVyaW9kaWNhbD48ZnVsbC10aXRsZT5Kb3VybmFsIG9mIE1l
ZGljYWwgR2VuZXRpY3M8L2Z1bGwtdGl0bGU+PC9wZXJpb2RpY2FsPjxwYWdlcz42MjMtMzQ8L3Bh
Z2VzPjx2b2x1bWU+NTE8L3ZvbHVtZT48bnVtYmVyPjk8L251bWJlcj48ZWRpdGlvbj4yMDE0LzA4
LzA3PC9lZGl0aW9uPjxrZXl3b3Jkcz48a2V5d29yZD5BZGFwdG9yIFByb3RlaW5zLCBTaWduYWwg
VHJhbnNkdWNpbmcvKmdlbmV0aWNzPC9rZXl3b3JkPjxrZXl3b3JkPkNlbGwgRGlmZmVyZW50aWF0
aW9uL2dlbmV0aWNzLypwaHlzaW9sb2d5PC9rZXl3b3JkPjxrZXl3b3JkPkNlbGwgUHJvbGlmZXJh
dGlvbi9nZW5ldGljcy8qcGh5c2lvbG9neTwva2V5d29yZD48a2V5d29yZD5DeWNsaW4tRGVwZW5k
ZW50IEtpbmFzZSBJbmhpYml0b3IgcDU3L2dlbmV0aWNzLyptZXRhYm9saXNtPC9rZXl3b3JkPjxr
ZXl3b3JkPkROQSBNdXRhdGlvbmFsIEFuYWx5c2lzPC9rZXl3b3JkPjxrZXl3b3JkPkZlbWFsZTwv
a2V5d29yZD48a2V5d29yZD5GbG93IEN5dG9tZXRyeTwva2V5d29yZD48a2V5d29yZD5HZW5lIEV4
cHJlc3Npb24gUmVndWxhdGlvbiwgRGV2ZWxvcG1lbnRhbC8qZ2VuZXRpY3M8L2tleXdvcmQ+PGtl
eXdvcmQ+R2Vub21pYyBJbXByaW50aW5nL2dlbmV0aWNzPC9rZXl3b3JkPjxrZXl3b3JkPkdlbm90
eXBlPC9rZXl3b3JkPjxrZXl3b3JkPkh1bWFuczwva2V5d29yZD48a2V5d29yZD5IeWRhdGlkaWZv
cm0gTW9sZS8qZ2VuZXRpY3M8L2tleXdvcmQ+PGtleXdvcmQ+SW1tdW5vaGlzdG9jaGVtaXN0cnk8
L2tleXdvcmQ+PGtleXdvcmQ+SW4gU2l0dSBIeWJyaWRpemF0aW9uLCBGbHVvcmVzY2VuY2U8L2tl
eXdvcmQ+PGtleXdvcmQ+TWljcm9zYXRlbGxpdGUgUmVwZWF0cy9nZW5ldGljczwva2V5d29yZD48
a2V5d29yZD5NdXRhdGlvbiwgTWlzc2Vuc2UvZ2VuZXRpY3M8L2tleXdvcmQ+PGtleXdvcmQ+UHJl
Z25hbmN5PC9rZXl3b3JkPjxrZXl3b3JkPlRyb3Bob2JsYXN0cy8qcGh5c2lvbG9neTwva2V5d29y
ZD48a2V5d29yZD5DREtOMUMgKHA1N0tJUDIpPC9rZXl3b3JkPjxrZXl3b3JkPk5scnA3PC9rZXl3
b3JkPjxrZXl3b3JkPmh5ZGF0aWRpZm9ybSBtb2xlPC9rZXl3b3JkPjxrZXl3b3JkPnRpc3N1ZSBk
aWZmZXJlbnRpYXRpb248L2tleXdvcmQ+PGtleXdvcmQ+dHJvcGhvYmxhc3RpYyBwcm9saWZlcmF0
aW9uPC9rZXl3b3JkPjwva2V5d29yZHM+PGRhdGVzPjx5ZWFyPjIwMTQ8L3llYXI+PHB1Yi1kYXRl
cz48ZGF0ZT5TZXA8L2RhdGU+PC9wdWItZGF0ZXM+PC9kYXRlcz48aXNibj4xNDY4LTYyNDQgKEVs
ZWN0cm9uaWMpJiN4RDswMDIyLTI1OTMgKExpbmtpbmcpPC9pc2JuPjxhY2Nlc3Npb24tbnVtPjI1
MDk3MjA3PC9hY2Nlc3Npb24tbnVtPjx1cmxzPjxyZWxhdGVkLXVybHM+PHVybD5odHRwczovL3d3
dy5uY2JpLm5sbS5uaWguZ292L3B1Ym1lZC8yNTA5NzIwNzwvdXJsPjwvcmVsYXRlZC11cmxzPjwv
dXJscz48ZWxlY3Ryb25pYy1yZXNvdXJjZS1udW0+MTAuMTEzNi9qbWVkZ2VuZXQtMjAxNC0xMDI1
NDY8L2VsZWN0cm9uaWMtcmVzb3VyY2UtbnVtPjwvcmVjb3JkPjwvQ2l0ZT48Q2l0ZT48QXV0aG9y
PkJyb3duPC9BdXRob3I+PFllYXI+MjAxMzwvWWVhcj48UmVjTnVtPjMwPC9SZWNOdW0+PHJlY29y
ZD48cmVjLW51bWJlcj4zMDwvcmVjLW51bWJlcj48Zm9yZWlnbi1rZXlzPjxrZXkgYXBwPSJFTiIg
ZGItaWQ9IjBwZmV3c3RwdnJwdnM4ZTVkc3g1ZXJwejIycGFkdHdkcnh3MiIgdGltZXN0YW1wPSIx
NTYzMjk3NjUzIj4zMDwva2V5PjwvZm9yZWlnbi1rZXlzPjxyZWYtdHlwZSBuYW1lPSJKb3VybmFs
IEFydGljbGUiPjE3PC9yZWYtdHlwZT48Y29udHJpYnV0b3JzPjxhdXRob3JzPjxhdXRob3I+QnJv
d24sIEwuPC9hdXRob3I+PGF1dGhvcj5Nb3VudCwgUy48L2F1dGhvcj48YXV0aG9yPlJlZGR5LCBS
LjwvYXV0aG9yPjxhdXRob3I+U2xpbSwgUi48L2F1dGhvcj48YXV0aG9yPldvbmcsIEMuPC9hdXRo
b3I+PGF1dGhvcj5Kb2JhbnB1dHJhLCBWLjwvYXV0aG9yPjxhdXRob3I+Q2xpZmZvcmQsIFAuPC9h
dXRob3I+PGF1dGhvcj5NZXJyaWxsLCBMLjwvYXV0aG9yPjxhdXRob3I+QnJvd24sIFMuPC9hdXRo
b3I+PC9hdXRob3JzPjwvY29udHJpYnV0b3JzPjxhdXRoLWFkZHJlc3M+RGVwYXJ0bWVudCBvZiBP
YnN0ZXRyaWNzIGFuZCBHeW5lY29sb2d5LCBVbml2ZXJzaXR5IG9mIFZlcm1vbnQsIENvbGxlZ2Ug
b2YgTWVkaWNpbmUsIEJ1cmxpbmd0b24sIFZlcm1vbnQgMDU0MDUsIFVTQS48L2F1dGgtYWRkcmVz
cz48dGl0bGVzPjx0aXRsZT5SZWN1cnJlbnQgcHJlZ25hbmN5IGxvc3MgaW4gYSB3b21hbiB3aXRo
IE5MUlA3IG11dGF0aW9uOiBub3QgYWxsIG1vbGFyIHByZWduYW5jaWVzIGNhbiBiZSBlYXNpbHkg
Y2xhc3NpZmllZCBhcyBlaXRoZXIgJnF1b3Q7cGFydGlhbCZxdW90OyBvciAmcXVvdDtjb21wbGV0
ZSZxdW90OyBoeWRhdGlkaWZvcm0gbW9sZXM8L3RpdGxlPjxzZWNvbmRhcnktdGl0bGU+SW50ZXJu
YXRpb25hbCBKb3VybmFsIG9mIEd5bmVjb2xvZ2ljIFBhdGhvbG9neTwvc2Vjb25kYXJ5LXRpdGxl
PjwvdGl0bGVzPjxwZXJpb2RpY2FsPjxmdWxsLXRpdGxlPkludGVybmF0aW9uYWwgSm91cm5hbCBv
ZiBHeW5lY29sb2dpYyBQYXRob2xvZ3k8L2Z1bGwtdGl0bGU+PC9wZXJpb2RpY2FsPjxwYWdlcz4z
OTktNDA1PC9wYWdlcz48dm9sdW1lPjMyPC92b2x1bWU+PG51bWJlcj40PC9udW1iZXI+PGVkaXRp
b24+MjAxMy8wNi8wMTwvZWRpdGlvbj48a2V5d29yZHM+PGtleXdvcmQ+QWRhcHRvciBQcm90ZWlu
cywgU2lnbmFsIFRyYW5zZHVjaW5nLypnZW5ldGljcy9tZXRhYm9saXNtPC9rZXl3b3JkPjxrZXl3
b3JkPkFkdWx0PC9rZXl3b3JkPjxrZXl3b3JkPkFsbGVsZXM8L2tleXdvcmQ+PGtleXdvcmQ+Qmlv
bWFya2VycywgVHVtb3IvKmdlbmV0aWNzL21ldGFib2xpc208L2tleXdvcmQ+PGtleXdvcmQ+Q3lj
bGluLURlcGVuZGVudCBLaW5hc2UgSW5oaWJpdG9yIHA1Ny8qZ2VuZXRpY3MvbWV0YWJvbGlzbTwv
a2V5d29yZD48a2V5d29yZD5GZW1hbGU8L2tleXdvcmQ+PGtleXdvcmQ+R2VuZSBFeHByZXNzaW9u
IFByb2ZpbGluZzwva2V5d29yZD48a2V5d29yZD5HZW5vdHlwaW5nIFRlY2huaXF1ZXM8L2tleXdv
cmQ+PGtleXdvcmQ+SHVtYW5zPC9rZXl3b3JkPjxrZXl3b3JkPkh5ZGF0aWRpZm9ybSBNb2xlL2Ns
YXNzaWZpY2F0aW9uLypnZW5ldGljcy9wYXRob2xvZ3k8L2tleXdvcmQ+PGtleXdvcmQ+SW4gU2l0
dSBIeWJyaWRpemF0aW9uLCBGbHVvcmVzY2VuY2U8L2tleXdvcmQ+PGtleXdvcmQ+TXV0YXRpb248
L2tleXdvcmQ+PGtleXdvcmQ+TmVvcGxhc20gUmVjdXJyZW5jZSwgTG9jYWw8L2tleXdvcmQ+PGtl
eXdvcmQ+T2xpZ29udWNsZW90aWRlIEFycmF5IFNlcXVlbmNlIEFuYWx5c2lzPC9rZXl3b3JkPjxr
ZXl3b3JkPlBsb2lkaWVzPC9rZXl3b3JkPjxrZXl3b3JkPlByZWduYW5jeTwva2V5d29yZD48a2V5
d29yZD4qUHJlZ25hbmN5IENvbXBsaWNhdGlvbnM8L2tleXdvcmQ+PGtleXdvcmQ+U2VxdWVuY2Ug
QW5hbHlzaXMsIEROQTwva2V5d29yZD48a2V5d29yZD5VdGVyaW5lIE5lb3BsYXNtcy9jbGFzc2lm
aWNhdGlvbi8qZ2VuZXRpY3MvcGF0aG9sb2d5PC9rZXl3b3JkPjxrZXl3b3JkPllvdW5nIEFkdWx0
PC9rZXl3b3JkPjwva2V5d29yZHM+PGRhdGVzPjx5ZWFyPjIwMTM8L3llYXI+PHB1Yi1kYXRlcz48
ZGF0ZT5KdWw8L2RhdGU+PC9wdWItZGF0ZXM+PC9kYXRlcz48aXNibj4xNTM4LTcxNTEgKEVsZWN0
cm9uaWMpJiN4RDswMjc3LTE2OTEgKExpbmtpbmcpPC9pc2JuPjxhY2Nlc3Npb24tbnVtPjIzNzIy
NTEzPC9hY2Nlc3Npb24tbnVtPjx1cmxzPjxyZWxhdGVkLXVybHM+PHVybD5odHRwczovL3d3dy5u
Y2JpLm5sbS5uaWguZ292L3B1Ym1lZC8yMzcyMjUxMzwvdXJsPjwvcmVsYXRlZC11cmxzPjwvdXJs
cz48ZWxlY3Ryb25pYy1yZXNvdXJjZS1udW0+MTAuMTA5Ny9QR1AuMGIwMTNlMzE4MjZjYmY2YTwv
ZWxlY3Ryb25pYy1yZXNvdXJjZS1udW0+PC9yZWNvcmQ+PC9DaXRlPjwvRW5kTm90ZT5=
</w:fldData>
        </w:fldChar>
      </w:r>
      <w:r w:rsidR="0055005E">
        <w:rPr>
          <w:lang w:val="en-US"/>
        </w:rPr>
        <w:instrText xml:space="preserve"> ADDIN EN.CITE.DATA </w:instrText>
      </w:r>
      <w:r w:rsidR="0055005E">
        <w:rPr>
          <w:lang w:val="en-US"/>
        </w:rPr>
      </w:r>
      <w:r w:rsidR="0055005E">
        <w:rPr>
          <w:lang w:val="en-US"/>
        </w:rPr>
        <w:fldChar w:fldCharType="end"/>
      </w:r>
      <w:r w:rsidR="00B96CC4" w:rsidRPr="00CB42DC">
        <w:rPr>
          <w:lang w:val="en-US"/>
        </w:rPr>
      </w:r>
      <w:r w:rsidR="00B96CC4" w:rsidRPr="00CB42DC">
        <w:rPr>
          <w:lang w:val="en-US"/>
        </w:rPr>
        <w:fldChar w:fldCharType="separate"/>
      </w:r>
      <w:r w:rsidR="0055005E" w:rsidRPr="0055005E">
        <w:rPr>
          <w:noProof/>
          <w:vertAlign w:val="superscript"/>
          <w:lang w:val="en-US"/>
        </w:rPr>
        <w:t>13,14</w:t>
      </w:r>
      <w:r w:rsidR="00B96CC4" w:rsidRPr="00CB42DC">
        <w:rPr>
          <w:lang w:val="en-US"/>
        </w:rPr>
        <w:fldChar w:fldCharType="end"/>
      </w:r>
      <w:r w:rsidR="0095788F" w:rsidRPr="00CB42DC">
        <w:rPr>
          <w:lang w:val="en-US"/>
        </w:rPr>
        <w:t>.</w:t>
      </w:r>
      <w:r w:rsidR="0047357E" w:rsidRPr="00CB42DC">
        <w:rPr>
          <w:lang w:val="en-US"/>
        </w:rPr>
        <w:t xml:space="preserve"> </w:t>
      </w:r>
      <w:r w:rsidR="00800A53" w:rsidRPr="00CB42DC">
        <w:rPr>
          <w:lang w:val="en-US"/>
        </w:rPr>
        <w:t xml:space="preserve">In addition to the </w:t>
      </w:r>
      <w:r w:rsidR="00EC73CB" w:rsidRPr="00CB42DC">
        <w:rPr>
          <w:lang w:val="en-US"/>
        </w:rPr>
        <w:t xml:space="preserve">classification of HM according to their genotypes, the introduction </w:t>
      </w:r>
      <w:r w:rsidR="0094674A" w:rsidRPr="00CB42DC">
        <w:rPr>
          <w:lang w:val="en-US"/>
        </w:rPr>
        <w:t xml:space="preserve">and use </w:t>
      </w:r>
      <w:r w:rsidR="00EC73CB" w:rsidRPr="00CB42DC">
        <w:rPr>
          <w:lang w:val="en-US"/>
        </w:rPr>
        <w:t xml:space="preserve">of </w:t>
      </w:r>
      <w:r w:rsidR="0094674A" w:rsidRPr="00CB42DC">
        <w:rPr>
          <w:lang w:val="en-US"/>
        </w:rPr>
        <w:t xml:space="preserve">several genotyping </w:t>
      </w:r>
      <w:r w:rsidR="00EC73CB" w:rsidRPr="00CB42DC">
        <w:rPr>
          <w:lang w:val="en-US"/>
        </w:rPr>
        <w:t xml:space="preserve">methods allowed the distinction </w:t>
      </w:r>
      <w:r w:rsidR="00EC73CB" w:rsidRPr="0095788F">
        <w:rPr>
          <w:lang w:val="en-US"/>
        </w:rPr>
        <w:t xml:space="preserve">of the </w:t>
      </w:r>
      <w:r w:rsidR="00101A55" w:rsidRPr="0095788F">
        <w:rPr>
          <w:lang w:val="en-US"/>
        </w:rPr>
        <w:t xml:space="preserve">various molar </w:t>
      </w:r>
      <w:r w:rsidR="00EC73CB" w:rsidRPr="0095788F">
        <w:rPr>
          <w:lang w:val="en-US"/>
        </w:rPr>
        <w:t>entities from non</w:t>
      </w:r>
      <w:r w:rsidR="00101A55" w:rsidRPr="0095788F">
        <w:rPr>
          <w:lang w:val="en-US"/>
        </w:rPr>
        <w:t>-</w:t>
      </w:r>
      <w:r w:rsidR="00EC73CB" w:rsidRPr="0095788F">
        <w:rPr>
          <w:lang w:val="en-US"/>
        </w:rPr>
        <w:t xml:space="preserve">molar </w:t>
      </w:r>
      <w:r w:rsidR="00E54C88" w:rsidRPr="0095788F">
        <w:rPr>
          <w:lang w:val="en-US"/>
        </w:rPr>
        <w:t>miscarriages</w:t>
      </w:r>
      <w:r w:rsidR="00880A46" w:rsidRPr="0095788F">
        <w:rPr>
          <w:lang w:val="en-US"/>
        </w:rPr>
        <w:t>,</w:t>
      </w:r>
      <w:r w:rsidR="00E54C88" w:rsidRPr="0095788F">
        <w:rPr>
          <w:lang w:val="en-US"/>
        </w:rPr>
        <w:t xml:space="preserve"> such as </w:t>
      </w:r>
      <w:r w:rsidR="00880A46" w:rsidRPr="0095788F">
        <w:rPr>
          <w:lang w:val="en-US"/>
        </w:rPr>
        <w:t xml:space="preserve">aneuploid </w:t>
      </w:r>
      <w:r w:rsidR="0094674A" w:rsidRPr="0095788F">
        <w:rPr>
          <w:lang w:val="en-US"/>
        </w:rPr>
        <w:t>diploid biparental</w:t>
      </w:r>
      <w:r w:rsidR="00694563" w:rsidRPr="0095788F">
        <w:rPr>
          <w:lang w:val="en-US"/>
        </w:rPr>
        <w:t xml:space="preserve"> conceptions </w:t>
      </w:r>
      <w:r w:rsidR="00E54C88" w:rsidRPr="0095788F">
        <w:rPr>
          <w:lang w:val="en-US"/>
        </w:rPr>
        <w:t>and other</w:t>
      </w:r>
      <w:r w:rsidR="00880A46" w:rsidRPr="0095788F">
        <w:rPr>
          <w:lang w:val="en-US"/>
        </w:rPr>
        <w:t xml:space="preserve"> types of conceptions</w:t>
      </w:r>
      <w:r w:rsidR="009034D8" w:rsidRPr="0095788F">
        <w:rPr>
          <w:lang w:val="en-US"/>
        </w:rPr>
        <w:fldChar w:fldCharType="begin">
          <w:fldData xml:space="preserve">PEVuZE5vdGU+PENpdGU+PEF1dGhvcj5Db2xnYW48L0F1dGhvcj48WWVhcj4yMDE2PC9ZZWFyPjxS
ZWNOdW0+MzE8L1JlY051bT48RGlzcGxheVRleHQ+PHN0eWxlIGZhY2U9InN1cGVyc2NyaXB0Ij41
LDE1PC9zdHlsZT48L0Rpc3BsYXlUZXh0PjxyZWNvcmQ+PHJlYy1udW1iZXI+MzE8L3JlYy1udW1i
ZXI+PGZvcmVpZ24ta2V5cz48a2V5IGFwcD0iRU4iIGRiLWlkPSIwcGZld3N0cHZycHZzOGU1ZHN4
NWVycHoyMnBhZHR3ZHJ4dzIiIHRpbWVzdGFtcD0iMTU2MzI5Nzk5MSI+MzE8L2tleT48L2ZvcmVp
Z24ta2V5cz48cmVmLXR5cGUgbmFtZT0iSm91cm5hbCBBcnRpY2xlIj4xNzwvcmVmLXR5cGU+PGNv
bnRyaWJ1dG9ycz48YXV0aG9ycz48YXV0aG9yPkNvbGdhbiwgVC4gSi48L2F1dGhvcj48YXV0aG9y
PkNoYW5nLCBNLiBDLjwvYXV0aG9yPjxhdXRob3I+TmFuamksIFMuPC9hdXRob3I+PGF1dGhvcj5L
b2xvbWlldHosIEUuPC9hdXRob3I+PC9hdXRob3JzPjwvY29udHJpYnV0b3JzPjxhdXRoLWFkZHJl
c3M+KlNlY3Rpb24gb2YgR3luZWNvbG9naWNhbCBQYXRob2xvZ3ksIERlcGFydG1lbnQgb2YgUGF0
aG9sb2d5IGFuZCBMYWJvcmF0b3J5IE1lZGljaW5lLCBNb3VudCBTaW5haSBIb3NwaXRhbCwgZGFn
Z2VyRGVwYXJ0bWVudCBvZiBQYXRob2xvZ3kgYW5kIExhYm9yYXRvcnkgTWVkaWNpbmUsIE1vdW50
IFNpbmFpIEhvc3BpdGFsLCBhbmQgZG91YmxlIGRhZ2dlckRpdmlzaW9uIG9mIERpYWdub3N0aWMg
TWVkaWNhbCBHZW5ldGljcywgRGVwYXJ0bWVudCBvZiBQYXRob2xvZ3kgYW5kIExhYm9yYXRvcnkg
TWVkaWNpbmUsIE1vdW50IFNpbmFpIEhvc3BpdGFsLCBUb3JvbnRvLCBPbnRhcmlvLCBDYW5hZGEu
PC9hdXRoLWFkZHJlc3M+PHRpdGxlcz48dGl0bGU+QSBSZWFwcHJhaXNhbCBvZiB0aGUgSW5jaWRl
bmNlIG9mIFBsYWNlbnRhbCBIeWRhdGlkaWZvcm0gTW9sZSBVc2luZyBTZWxlY3RpdmUgTW9sZWN1
bGFyIEdlbm90eXBpbmc8L3RpdGxlPjxzZWNvbmRhcnktdGl0bGU+VGhlIEludGVybmF0aW9uYWwg
Sm91cm5hbCBvZiBHeW5lY29sb2dpY2FsIENhbmNlciA8L3NlY29uZGFyeS10aXRsZT48L3RpdGxl
cz48cGVyaW9kaWNhbD48ZnVsbC10aXRsZT5UaGUgSW50ZXJuYXRpb25hbCBKb3VybmFsIG9mIEd5
bmVjb2xvZ2ljYWwgQ2FuY2VyPC9mdWxsLXRpdGxlPjwvcGVyaW9kaWNhbD48cGFnZXM+MTM0NS01
MDwvcGFnZXM+PHZvbHVtZT4yNjwvdm9sdW1lPjxudW1iZXI+NzwvbnVtYmVyPjxlZGl0aW9uPjIw
MTYvMDYvMDQ8L2VkaXRpb24+PGtleXdvcmRzPjxrZXl3b3JkPkZlbWFsZTwva2V5d29yZD48a2V5
d29yZD4qR2Vub3R5cGluZyBUZWNobmlxdWVzPC9rZXl3b3JkPjxrZXl3b3JkPkh1bWFuczwva2V5
d29yZD48a2V5d29yZD5IeWRhdGlkaWZvcm0gTW9sZS9kaWFnbm9zaXMvKmVwaWRlbWlvbG9neTwv
a2V5d29yZD48a2V5d29yZD5JbmNpZGVuY2U8L2tleXdvcmQ+PGtleXdvcmQ+T250YXJpby9lcGlk
ZW1pb2xvZ3k8L2tleXdvcmQ+PGtleXdvcmQ+UGxhY2VudGEgRGlzZWFzZXMvZGlhZ25vc2lzLypl
cGlkZW1pb2xvZ3k8L2tleXdvcmQ+PGtleXdvcmQ+UHJlZ25hbmN5PC9rZXl3b3JkPjxrZXl3b3Jk
PlJldHJvc3BlY3RpdmUgU3R1ZGllczwva2V5d29yZD48a2V5d29yZD5VdGVyaW5lIE5lb3BsYXNt
cy9kaWFnbm9zaXMvKmVwaWRlbWlvbG9neTwva2V5d29yZD48L2tleXdvcmRzPjxkYXRlcz48eWVh
cj4yMDE2PC95ZWFyPjxwdWItZGF0ZXM+PGRhdGU+U2VwPC9kYXRlPjwvcHViLWRhdGVzPjwvZGF0
ZXM+PGlzYm4+MTUyNS0xNDM4IChFbGVjdHJvbmljKSYjeEQ7MTA0OC04OTFYIChMaW5raW5nKTwv
aXNibj48YWNjZXNzaW9uLW51bT4yNzI1ODczMDwvYWNjZXNzaW9uLW51bT48dXJscz48cmVsYXRl
ZC11cmxzPjx1cmw+aHR0cHM6Ly93d3cubmNiaS5ubG0ubmloLmdvdi9wdWJtZWQvMjcyNTg3MzA8
L3VybD48L3JlbGF0ZWQtdXJscz48L3VybHM+PGVsZWN0cm9uaWMtcmVzb3VyY2UtbnVtPjEwLjEw
OTcvSUdDLjAwMDAwMDAwMDAwMDA3NTQ8L2VsZWN0cm9uaWMtcmVzb3VyY2UtbnVtPjwvcmVjb3Jk
PjwvQ2l0ZT48Q2l0ZT48QXV0aG9yPkJhbmV0PC9BdXRob3I+PFllYXI+MjAxNDwvWWVhcj48UmVj
TnVtPjM8L1JlY051bT48cmVjb3JkPjxyZWMtbnVtYmVyPjM8L3JlYy1udW1iZXI+PGZvcmVpZ24t
a2V5cz48a2V5IGFwcD0iRU4iIGRiLWlkPSIwcGZld3N0cHZycHZzOGU1ZHN4NWVycHoyMnBhZHR3
ZHJ4dzIiIHRpbWVzdGFtcD0iMTU1ODQ1NTIwOCI+Mzwva2V5PjwvZm9yZWlnbi1rZXlzPjxyZWYt
dHlwZSBuYW1lPSJKb3VybmFsIEFydGljbGUiPjE3PC9yZWYtdHlwZT48Y29udHJpYnV0b3JzPjxh
dXRob3JzPjxhdXRob3I+QmFuZXQsIE4uPC9hdXRob3I+PGF1dGhvcj5EZVNjaXBpbywgQy48L2F1
dGhvcj48YXV0aG9yPk11cnBoeSwgSy4gTS48L2F1dGhvcj48YXV0aG9yPkJlaWVybCwgSy48L2F1
dGhvcj48YXV0aG9yPkFkYW1zLCBFLjwvYXV0aG9yPjxhdXRob3I+VmFuZywgUi48L2F1dGhvcj48
YXV0aG9yPlJvbm5ldHQsIEIuIE0uPC9hdXRob3I+PC9hdXRob3JzPjwvY29udHJpYnV0b3JzPjxh
dXRoLWFkZHJlc3M+RGVwYXJ0bWVudCBvZiBQYXRob2xvZ3ksIFRoZSBKb2hucyBIb3BraW5zIE1l
ZGljYWwgSW5zdGl0dXRpb25zLCBCYWx0aW1vcmUsIE1ELCBVU0EuJiN4RDsxXSBEZXBhcnRtZW50
IG9mIFBhdGhvbG9neSwgVGhlIEpvaG5zIEhvcGtpbnMgTWVkaWNhbCBJbnN0aXR1dGlvbnMsIEJh
bHRpbW9yZSwgTUQsIFVTQSBbMl0gRGVwYXJ0bWVudCBvZiBHeW5lY29sb2d5IGFuZCBPYnN0ZXRy
aWNzLCBUaGUgSm9obnMgSG9wa2lucyBNZWRpY2FsIEluc3RpdHV0aW9ucywgQmFsdGltb3JlLCBN
RCwgVVNBLiYjeEQ7UHJvUGF0aCwgRGFsbGFzLCBUWCwgVVNBLjwvYXV0aC1hZGRyZXNzPjx0aXRs
ZXM+PHRpdGxlPkNoYXJhY3RlcmlzdGljcyBvZiBoeWRhdGlkaWZvcm0gbW9sZXM6IGFuYWx5c2lz
IG9mIGEgcHJvc3BlY3RpdmUgc2VyaWVzIHdpdGggcDU3IGltbXVub2hpc3RvY2hlbWlzdHJ5IGFu
ZCBtb2xlY3VsYXIgZ2Vub3R5cGluZzwvdGl0bGU+PHNlY29uZGFyeS10aXRsZT5Nb2Rlcm4gUGF0
aG9sb2d5PC9zZWNvbmRhcnktdGl0bGU+PC90aXRsZXM+PHBlcmlvZGljYWw+PGZ1bGwtdGl0bGU+
TW9kZXJuIFBhdGhvbG9neTwvZnVsbC10aXRsZT48L3BlcmlvZGljYWw+PHBhZ2VzPjIzOC01NDwv
cGFnZXM+PHZvbHVtZT4yNzwvdm9sdW1lPjxudW1iZXI+MjwvbnVtYmVyPjxrZXl3b3Jkcz48a2V5
d29yZD5BZHVsdDwva2V5d29yZD48a2V5d29yZD5CaW9tYXJrZXJzLCBUdW1vci8qYW5hbHlzaXM8
L2tleXdvcmQ+PGtleXdvcmQ+Q3ljbGluLURlcGVuZGVudCBLaW5hc2UgSW5oaWJpdG9yIHA1Ny9h
bmFseXNpcy9iaW9zeW50aGVzaXMvKmdlbmV0aWNzPC9rZXl3b3JkPjxrZXl3b3JkPkZlbWFsZTwv
a2V5d29yZD48a2V5d29yZD5HZW5vdHlwZTwva2V5d29yZD48a2V5d29yZD5IdW1hbnM8L2tleXdv
cmQ+PGtleXdvcmQ+SHlkYXRpZGlmb3JtIE1vbGUvKmdlbmV0aWNzL21ldGFib2xpc208L2tleXdv
cmQ+PGtleXdvcmQ+SW1tdW5vaGlzdG9jaGVtaXN0cnk8L2tleXdvcmQ+PGtleXdvcmQ+UHJlZ25h
bmN5PC9rZXl3b3JkPjxrZXl3b3JkPlV0ZXJpbmUgTmVvcGxhc21zLypnZW5ldGljcy9tZXRhYm9s
aXNtPC9rZXl3b3JkPjwva2V5d29yZHM+PGRhdGVzPjx5ZWFyPjIwMTQ8L3llYXI+PHB1Yi1kYXRl
cz48ZGF0ZT5GZWI8L2RhdGU+PC9wdWItZGF0ZXM+PC9kYXRlcz48aXNibj4xNTMwLTAyODUgKEVs
ZWN0cm9uaWMpJiN4RDswODkzLTM5NTIgKExpbmtpbmcpPC9pc2JuPjxhY2Nlc3Npb24tbnVtPjIz
ODg3MzA4PC9hY2Nlc3Npb24tbnVtPjx1cmxzPjxyZWxhdGVkLXVybHM+PHVybD5odHRwczovL3d3
dy5uY2JpLm5sbS5uaWguZ292L3B1Ym1lZC8yMzg4NzMwODwvdXJsPjwvcmVsYXRlZC11cmxzPjwv
dXJscz48ZWxlY3Ryb25pYy1yZXNvdXJjZS1udW0+MTAuMTAzOC9tb2RwYXRob2wuMjAxMy4xNDM8
L2VsZWN0cm9uaWMtcmVzb3VyY2UtbnVtPjwvcmVjb3JkPjwvQ2l0ZT48L0VuZE5vdGU+AG==
</w:fldData>
        </w:fldChar>
      </w:r>
      <w:r w:rsidR="0055005E">
        <w:rPr>
          <w:lang w:val="en-US"/>
        </w:rPr>
        <w:instrText xml:space="preserve"> ADDIN EN.CITE </w:instrText>
      </w:r>
      <w:r w:rsidR="0055005E">
        <w:rPr>
          <w:lang w:val="en-US"/>
        </w:rPr>
        <w:fldChar w:fldCharType="begin">
          <w:fldData xml:space="preserve">PEVuZE5vdGU+PENpdGU+PEF1dGhvcj5Db2xnYW48L0F1dGhvcj48WWVhcj4yMDE2PC9ZZWFyPjxS
ZWNOdW0+MzE8L1JlY051bT48RGlzcGxheVRleHQ+PHN0eWxlIGZhY2U9InN1cGVyc2NyaXB0Ij41
LDE1PC9zdHlsZT48L0Rpc3BsYXlUZXh0PjxyZWNvcmQ+PHJlYy1udW1iZXI+MzE8L3JlYy1udW1i
ZXI+PGZvcmVpZ24ta2V5cz48a2V5IGFwcD0iRU4iIGRiLWlkPSIwcGZld3N0cHZycHZzOGU1ZHN4
NWVycHoyMnBhZHR3ZHJ4dzIiIHRpbWVzdGFtcD0iMTU2MzI5Nzk5MSI+MzE8L2tleT48L2ZvcmVp
Z24ta2V5cz48cmVmLXR5cGUgbmFtZT0iSm91cm5hbCBBcnRpY2xlIj4xNzwvcmVmLXR5cGU+PGNv
bnRyaWJ1dG9ycz48YXV0aG9ycz48YXV0aG9yPkNvbGdhbiwgVC4gSi48L2F1dGhvcj48YXV0aG9y
PkNoYW5nLCBNLiBDLjwvYXV0aG9yPjxhdXRob3I+TmFuamksIFMuPC9hdXRob3I+PGF1dGhvcj5L
b2xvbWlldHosIEUuPC9hdXRob3I+PC9hdXRob3JzPjwvY29udHJpYnV0b3JzPjxhdXRoLWFkZHJl
c3M+KlNlY3Rpb24gb2YgR3luZWNvbG9naWNhbCBQYXRob2xvZ3ksIERlcGFydG1lbnQgb2YgUGF0
aG9sb2d5IGFuZCBMYWJvcmF0b3J5IE1lZGljaW5lLCBNb3VudCBTaW5haSBIb3NwaXRhbCwgZGFn
Z2VyRGVwYXJ0bWVudCBvZiBQYXRob2xvZ3kgYW5kIExhYm9yYXRvcnkgTWVkaWNpbmUsIE1vdW50
IFNpbmFpIEhvc3BpdGFsLCBhbmQgZG91YmxlIGRhZ2dlckRpdmlzaW9uIG9mIERpYWdub3N0aWMg
TWVkaWNhbCBHZW5ldGljcywgRGVwYXJ0bWVudCBvZiBQYXRob2xvZ3kgYW5kIExhYm9yYXRvcnkg
TWVkaWNpbmUsIE1vdW50IFNpbmFpIEhvc3BpdGFsLCBUb3JvbnRvLCBPbnRhcmlvLCBDYW5hZGEu
PC9hdXRoLWFkZHJlc3M+PHRpdGxlcz48dGl0bGU+QSBSZWFwcHJhaXNhbCBvZiB0aGUgSW5jaWRl
bmNlIG9mIFBsYWNlbnRhbCBIeWRhdGlkaWZvcm0gTW9sZSBVc2luZyBTZWxlY3RpdmUgTW9sZWN1
bGFyIEdlbm90eXBpbmc8L3RpdGxlPjxzZWNvbmRhcnktdGl0bGU+VGhlIEludGVybmF0aW9uYWwg
Sm91cm5hbCBvZiBHeW5lY29sb2dpY2FsIENhbmNlciA8L3NlY29uZGFyeS10aXRsZT48L3RpdGxl
cz48cGVyaW9kaWNhbD48ZnVsbC10aXRsZT5UaGUgSW50ZXJuYXRpb25hbCBKb3VybmFsIG9mIEd5
bmVjb2xvZ2ljYWwgQ2FuY2VyPC9mdWxsLXRpdGxlPjwvcGVyaW9kaWNhbD48cGFnZXM+MTM0NS01
MDwvcGFnZXM+PHZvbHVtZT4yNjwvdm9sdW1lPjxudW1iZXI+NzwvbnVtYmVyPjxlZGl0aW9uPjIw
MTYvMDYvMDQ8L2VkaXRpb24+PGtleXdvcmRzPjxrZXl3b3JkPkZlbWFsZTwva2V5d29yZD48a2V5
d29yZD4qR2Vub3R5cGluZyBUZWNobmlxdWVzPC9rZXl3b3JkPjxrZXl3b3JkPkh1bWFuczwva2V5
d29yZD48a2V5d29yZD5IeWRhdGlkaWZvcm0gTW9sZS9kaWFnbm9zaXMvKmVwaWRlbWlvbG9neTwv
a2V5d29yZD48a2V5d29yZD5JbmNpZGVuY2U8L2tleXdvcmQ+PGtleXdvcmQ+T250YXJpby9lcGlk
ZW1pb2xvZ3k8L2tleXdvcmQ+PGtleXdvcmQ+UGxhY2VudGEgRGlzZWFzZXMvZGlhZ25vc2lzLypl
cGlkZW1pb2xvZ3k8L2tleXdvcmQ+PGtleXdvcmQ+UHJlZ25hbmN5PC9rZXl3b3JkPjxrZXl3b3Jk
PlJldHJvc3BlY3RpdmUgU3R1ZGllczwva2V5d29yZD48a2V5d29yZD5VdGVyaW5lIE5lb3BsYXNt
cy9kaWFnbm9zaXMvKmVwaWRlbWlvbG9neTwva2V5d29yZD48L2tleXdvcmRzPjxkYXRlcz48eWVh
cj4yMDE2PC95ZWFyPjxwdWItZGF0ZXM+PGRhdGU+U2VwPC9kYXRlPjwvcHViLWRhdGVzPjwvZGF0
ZXM+PGlzYm4+MTUyNS0xNDM4IChFbGVjdHJvbmljKSYjeEQ7MTA0OC04OTFYIChMaW5raW5nKTwv
aXNibj48YWNjZXNzaW9uLW51bT4yNzI1ODczMDwvYWNjZXNzaW9uLW51bT48dXJscz48cmVsYXRl
ZC11cmxzPjx1cmw+aHR0cHM6Ly93d3cubmNiaS5ubG0ubmloLmdvdi9wdWJtZWQvMjcyNTg3MzA8
L3VybD48L3JlbGF0ZWQtdXJscz48L3VybHM+PGVsZWN0cm9uaWMtcmVzb3VyY2UtbnVtPjEwLjEw
OTcvSUdDLjAwMDAwMDAwMDAwMDA3NTQ8L2VsZWN0cm9uaWMtcmVzb3VyY2UtbnVtPjwvcmVjb3Jk
PjwvQ2l0ZT48Q2l0ZT48QXV0aG9yPkJhbmV0PC9BdXRob3I+PFllYXI+MjAxNDwvWWVhcj48UmVj
TnVtPjM8L1JlY051bT48cmVjb3JkPjxyZWMtbnVtYmVyPjM8L3JlYy1udW1iZXI+PGZvcmVpZ24t
a2V5cz48a2V5IGFwcD0iRU4iIGRiLWlkPSIwcGZld3N0cHZycHZzOGU1ZHN4NWVycHoyMnBhZHR3
ZHJ4dzIiIHRpbWVzdGFtcD0iMTU1ODQ1NTIwOCI+Mzwva2V5PjwvZm9yZWlnbi1rZXlzPjxyZWYt
dHlwZSBuYW1lPSJKb3VybmFsIEFydGljbGUiPjE3PC9yZWYtdHlwZT48Y29udHJpYnV0b3JzPjxh
dXRob3JzPjxhdXRob3I+QmFuZXQsIE4uPC9hdXRob3I+PGF1dGhvcj5EZVNjaXBpbywgQy48L2F1
dGhvcj48YXV0aG9yPk11cnBoeSwgSy4gTS48L2F1dGhvcj48YXV0aG9yPkJlaWVybCwgSy48L2F1
dGhvcj48YXV0aG9yPkFkYW1zLCBFLjwvYXV0aG9yPjxhdXRob3I+VmFuZywgUi48L2F1dGhvcj48
YXV0aG9yPlJvbm5ldHQsIEIuIE0uPC9hdXRob3I+PC9hdXRob3JzPjwvY29udHJpYnV0b3JzPjxh
dXRoLWFkZHJlc3M+RGVwYXJ0bWVudCBvZiBQYXRob2xvZ3ksIFRoZSBKb2hucyBIb3BraW5zIE1l
ZGljYWwgSW5zdGl0dXRpb25zLCBCYWx0aW1vcmUsIE1ELCBVU0EuJiN4RDsxXSBEZXBhcnRtZW50
IG9mIFBhdGhvbG9neSwgVGhlIEpvaG5zIEhvcGtpbnMgTWVkaWNhbCBJbnN0aXR1dGlvbnMsIEJh
bHRpbW9yZSwgTUQsIFVTQSBbMl0gRGVwYXJ0bWVudCBvZiBHeW5lY29sb2d5IGFuZCBPYnN0ZXRy
aWNzLCBUaGUgSm9obnMgSG9wa2lucyBNZWRpY2FsIEluc3RpdHV0aW9ucywgQmFsdGltb3JlLCBN
RCwgVVNBLiYjeEQ7UHJvUGF0aCwgRGFsbGFzLCBUWCwgVVNBLjwvYXV0aC1hZGRyZXNzPjx0aXRs
ZXM+PHRpdGxlPkNoYXJhY3RlcmlzdGljcyBvZiBoeWRhdGlkaWZvcm0gbW9sZXM6IGFuYWx5c2lz
IG9mIGEgcHJvc3BlY3RpdmUgc2VyaWVzIHdpdGggcDU3IGltbXVub2hpc3RvY2hlbWlzdHJ5IGFu
ZCBtb2xlY3VsYXIgZ2Vub3R5cGluZzwvdGl0bGU+PHNlY29uZGFyeS10aXRsZT5Nb2Rlcm4gUGF0
aG9sb2d5PC9zZWNvbmRhcnktdGl0bGU+PC90aXRsZXM+PHBlcmlvZGljYWw+PGZ1bGwtdGl0bGU+
TW9kZXJuIFBhdGhvbG9neTwvZnVsbC10aXRsZT48L3BlcmlvZGljYWw+PHBhZ2VzPjIzOC01NDwv
cGFnZXM+PHZvbHVtZT4yNzwvdm9sdW1lPjxudW1iZXI+MjwvbnVtYmVyPjxrZXl3b3Jkcz48a2V5
d29yZD5BZHVsdDwva2V5d29yZD48a2V5d29yZD5CaW9tYXJrZXJzLCBUdW1vci8qYW5hbHlzaXM8
L2tleXdvcmQ+PGtleXdvcmQ+Q3ljbGluLURlcGVuZGVudCBLaW5hc2UgSW5oaWJpdG9yIHA1Ny9h
bmFseXNpcy9iaW9zeW50aGVzaXMvKmdlbmV0aWNzPC9rZXl3b3JkPjxrZXl3b3JkPkZlbWFsZTwv
a2V5d29yZD48a2V5d29yZD5HZW5vdHlwZTwva2V5d29yZD48a2V5d29yZD5IdW1hbnM8L2tleXdv
cmQ+PGtleXdvcmQ+SHlkYXRpZGlmb3JtIE1vbGUvKmdlbmV0aWNzL21ldGFib2xpc208L2tleXdv
cmQ+PGtleXdvcmQ+SW1tdW5vaGlzdG9jaGVtaXN0cnk8L2tleXdvcmQ+PGtleXdvcmQ+UHJlZ25h
bmN5PC9rZXl3b3JkPjxrZXl3b3JkPlV0ZXJpbmUgTmVvcGxhc21zLypnZW5ldGljcy9tZXRhYm9s
aXNtPC9rZXl3b3JkPjwva2V5d29yZHM+PGRhdGVzPjx5ZWFyPjIwMTQ8L3llYXI+PHB1Yi1kYXRl
cz48ZGF0ZT5GZWI8L2RhdGU+PC9wdWItZGF0ZXM+PC9kYXRlcz48aXNibj4xNTMwLTAyODUgKEVs
ZWN0cm9uaWMpJiN4RDswODkzLTM5NTIgKExpbmtpbmcpPC9pc2JuPjxhY2Nlc3Npb24tbnVtPjIz
ODg3MzA4PC9hY2Nlc3Npb24tbnVtPjx1cmxzPjxyZWxhdGVkLXVybHM+PHVybD5odHRwczovL3d3
dy5uY2JpLm5sbS5uaWguZ292L3B1Ym1lZC8yMzg4NzMwODwvdXJsPjwvcmVsYXRlZC11cmxzPjwv
dXJscz48ZWxlY3Ryb25pYy1yZXNvdXJjZS1udW0+MTAuMTAzOC9tb2RwYXRob2wuMjAxMy4xNDM8
L2VsZWN0cm9uaWMtcmVzb3VyY2UtbnVtPjwvcmVjb3JkPjwvQ2l0ZT48L0VuZE5vdGU+AG==
</w:fldData>
        </w:fldChar>
      </w:r>
      <w:r w:rsidR="0055005E">
        <w:rPr>
          <w:lang w:val="en-US"/>
        </w:rPr>
        <w:instrText xml:space="preserve"> ADDIN EN.CITE.DATA </w:instrText>
      </w:r>
      <w:r w:rsidR="0055005E">
        <w:rPr>
          <w:lang w:val="en-US"/>
        </w:rPr>
      </w:r>
      <w:r w:rsidR="0055005E">
        <w:rPr>
          <w:lang w:val="en-US"/>
        </w:rPr>
        <w:fldChar w:fldCharType="end"/>
      </w:r>
      <w:r w:rsidR="009034D8" w:rsidRPr="0095788F">
        <w:rPr>
          <w:lang w:val="en-US"/>
        </w:rPr>
      </w:r>
      <w:r w:rsidR="009034D8" w:rsidRPr="0095788F">
        <w:rPr>
          <w:lang w:val="en-US"/>
        </w:rPr>
        <w:fldChar w:fldCharType="separate"/>
      </w:r>
      <w:r w:rsidR="0055005E" w:rsidRPr="0055005E">
        <w:rPr>
          <w:noProof/>
          <w:vertAlign w:val="superscript"/>
          <w:lang w:val="en-US"/>
        </w:rPr>
        <w:t>5,15</w:t>
      </w:r>
      <w:r w:rsidR="009034D8" w:rsidRPr="0095788F">
        <w:rPr>
          <w:lang w:val="en-US"/>
        </w:rPr>
        <w:fldChar w:fldCharType="end"/>
      </w:r>
      <w:r w:rsidR="0095788F" w:rsidRPr="0095788F">
        <w:rPr>
          <w:lang w:val="en-US"/>
        </w:rPr>
        <w:t>.</w:t>
      </w:r>
      <w:r w:rsidR="0094674A" w:rsidRPr="0095788F">
        <w:rPr>
          <w:lang w:val="en-US"/>
        </w:rPr>
        <w:t xml:space="preserve"> </w:t>
      </w:r>
      <w:r w:rsidR="00B84DF2" w:rsidRPr="0095788F">
        <w:rPr>
          <w:lang w:val="en-US"/>
        </w:rPr>
        <w:t>Su</w:t>
      </w:r>
      <w:r w:rsidR="00B84DF2" w:rsidRPr="00CB42DC">
        <w:rPr>
          <w:lang w:val="en-US"/>
        </w:rPr>
        <w:t>ch</w:t>
      </w:r>
      <w:r w:rsidR="0094674A" w:rsidRPr="00CB42DC">
        <w:rPr>
          <w:lang w:val="en-US"/>
        </w:rPr>
        <w:t xml:space="preserve"> conceptions </w:t>
      </w:r>
      <w:r w:rsidR="00EC73CB" w:rsidRPr="00CB42DC">
        <w:rPr>
          <w:lang w:val="en-US"/>
        </w:rPr>
        <w:t>may have some trophoblast proliferation</w:t>
      </w:r>
      <w:r w:rsidR="0094674A" w:rsidRPr="00CB42DC">
        <w:rPr>
          <w:lang w:val="en-US"/>
        </w:rPr>
        <w:t xml:space="preserve"> and</w:t>
      </w:r>
      <w:r w:rsidR="00EC73CB" w:rsidRPr="00CB42DC">
        <w:rPr>
          <w:lang w:val="en-US"/>
        </w:rPr>
        <w:t xml:space="preserve"> abnormal villous morphology</w:t>
      </w:r>
      <w:r w:rsidR="0094674A" w:rsidRPr="00CB42DC">
        <w:rPr>
          <w:lang w:val="en-US"/>
        </w:rPr>
        <w:t xml:space="preserve"> </w:t>
      </w:r>
      <w:r w:rsidR="00B84DF2" w:rsidRPr="00CB42DC">
        <w:rPr>
          <w:lang w:val="en-US"/>
        </w:rPr>
        <w:t xml:space="preserve">that </w:t>
      </w:r>
      <w:r w:rsidR="0094674A" w:rsidRPr="00CB42DC">
        <w:rPr>
          <w:lang w:val="en-US"/>
        </w:rPr>
        <w:t>mimic</w:t>
      </w:r>
      <w:ins w:id="17" w:author="Author" w:date="2019-07-25T10:55:00Z">
        <w:r w:rsidR="00DC7C7D">
          <w:rPr>
            <w:lang w:val="en-US"/>
          </w:rPr>
          <w:t>,</w:t>
        </w:r>
      </w:ins>
      <w:r w:rsidR="0094674A" w:rsidRPr="00CB42DC">
        <w:rPr>
          <w:lang w:val="en-US"/>
        </w:rPr>
        <w:t xml:space="preserve"> to some extent</w:t>
      </w:r>
      <w:ins w:id="18" w:author="Author" w:date="2019-07-25T10:55:00Z">
        <w:r w:rsidR="00DC7C7D">
          <w:rPr>
            <w:lang w:val="en-US"/>
          </w:rPr>
          <w:t>,</w:t>
        </w:r>
      </w:ins>
      <w:r w:rsidR="0094674A" w:rsidRPr="00CB42DC">
        <w:rPr>
          <w:lang w:val="en-US"/>
        </w:rPr>
        <w:t xml:space="preserve"> </w:t>
      </w:r>
      <w:r w:rsidR="00352508" w:rsidRPr="00CB42DC">
        <w:rPr>
          <w:lang w:val="en-US"/>
        </w:rPr>
        <w:t xml:space="preserve">some </w:t>
      </w:r>
      <w:r w:rsidR="0094674A" w:rsidRPr="00CB42DC">
        <w:rPr>
          <w:lang w:val="en-US"/>
        </w:rPr>
        <w:t xml:space="preserve">morphological features of </w:t>
      </w:r>
      <w:r w:rsidR="00EC73CB" w:rsidRPr="00CB42DC">
        <w:rPr>
          <w:lang w:val="en-US"/>
        </w:rPr>
        <w:t>HM</w:t>
      </w:r>
      <w:r w:rsidR="003C2064" w:rsidRPr="00CB42DC">
        <w:rPr>
          <w:lang w:val="en-US"/>
        </w:rPr>
        <w:t>.</w:t>
      </w:r>
    </w:p>
    <w:p w14:paraId="32C5E942" w14:textId="77777777" w:rsidR="00243111" w:rsidRDefault="00243111" w:rsidP="00FF6150">
      <w:pPr>
        <w:jc w:val="both"/>
        <w:rPr>
          <w:lang w:val="en-US"/>
        </w:rPr>
      </w:pPr>
    </w:p>
    <w:p w14:paraId="5A08FE19" w14:textId="7ABF99FA" w:rsidR="006F7664" w:rsidRPr="00CB42DC" w:rsidRDefault="006F7664" w:rsidP="00FF6150">
      <w:pPr>
        <w:jc w:val="both"/>
        <w:rPr>
          <w:lang w:val="en-US"/>
        </w:rPr>
      </w:pPr>
      <w:r w:rsidRPr="00CB42DC">
        <w:rPr>
          <w:lang w:val="en-US"/>
        </w:rPr>
        <w:t xml:space="preserve">The purpose of this manuscript is to provide detailed protocols for multiplex genotyping and flow cytometry of formalin-fixed paraffin-embedded </w:t>
      </w:r>
      <w:r w:rsidR="008C6C2F" w:rsidRPr="00CB42DC">
        <w:rPr>
          <w:lang w:val="en-US"/>
        </w:rPr>
        <w:t xml:space="preserve">(FFPE) </w:t>
      </w:r>
      <w:r w:rsidRPr="00CB42DC">
        <w:rPr>
          <w:lang w:val="en-US"/>
        </w:rPr>
        <w:t>tissues, and comprehensive analyses of the results of these methods and their integration with other methods</w:t>
      </w:r>
      <w:r w:rsidR="007C5B38" w:rsidRPr="00CB42DC">
        <w:rPr>
          <w:lang w:val="en-US"/>
        </w:rPr>
        <w:t xml:space="preserve"> for </w:t>
      </w:r>
      <w:r w:rsidR="00D710D8" w:rsidRPr="00CB42DC">
        <w:rPr>
          <w:lang w:val="en-US"/>
        </w:rPr>
        <w:t>correct</w:t>
      </w:r>
      <w:r w:rsidR="007113CD">
        <w:rPr>
          <w:lang w:val="en-US"/>
        </w:rPr>
        <w:t xml:space="preserve"> and conclusive</w:t>
      </w:r>
      <w:r w:rsidR="00D710D8" w:rsidRPr="00CB42DC">
        <w:rPr>
          <w:lang w:val="en-US"/>
        </w:rPr>
        <w:t xml:space="preserve"> </w:t>
      </w:r>
      <w:r w:rsidR="007C5B38" w:rsidRPr="00CB42DC">
        <w:rPr>
          <w:lang w:val="en-US"/>
        </w:rPr>
        <w:t xml:space="preserve">diagnosis of </w:t>
      </w:r>
      <w:r w:rsidR="002952BB" w:rsidRPr="00CB42DC">
        <w:rPr>
          <w:lang w:val="en-US"/>
        </w:rPr>
        <w:t>molar tissues.</w:t>
      </w:r>
    </w:p>
    <w:p w14:paraId="343FC59C" w14:textId="77777777" w:rsidR="008822D2" w:rsidRPr="00CB42DC" w:rsidRDefault="008822D2" w:rsidP="00FF6150">
      <w:pPr>
        <w:jc w:val="both"/>
        <w:rPr>
          <w:b/>
          <w:lang w:val="en-US"/>
        </w:rPr>
      </w:pPr>
    </w:p>
    <w:p w14:paraId="6AE16F5C" w14:textId="23831192" w:rsidR="008822D2" w:rsidRPr="00CB42DC" w:rsidRDefault="001B2C6D" w:rsidP="00E66464">
      <w:pPr>
        <w:jc w:val="both"/>
        <w:rPr>
          <w:color w:val="000000"/>
          <w:lang w:val="en-US"/>
        </w:rPr>
      </w:pPr>
      <w:r w:rsidRPr="00CB42DC">
        <w:rPr>
          <w:b/>
          <w:lang w:val="en-US"/>
        </w:rPr>
        <w:t>PROTOCOLS:</w:t>
      </w:r>
    </w:p>
    <w:p w14:paraId="1C04ABDD" w14:textId="5FAE7729" w:rsidR="00AF7718" w:rsidRPr="00CB42DC" w:rsidRDefault="00FD3FDE" w:rsidP="00FF6150">
      <w:pPr>
        <w:pBdr>
          <w:top w:val="nil"/>
          <w:left w:val="nil"/>
          <w:bottom w:val="nil"/>
          <w:right w:val="nil"/>
          <w:between w:val="nil"/>
        </w:pBdr>
        <w:jc w:val="both"/>
        <w:rPr>
          <w:color w:val="000000"/>
          <w:lang w:val="en-US"/>
        </w:rPr>
      </w:pPr>
      <w:r w:rsidRPr="00CB42DC">
        <w:rPr>
          <w:color w:val="000000"/>
          <w:lang w:val="en-US"/>
        </w:rPr>
        <w:lastRenderedPageBreak/>
        <w:t xml:space="preserve">This </w:t>
      </w:r>
      <w:r w:rsidR="00AF7718" w:rsidRPr="00CB42DC">
        <w:rPr>
          <w:color w:val="000000"/>
          <w:lang w:val="en-US"/>
        </w:rPr>
        <w:t xml:space="preserve">research study was approved by the McGill Institutional Review Board. All patients provided written consent to participate in the study and to </w:t>
      </w:r>
      <w:r w:rsidR="008C6C2F" w:rsidRPr="00CB42DC">
        <w:rPr>
          <w:color w:val="000000"/>
          <w:lang w:val="en-US"/>
        </w:rPr>
        <w:t xml:space="preserve">have </w:t>
      </w:r>
      <w:r w:rsidR="00AF7718" w:rsidRPr="00CB42DC">
        <w:rPr>
          <w:color w:val="000000"/>
          <w:lang w:val="en-US"/>
        </w:rPr>
        <w:t xml:space="preserve">their FFPE </w:t>
      </w:r>
      <w:r w:rsidR="008C6C2F" w:rsidRPr="00CB42DC">
        <w:rPr>
          <w:color w:val="000000"/>
          <w:lang w:val="en-US"/>
        </w:rPr>
        <w:t>products of conception (POCs)</w:t>
      </w:r>
      <w:r w:rsidR="00AF7718" w:rsidRPr="00CB42DC">
        <w:rPr>
          <w:color w:val="000000"/>
          <w:lang w:val="en-US"/>
        </w:rPr>
        <w:t xml:space="preserve"> </w:t>
      </w:r>
      <w:r w:rsidR="008C6C2F" w:rsidRPr="00CB42DC">
        <w:rPr>
          <w:color w:val="000000"/>
          <w:lang w:val="en-US"/>
        </w:rPr>
        <w:t xml:space="preserve">retrieved </w:t>
      </w:r>
      <w:r w:rsidR="00AF7718" w:rsidRPr="00CB42DC">
        <w:rPr>
          <w:color w:val="000000"/>
          <w:lang w:val="en-US"/>
        </w:rPr>
        <w:t>from various pathology departments.</w:t>
      </w:r>
    </w:p>
    <w:p w14:paraId="267D4583" w14:textId="1C39AC69" w:rsidR="005179F9" w:rsidRPr="00CB42DC" w:rsidRDefault="005179F9" w:rsidP="00FF6150">
      <w:pPr>
        <w:pBdr>
          <w:top w:val="nil"/>
          <w:left w:val="nil"/>
          <w:bottom w:val="nil"/>
          <w:right w:val="nil"/>
          <w:between w:val="nil"/>
        </w:pBdr>
        <w:jc w:val="both"/>
        <w:rPr>
          <w:color w:val="000000"/>
          <w:lang w:val="en-US"/>
        </w:rPr>
      </w:pPr>
    </w:p>
    <w:p w14:paraId="6B97FA87" w14:textId="23643DCE" w:rsidR="005179F9" w:rsidRPr="00CB42DC" w:rsidRDefault="004703AF" w:rsidP="00FF6150">
      <w:pPr>
        <w:pBdr>
          <w:top w:val="nil"/>
          <w:left w:val="nil"/>
          <w:bottom w:val="nil"/>
          <w:right w:val="nil"/>
          <w:between w:val="nil"/>
        </w:pBdr>
        <w:jc w:val="both"/>
        <w:rPr>
          <w:color w:val="000000"/>
          <w:lang w:val="en-US"/>
        </w:rPr>
      </w:pPr>
      <w:r w:rsidRPr="00CB42DC">
        <w:rPr>
          <w:color w:val="000000"/>
          <w:lang w:val="en-US"/>
        </w:rPr>
        <w:t>NOTE</w:t>
      </w:r>
      <w:r>
        <w:rPr>
          <w:color w:val="000000"/>
          <w:lang w:val="en-US"/>
        </w:rPr>
        <w:t>: W</w:t>
      </w:r>
      <w:r w:rsidR="005179F9" w:rsidRPr="00CB42DC">
        <w:rPr>
          <w:color w:val="000000"/>
          <w:lang w:val="en-US"/>
        </w:rPr>
        <w:t xml:space="preserve">hile there </w:t>
      </w:r>
      <w:r w:rsidR="00D800D4" w:rsidRPr="00CB42DC">
        <w:rPr>
          <w:color w:val="000000"/>
          <w:lang w:val="en-US"/>
        </w:rPr>
        <w:t>are</w:t>
      </w:r>
      <w:r w:rsidR="005179F9" w:rsidRPr="00CB42DC">
        <w:rPr>
          <w:color w:val="000000"/>
          <w:lang w:val="en-US"/>
        </w:rPr>
        <w:t xml:space="preserve"> several methods for genotyping and </w:t>
      </w:r>
      <w:r w:rsidR="00D800D4" w:rsidRPr="00CB42DC">
        <w:rPr>
          <w:color w:val="000000"/>
          <w:lang w:val="en-US"/>
        </w:rPr>
        <w:t>ploidy determination by flow cytometry</w:t>
      </w:r>
      <w:r w:rsidR="005179F9" w:rsidRPr="00CB42DC">
        <w:rPr>
          <w:color w:val="000000"/>
          <w:lang w:val="en-US"/>
        </w:rPr>
        <w:t xml:space="preserve">, the protocols provided here describe one method </w:t>
      </w:r>
      <w:r w:rsidR="00D800D4" w:rsidRPr="00CB42DC">
        <w:rPr>
          <w:color w:val="000000"/>
          <w:lang w:val="en-US"/>
        </w:rPr>
        <w:t>of</w:t>
      </w:r>
      <w:r w:rsidR="005179F9" w:rsidRPr="00CB42DC">
        <w:rPr>
          <w:color w:val="000000"/>
          <w:lang w:val="en-US"/>
        </w:rPr>
        <w:t xml:space="preserve"> analysis </w:t>
      </w:r>
      <w:r w:rsidR="00D800D4" w:rsidRPr="00CB42DC">
        <w:rPr>
          <w:color w:val="000000"/>
          <w:lang w:val="en-US"/>
        </w:rPr>
        <w:t>using one p</w:t>
      </w:r>
      <w:r w:rsidR="007C6C60" w:rsidRPr="00CB42DC">
        <w:rPr>
          <w:color w:val="000000"/>
          <w:lang w:val="en-US"/>
        </w:rPr>
        <w:t>l</w:t>
      </w:r>
      <w:r w:rsidR="00D800D4" w:rsidRPr="00CB42DC">
        <w:rPr>
          <w:color w:val="000000"/>
          <w:lang w:val="en-US"/>
        </w:rPr>
        <w:t>atform for each.</w:t>
      </w:r>
      <w:r w:rsidR="005179F9" w:rsidRPr="00CB42DC">
        <w:rPr>
          <w:color w:val="000000"/>
          <w:lang w:val="en-US"/>
        </w:rPr>
        <w:t xml:space="preserve"> </w:t>
      </w:r>
    </w:p>
    <w:p w14:paraId="1A6445E2" w14:textId="77777777" w:rsidR="00AF7718" w:rsidRPr="00CB42DC" w:rsidRDefault="00AF7718" w:rsidP="00FF6150">
      <w:pPr>
        <w:pBdr>
          <w:top w:val="nil"/>
          <w:left w:val="nil"/>
          <w:bottom w:val="nil"/>
          <w:right w:val="nil"/>
          <w:between w:val="nil"/>
        </w:pBdr>
        <w:jc w:val="both"/>
        <w:rPr>
          <w:color w:val="000000"/>
          <w:lang w:val="en-US"/>
        </w:rPr>
      </w:pPr>
    </w:p>
    <w:p w14:paraId="6579FC54" w14:textId="4D3166D2" w:rsidR="008822D2" w:rsidRPr="0051083B" w:rsidRDefault="001B2C6D" w:rsidP="00FF6150">
      <w:pPr>
        <w:pBdr>
          <w:top w:val="nil"/>
          <w:left w:val="nil"/>
          <w:bottom w:val="nil"/>
          <w:right w:val="nil"/>
          <w:between w:val="nil"/>
        </w:pBdr>
        <w:jc w:val="both"/>
        <w:rPr>
          <w:b/>
          <w:highlight w:val="yellow"/>
          <w:lang w:val="en-US"/>
        </w:rPr>
      </w:pPr>
      <w:r w:rsidRPr="0051083B">
        <w:rPr>
          <w:b/>
          <w:highlight w:val="yellow"/>
          <w:lang w:val="en-US"/>
        </w:rPr>
        <w:t>1. Genotyping</w:t>
      </w:r>
    </w:p>
    <w:p w14:paraId="7B426D9D" w14:textId="77777777" w:rsidR="00FF6150" w:rsidRPr="0051083B" w:rsidRDefault="00FF6150" w:rsidP="00FF6150">
      <w:pPr>
        <w:pBdr>
          <w:top w:val="nil"/>
          <w:left w:val="nil"/>
          <w:bottom w:val="nil"/>
          <w:right w:val="nil"/>
          <w:between w:val="nil"/>
        </w:pBdr>
        <w:jc w:val="both"/>
        <w:rPr>
          <w:highlight w:val="yellow"/>
          <w:lang w:val="en-US"/>
        </w:rPr>
      </w:pPr>
    </w:p>
    <w:p w14:paraId="13D20F8A" w14:textId="5D702238" w:rsidR="008822D2" w:rsidRPr="0051083B" w:rsidRDefault="001B2C6D" w:rsidP="00FF6150">
      <w:pPr>
        <w:pBdr>
          <w:top w:val="nil"/>
          <w:left w:val="nil"/>
          <w:bottom w:val="nil"/>
          <w:right w:val="nil"/>
          <w:between w:val="nil"/>
        </w:pBdr>
        <w:jc w:val="both"/>
        <w:rPr>
          <w:highlight w:val="yellow"/>
          <w:lang w:val="en-US"/>
        </w:rPr>
      </w:pPr>
      <w:r w:rsidRPr="0051083B">
        <w:rPr>
          <w:highlight w:val="yellow"/>
          <w:lang w:val="en-US"/>
        </w:rPr>
        <w:t xml:space="preserve">1.1. </w:t>
      </w:r>
      <w:r w:rsidR="00BA5C2E" w:rsidRPr="0051083B">
        <w:rPr>
          <w:highlight w:val="yellow"/>
          <w:lang w:val="en-US"/>
        </w:rPr>
        <w:t xml:space="preserve">Selection of </w:t>
      </w:r>
      <w:r w:rsidR="00F91DF8" w:rsidRPr="0051083B">
        <w:rPr>
          <w:highlight w:val="yellow"/>
          <w:lang w:val="en-US"/>
        </w:rPr>
        <w:t xml:space="preserve">the </w:t>
      </w:r>
      <w:r w:rsidR="00BA5C2E" w:rsidRPr="0051083B">
        <w:rPr>
          <w:highlight w:val="yellow"/>
          <w:lang w:val="en-US"/>
        </w:rPr>
        <w:t xml:space="preserve">best FFPE block </w:t>
      </w:r>
    </w:p>
    <w:p w14:paraId="31DDA692" w14:textId="77777777" w:rsidR="00FF6150" w:rsidRPr="0051083B" w:rsidRDefault="00FF6150" w:rsidP="00FF6150">
      <w:pPr>
        <w:pBdr>
          <w:top w:val="nil"/>
          <w:left w:val="nil"/>
          <w:bottom w:val="nil"/>
          <w:right w:val="nil"/>
          <w:between w:val="nil"/>
        </w:pBdr>
        <w:jc w:val="both"/>
        <w:rPr>
          <w:highlight w:val="yellow"/>
          <w:lang w:val="en-US"/>
        </w:rPr>
      </w:pPr>
    </w:p>
    <w:p w14:paraId="4BD6CF00" w14:textId="5A4755C3" w:rsidR="00FF6150" w:rsidRDefault="001B2C6D" w:rsidP="00FF6150">
      <w:pPr>
        <w:pBdr>
          <w:top w:val="nil"/>
          <w:left w:val="nil"/>
          <w:bottom w:val="nil"/>
          <w:right w:val="nil"/>
          <w:between w:val="nil"/>
        </w:pBdr>
        <w:jc w:val="both"/>
        <w:rPr>
          <w:lang w:val="en-US"/>
        </w:rPr>
      </w:pPr>
      <w:r w:rsidRPr="0051083B">
        <w:rPr>
          <w:highlight w:val="yellow"/>
          <w:lang w:val="en-US"/>
        </w:rPr>
        <w:t xml:space="preserve">1.1.1. For each </w:t>
      </w:r>
      <w:r w:rsidR="005970FF" w:rsidRPr="0051083B">
        <w:rPr>
          <w:highlight w:val="yellow"/>
          <w:lang w:val="en-US"/>
        </w:rPr>
        <w:t xml:space="preserve">FFPE </w:t>
      </w:r>
      <w:r w:rsidRPr="0051083B">
        <w:rPr>
          <w:highlight w:val="yellow"/>
          <w:lang w:val="en-US"/>
        </w:rPr>
        <w:t>product of conception (POC)</w:t>
      </w:r>
      <w:r w:rsidR="005970FF" w:rsidRPr="0051083B">
        <w:rPr>
          <w:highlight w:val="yellow"/>
          <w:lang w:val="en-US"/>
        </w:rPr>
        <w:t xml:space="preserve">, prepare </w:t>
      </w:r>
      <w:r w:rsidR="00590B78" w:rsidRPr="0051083B">
        <w:rPr>
          <w:highlight w:val="yellow"/>
          <w:lang w:val="en-US"/>
        </w:rPr>
        <w:t xml:space="preserve">4 μm-thick </w:t>
      </w:r>
      <w:r w:rsidRPr="0051083B">
        <w:rPr>
          <w:highlight w:val="yellow"/>
          <w:lang w:val="en-US"/>
        </w:rPr>
        <w:t xml:space="preserve">hematoxylin and eosin (H&amp;E) stained </w:t>
      </w:r>
      <w:r w:rsidR="00590B78" w:rsidRPr="0051083B">
        <w:rPr>
          <w:highlight w:val="yellow"/>
          <w:lang w:val="en-US"/>
        </w:rPr>
        <w:t>sections</w:t>
      </w:r>
      <w:r w:rsidR="00BE0E42">
        <w:rPr>
          <w:highlight w:val="yellow"/>
          <w:lang w:val="en-US"/>
        </w:rPr>
        <w:t xml:space="preserve"> as described in </w:t>
      </w:r>
      <w:r w:rsidR="009D56FE">
        <w:rPr>
          <w:highlight w:val="yellow"/>
          <w:lang w:val="en-US"/>
        </w:rPr>
        <w:t>s</w:t>
      </w:r>
      <w:r w:rsidR="00BE0E42">
        <w:rPr>
          <w:highlight w:val="yellow"/>
          <w:lang w:val="en-US"/>
        </w:rPr>
        <w:t>ections 1.2 and 1.3</w:t>
      </w:r>
      <w:r w:rsidR="005970FF" w:rsidRPr="0051083B">
        <w:rPr>
          <w:highlight w:val="yellow"/>
          <w:lang w:val="en-US"/>
        </w:rPr>
        <w:t xml:space="preserve">, one for each </w:t>
      </w:r>
      <w:r w:rsidR="009C6E75" w:rsidRPr="0051083B">
        <w:rPr>
          <w:highlight w:val="yellow"/>
          <w:lang w:val="en-US"/>
        </w:rPr>
        <w:t xml:space="preserve">available </w:t>
      </w:r>
      <w:r w:rsidR="005970FF" w:rsidRPr="0051083B">
        <w:rPr>
          <w:highlight w:val="yellow"/>
          <w:lang w:val="en-US"/>
        </w:rPr>
        <w:t>block,</w:t>
      </w:r>
      <w:r w:rsidRPr="0051083B">
        <w:rPr>
          <w:highlight w:val="yellow"/>
          <w:lang w:val="en-US"/>
        </w:rPr>
        <w:t xml:space="preserve"> </w:t>
      </w:r>
      <w:r w:rsidR="005970FF" w:rsidRPr="0051083B">
        <w:rPr>
          <w:highlight w:val="yellow"/>
          <w:lang w:val="en-US"/>
        </w:rPr>
        <w:t>for morphological evaluation</w:t>
      </w:r>
      <w:r w:rsidR="009B06C2" w:rsidRPr="0051083B">
        <w:rPr>
          <w:highlight w:val="yellow"/>
          <w:lang w:val="en-US"/>
        </w:rPr>
        <w:t xml:space="preserve"> by microscopy</w:t>
      </w:r>
      <w:r w:rsidR="00297BA0" w:rsidRPr="0051083B">
        <w:rPr>
          <w:highlight w:val="yellow"/>
          <w:lang w:val="en-US"/>
        </w:rPr>
        <w:t>.</w:t>
      </w:r>
    </w:p>
    <w:p w14:paraId="7CAADF9F" w14:textId="50C25F82" w:rsidR="008822D2" w:rsidRPr="00CB42DC" w:rsidRDefault="00D30750" w:rsidP="00FF6150">
      <w:pPr>
        <w:pBdr>
          <w:top w:val="nil"/>
          <w:left w:val="nil"/>
          <w:bottom w:val="nil"/>
          <w:right w:val="nil"/>
          <w:between w:val="nil"/>
        </w:pBdr>
        <w:jc w:val="both"/>
        <w:rPr>
          <w:lang w:val="en-US"/>
        </w:rPr>
      </w:pPr>
      <w:r w:rsidRPr="00CB42DC">
        <w:rPr>
          <w:lang w:val="en-US"/>
        </w:rPr>
        <w:t xml:space="preserve"> </w:t>
      </w:r>
    </w:p>
    <w:p w14:paraId="1256202F" w14:textId="3462D3A1" w:rsidR="00FF6150" w:rsidRDefault="001B2C6D" w:rsidP="00FF6150">
      <w:pPr>
        <w:pBdr>
          <w:top w:val="nil"/>
          <w:left w:val="nil"/>
          <w:bottom w:val="nil"/>
          <w:right w:val="nil"/>
          <w:between w:val="nil"/>
        </w:pBdr>
        <w:jc w:val="both"/>
        <w:rPr>
          <w:lang w:val="en-US"/>
        </w:rPr>
      </w:pPr>
      <w:r w:rsidRPr="009E7D8E">
        <w:rPr>
          <w:highlight w:val="yellow"/>
          <w:lang w:val="en-US"/>
        </w:rPr>
        <w:t xml:space="preserve">1.1.2. Using the H&amp;E slides and a light microscope, select the FFPE block that has </w:t>
      </w:r>
      <w:r w:rsidR="0059723B" w:rsidRPr="009E7D8E">
        <w:rPr>
          <w:highlight w:val="yellow"/>
          <w:lang w:val="en-US"/>
        </w:rPr>
        <w:t xml:space="preserve">the largest amount </w:t>
      </w:r>
      <w:r w:rsidR="003119BE" w:rsidRPr="009E7D8E">
        <w:rPr>
          <w:highlight w:val="yellow"/>
          <w:lang w:val="en-US"/>
        </w:rPr>
        <w:t xml:space="preserve">of </w:t>
      </w:r>
      <w:r w:rsidR="00B46A75" w:rsidRPr="009E7D8E">
        <w:rPr>
          <w:highlight w:val="yellow"/>
          <w:lang w:val="en-US"/>
        </w:rPr>
        <w:t>chorionic villi (</w:t>
      </w:r>
      <w:r w:rsidR="00EE3AF9" w:rsidRPr="009E7D8E">
        <w:rPr>
          <w:highlight w:val="yellow"/>
          <w:lang w:val="en-US"/>
        </w:rPr>
        <w:t>CV</w:t>
      </w:r>
      <w:r w:rsidR="00B46A75" w:rsidRPr="009E7D8E">
        <w:rPr>
          <w:highlight w:val="yellow"/>
          <w:lang w:val="en-US"/>
        </w:rPr>
        <w:t>)</w:t>
      </w:r>
      <w:r w:rsidR="00724984" w:rsidRPr="009E7D8E">
        <w:rPr>
          <w:highlight w:val="yellow"/>
          <w:lang w:val="en-US"/>
        </w:rPr>
        <w:t>, and if possible,</w:t>
      </w:r>
      <w:r w:rsidRPr="009E7D8E">
        <w:rPr>
          <w:highlight w:val="yellow"/>
          <w:lang w:val="en-US"/>
        </w:rPr>
        <w:t xml:space="preserve"> th</w:t>
      </w:r>
      <w:r w:rsidR="004B7179" w:rsidRPr="009E7D8E">
        <w:rPr>
          <w:highlight w:val="yellow"/>
          <w:lang w:val="en-US"/>
        </w:rPr>
        <w:t>e block that has</w:t>
      </w:r>
      <w:r w:rsidR="00EA2F5E" w:rsidRPr="009E7D8E">
        <w:rPr>
          <w:highlight w:val="yellow"/>
          <w:lang w:val="en-US"/>
        </w:rPr>
        <w:t xml:space="preserve"> CV</w:t>
      </w:r>
      <w:r w:rsidRPr="009E7D8E">
        <w:rPr>
          <w:highlight w:val="yellow"/>
          <w:lang w:val="en-US"/>
        </w:rPr>
        <w:t xml:space="preserve"> </w:t>
      </w:r>
      <w:r w:rsidR="0059723B" w:rsidRPr="009E7D8E">
        <w:rPr>
          <w:highlight w:val="yellow"/>
          <w:lang w:val="en-US"/>
        </w:rPr>
        <w:t>separate</w:t>
      </w:r>
      <w:r w:rsidR="00CE4A5B" w:rsidRPr="009E7D8E">
        <w:rPr>
          <w:highlight w:val="yellow"/>
          <w:lang w:val="en-US"/>
        </w:rPr>
        <w:t xml:space="preserve"> from,</w:t>
      </w:r>
      <w:r w:rsidR="0059723B" w:rsidRPr="009E7D8E">
        <w:rPr>
          <w:highlight w:val="yellow"/>
          <w:lang w:val="en-US"/>
        </w:rPr>
        <w:t xml:space="preserve"> and </w:t>
      </w:r>
      <w:r w:rsidRPr="009E7D8E">
        <w:rPr>
          <w:highlight w:val="yellow"/>
          <w:lang w:val="en-US"/>
        </w:rPr>
        <w:t>not in</w:t>
      </w:r>
      <w:r w:rsidR="0059723B" w:rsidRPr="009E7D8E">
        <w:rPr>
          <w:highlight w:val="yellow"/>
          <w:lang w:val="en-US"/>
        </w:rPr>
        <w:t>termingled with</w:t>
      </w:r>
      <w:r w:rsidR="00CE4A5B" w:rsidRPr="009E7D8E">
        <w:rPr>
          <w:highlight w:val="yellow"/>
          <w:lang w:val="en-US"/>
        </w:rPr>
        <w:t>,</w:t>
      </w:r>
      <w:r w:rsidR="0059723B" w:rsidRPr="009E7D8E">
        <w:rPr>
          <w:highlight w:val="yellow"/>
          <w:lang w:val="en-US"/>
        </w:rPr>
        <w:t xml:space="preserve"> </w:t>
      </w:r>
      <w:r w:rsidRPr="009E7D8E">
        <w:rPr>
          <w:highlight w:val="yellow"/>
          <w:lang w:val="en-US"/>
        </w:rPr>
        <w:t xml:space="preserve">maternal </w:t>
      </w:r>
      <w:r w:rsidR="00EB6350" w:rsidRPr="009E7D8E">
        <w:rPr>
          <w:highlight w:val="yellow"/>
          <w:lang w:val="en-US"/>
        </w:rPr>
        <w:t>tissues</w:t>
      </w:r>
      <w:r w:rsidRPr="009E7D8E">
        <w:rPr>
          <w:highlight w:val="yellow"/>
          <w:lang w:val="en-US"/>
        </w:rPr>
        <w:t>.</w:t>
      </w:r>
    </w:p>
    <w:p w14:paraId="6A4D6AA5" w14:textId="6B14A6F6" w:rsidR="00555E14" w:rsidRPr="00CB42DC" w:rsidRDefault="001B2C6D" w:rsidP="00FF6150">
      <w:pPr>
        <w:pBdr>
          <w:top w:val="nil"/>
          <w:left w:val="nil"/>
          <w:bottom w:val="nil"/>
          <w:right w:val="nil"/>
          <w:between w:val="nil"/>
        </w:pBdr>
        <w:jc w:val="both"/>
        <w:rPr>
          <w:lang w:val="en-US"/>
        </w:rPr>
      </w:pPr>
      <w:r w:rsidRPr="00CB42DC">
        <w:rPr>
          <w:lang w:val="en-US"/>
        </w:rPr>
        <w:t xml:space="preserve"> </w:t>
      </w:r>
    </w:p>
    <w:p w14:paraId="55BF755C" w14:textId="77777777" w:rsidR="008822D2" w:rsidRPr="00CB42DC" w:rsidRDefault="001B2C6D" w:rsidP="00FF6150">
      <w:pPr>
        <w:pBdr>
          <w:top w:val="nil"/>
          <w:left w:val="nil"/>
          <w:bottom w:val="nil"/>
          <w:right w:val="nil"/>
          <w:between w:val="nil"/>
        </w:pBdr>
        <w:jc w:val="both"/>
        <w:rPr>
          <w:lang w:val="en-US"/>
        </w:rPr>
      </w:pPr>
      <w:r w:rsidRPr="009E7D8E">
        <w:rPr>
          <w:color w:val="000000"/>
          <w:highlight w:val="yellow"/>
          <w:lang w:val="en-US"/>
        </w:rPr>
        <w:t>1.</w:t>
      </w:r>
      <w:r w:rsidRPr="009E7D8E">
        <w:rPr>
          <w:highlight w:val="yellow"/>
          <w:lang w:val="en-US"/>
        </w:rPr>
        <w:t>2</w:t>
      </w:r>
      <w:r w:rsidRPr="009E7D8E">
        <w:rPr>
          <w:color w:val="000000"/>
          <w:highlight w:val="yellow"/>
          <w:lang w:val="en-US"/>
        </w:rPr>
        <w:t xml:space="preserve">. </w:t>
      </w:r>
      <w:r w:rsidRPr="009E7D8E">
        <w:rPr>
          <w:highlight w:val="yellow"/>
          <w:lang w:val="en-US"/>
        </w:rPr>
        <w:t>Sectioning</w:t>
      </w:r>
    </w:p>
    <w:p w14:paraId="59506B8A" w14:textId="77777777" w:rsidR="009E7D8E" w:rsidRDefault="009E7D8E" w:rsidP="00FF6150">
      <w:pPr>
        <w:pBdr>
          <w:top w:val="nil"/>
          <w:left w:val="nil"/>
          <w:bottom w:val="nil"/>
          <w:right w:val="nil"/>
          <w:between w:val="nil"/>
        </w:pBdr>
        <w:jc w:val="both"/>
        <w:rPr>
          <w:lang w:val="en-US"/>
        </w:rPr>
      </w:pPr>
    </w:p>
    <w:p w14:paraId="2D063053" w14:textId="33AEABDD" w:rsidR="008822D2" w:rsidRPr="0051083B" w:rsidRDefault="001B2C6D" w:rsidP="00FF6150">
      <w:pPr>
        <w:pBdr>
          <w:top w:val="nil"/>
          <w:left w:val="nil"/>
          <w:bottom w:val="nil"/>
          <w:right w:val="nil"/>
          <w:between w:val="nil"/>
        </w:pBdr>
        <w:jc w:val="both"/>
        <w:rPr>
          <w:highlight w:val="yellow"/>
          <w:lang w:val="en-US"/>
        </w:rPr>
      </w:pPr>
      <w:r w:rsidRPr="0051083B">
        <w:rPr>
          <w:highlight w:val="yellow"/>
          <w:lang w:val="en-US"/>
        </w:rPr>
        <w:t>1.2.1. Place the chosen block on ice for 15 min to facilitate the sectioning.</w:t>
      </w:r>
    </w:p>
    <w:p w14:paraId="4F04109B" w14:textId="77777777" w:rsidR="009E7D8E" w:rsidRPr="0051083B" w:rsidRDefault="009E7D8E" w:rsidP="00FF6150">
      <w:pPr>
        <w:pBdr>
          <w:top w:val="nil"/>
          <w:left w:val="nil"/>
          <w:bottom w:val="nil"/>
          <w:right w:val="nil"/>
          <w:between w:val="nil"/>
        </w:pBdr>
        <w:jc w:val="both"/>
        <w:rPr>
          <w:highlight w:val="yellow"/>
          <w:lang w:val="en-US"/>
        </w:rPr>
      </w:pPr>
    </w:p>
    <w:p w14:paraId="5D609560" w14:textId="06C5A2F3" w:rsidR="001C7E30" w:rsidRPr="0051083B" w:rsidRDefault="001B2C6D" w:rsidP="00FF6150">
      <w:pPr>
        <w:pBdr>
          <w:top w:val="nil"/>
          <w:left w:val="nil"/>
          <w:bottom w:val="nil"/>
          <w:right w:val="nil"/>
          <w:between w:val="nil"/>
        </w:pBdr>
        <w:jc w:val="both"/>
        <w:rPr>
          <w:highlight w:val="yellow"/>
          <w:lang w:val="en-US"/>
        </w:rPr>
      </w:pPr>
      <w:r w:rsidRPr="0051083B">
        <w:rPr>
          <w:highlight w:val="yellow"/>
          <w:lang w:val="en-US"/>
        </w:rPr>
        <w:t xml:space="preserve">1.2.2. Adjust the microtome to cut sections that are </w:t>
      </w:r>
      <w:r w:rsidR="00297BA0" w:rsidRPr="0051083B">
        <w:rPr>
          <w:highlight w:val="yellow"/>
          <w:lang w:val="en-US"/>
        </w:rPr>
        <w:t xml:space="preserve">4 </w:t>
      </w:r>
      <w:r w:rsidRPr="0051083B">
        <w:rPr>
          <w:highlight w:val="yellow"/>
          <w:lang w:val="en-US"/>
        </w:rPr>
        <w:t>μm thick</w:t>
      </w:r>
      <w:r w:rsidR="00E877F1" w:rsidRPr="0051083B">
        <w:rPr>
          <w:highlight w:val="yellow"/>
          <w:lang w:val="en-US"/>
        </w:rPr>
        <w:t xml:space="preserve"> for </w:t>
      </w:r>
      <w:r w:rsidR="00297BA0" w:rsidRPr="0051083B">
        <w:rPr>
          <w:highlight w:val="yellow"/>
          <w:lang w:val="en-US"/>
        </w:rPr>
        <w:t>microscopic morphological</w:t>
      </w:r>
      <w:r w:rsidR="00E877F1" w:rsidRPr="0051083B">
        <w:rPr>
          <w:highlight w:val="yellow"/>
          <w:lang w:val="en-US"/>
        </w:rPr>
        <w:t xml:space="preserve"> </w:t>
      </w:r>
      <w:r w:rsidR="00297BA0" w:rsidRPr="0051083B">
        <w:rPr>
          <w:highlight w:val="yellow"/>
          <w:lang w:val="en-US"/>
        </w:rPr>
        <w:t xml:space="preserve">evaluation and 10 μm thick </w:t>
      </w:r>
      <w:r w:rsidR="0075018A" w:rsidRPr="0051083B">
        <w:rPr>
          <w:highlight w:val="yellow"/>
          <w:lang w:val="en-US"/>
        </w:rPr>
        <w:t>for DNA extraction</w:t>
      </w:r>
      <w:r w:rsidRPr="0051083B">
        <w:rPr>
          <w:highlight w:val="yellow"/>
          <w:lang w:val="en-US"/>
        </w:rPr>
        <w:t>.</w:t>
      </w:r>
    </w:p>
    <w:p w14:paraId="6708F2E1" w14:textId="77777777" w:rsidR="009E7D8E" w:rsidRPr="0051083B" w:rsidRDefault="009E7D8E" w:rsidP="00FF6150">
      <w:pPr>
        <w:pBdr>
          <w:top w:val="nil"/>
          <w:left w:val="nil"/>
          <w:bottom w:val="nil"/>
          <w:right w:val="nil"/>
          <w:between w:val="nil"/>
        </w:pBdr>
        <w:jc w:val="both"/>
        <w:rPr>
          <w:highlight w:val="yellow"/>
          <w:lang w:val="en-US"/>
        </w:rPr>
      </w:pPr>
    </w:p>
    <w:p w14:paraId="367DBDCD" w14:textId="3767AB86" w:rsidR="00555E14" w:rsidRPr="00CB42DC" w:rsidRDefault="001B2C6D" w:rsidP="00FF6150">
      <w:pPr>
        <w:pBdr>
          <w:top w:val="nil"/>
          <w:left w:val="nil"/>
          <w:bottom w:val="nil"/>
          <w:right w:val="nil"/>
          <w:between w:val="nil"/>
        </w:pBdr>
        <w:jc w:val="both"/>
        <w:rPr>
          <w:lang w:val="en-US"/>
        </w:rPr>
      </w:pPr>
      <w:r w:rsidRPr="0051083B">
        <w:rPr>
          <w:highlight w:val="yellow"/>
          <w:lang w:val="en-US"/>
        </w:rPr>
        <w:t>1.2.3</w:t>
      </w:r>
      <w:r w:rsidR="009E7D8E" w:rsidRPr="0051083B">
        <w:rPr>
          <w:highlight w:val="yellow"/>
          <w:lang w:val="en-US"/>
        </w:rPr>
        <w:t>.</w:t>
      </w:r>
      <w:r w:rsidRPr="0051083B">
        <w:rPr>
          <w:highlight w:val="yellow"/>
          <w:lang w:val="en-US"/>
        </w:rPr>
        <w:t xml:space="preserve"> Place the cold block in the microtome and cut </w:t>
      </w:r>
      <w:r w:rsidR="00B15984" w:rsidRPr="0051083B">
        <w:rPr>
          <w:highlight w:val="yellow"/>
          <w:lang w:val="en-US"/>
        </w:rPr>
        <w:t>one section from each block for H&amp;E</w:t>
      </w:r>
      <w:r w:rsidR="000C41FD" w:rsidRPr="0051083B">
        <w:rPr>
          <w:highlight w:val="yellow"/>
          <w:lang w:val="en-US"/>
        </w:rPr>
        <w:t xml:space="preserve"> staining</w:t>
      </w:r>
      <w:r w:rsidR="00B15984" w:rsidRPr="0051083B">
        <w:rPr>
          <w:highlight w:val="yellow"/>
          <w:lang w:val="en-US"/>
        </w:rPr>
        <w:t xml:space="preserve"> and </w:t>
      </w:r>
      <w:r w:rsidR="00555E14" w:rsidRPr="0051083B">
        <w:rPr>
          <w:highlight w:val="yellow"/>
          <w:lang w:val="en-US"/>
        </w:rPr>
        <w:t>10</w:t>
      </w:r>
      <w:r w:rsidR="009E7D8E" w:rsidRPr="0051083B">
        <w:rPr>
          <w:highlight w:val="yellow"/>
          <w:lang w:val="en-US"/>
        </w:rPr>
        <w:t>−</w:t>
      </w:r>
      <w:r w:rsidR="00DB1FCA" w:rsidRPr="0051083B">
        <w:rPr>
          <w:highlight w:val="yellow"/>
          <w:lang w:val="en-US"/>
        </w:rPr>
        <w:t>3</w:t>
      </w:r>
      <w:r w:rsidRPr="0051083B">
        <w:rPr>
          <w:highlight w:val="yellow"/>
          <w:lang w:val="en-US"/>
        </w:rPr>
        <w:t xml:space="preserve">0 sections from the chosen block, depending on the amount of </w:t>
      </w:r>
      <w:r w:rsidR="00DB1FCA" w:rsidRPr="0051083B">
        <w:rPr>
          <w:highlight w:val="yellow"/>
          <w:lang w:val="en-US"/>
        </w:rPr>
        <w:t>CV</w:t>
      </w:r>
      <w:r w:rsidRPr="0051083B">
        <w:rPr>
          <w:highlight w:val="yellow"/>
          <w:lang w:val="en-US"/>
        </w:rPr>
        <w:t xml:space="preserve"> </w:t>
      </w:r>
      <w:r w:rsidR="00063AEF" w:rsidRPr="0051083B">
        <w:rPr>
          <w:highlight w:val="yellow"/>
          <w:lang w:val="en-US"/>
        </w:rPr>
        <w:t xml:space="preserve">in </w:t>
      </w:r>
      <w:r w:rsidRPr="0051083B">
        <w:rPr>
          <w:highlight w:val="yellow"/>
          <w:lang w:val="en-US"/>
        </w:rPr>
        <w:t xml:space="preserve">the </w:t>
      </w:r>
      <w:r w:rsidR="00063AEF" w:rsidRPr="0051083B">
        <w:rPr>
          <w:highlight w:val="yellow"/>
          <w:lang w:val="en-US"/>
        </w:rPr>
        <w:t>block</w:t>
      </w:r>
      <w:r w:rsidR="00B15984" w:rsidRPr="0051083B">
        <w:rPr>
          <w:highlight w:val="yellow"/>
          <w:lang w:val="en-US"/>
        </w:rPr>
        <w:t>, for DNA extraction</w:t>
      </w:r>
      <w:r w:rsidRPr="0051083B">
        <w:rPr>
          <w:highlight w:val="yellow"/>
          <w:lang w:val="en-US"/>
        </w:rPr>
        <w:t>.</w:t>
      </w:r>
      <w:r w:rsidRPr="00CB42DC">
        <w:rPr>
          <w:lang w:val="en-US"/>
        </w:rPr>
        <w:t xml:space="preserve"> </w:t>
      </w:r>
    </w:p>
    <w:p w14:paraId="2549A41E" w14:textId="77777777" w:rsidR="009C6F4B" w:rsidRDefault="009C6F4B" w:rsidP="00FF6150">
      <w:pPr>
        <w:pBdr>
          <w:top w:val="nil"/>
          <w:left w:val="nil"/>
          <w:bottom w:val="nil"/>
          <w:right w:val="nil"/>
          <w:between w:val="nil"/>
        </w:pBdr>
        <w:jc w:val="both"/>
        <w:rPr>
          <w:lang w:val="en-US"/>
        </w:rPr>
      </w:pPr>
    </w:p>
    <w:p w14:paraId="6FB214E0" w14:textId="58943A87" w:rsidR="008822D2" w:rsidRDefault="008337A0" w:rsidP="00FF6150">
      <w:pPr>
        <w:pBdr>
          <w:top w:val="nil"/>
          <w:left w:val="nil"/>
          <w:bottom w:val="nil"/>
          <w:right w:val="nil"/>
          <w:between w:val="nil"/>
        </w:pBdr>
        <w:jc w:val="both"/>
        <w:rPr>
          <w:lang w:val="en-US"/>
        </w:rPr>
      </w:pPr>
      <w:r w:rsidRPr="00CB42DC">
        <w:rPr>
          <w:lang w:val="en-US"/>
        </w:rPr>
        <w:t>NOTE</w:t>
      </w:r>
      <w:r w:rsidR="00555E14" w:rsidRPr="00CB42DC">
        <w:rPr>
          <w:lang w:val="en-US"/>
        </w:rPr>
        <w:t xml:space="preserve">: </w:t>
      </w:r>
      <w:r w:rsidR="00AF5AC9" w:rsidRPr="00CB42DC">
        <w:rPr>
          <w:lang w:val="en-US"/>
        </w:rPr>
        <w:t>F</w:t>
      </w:r>
      <w:r w:rsidR="00555E14" w:rsidRPr="00CB42DC">
        <w:rPr>
          <w:lang w:val="en-US"/>
        </w:rPr>
        <w:t>or</w:t>
      </w:r>
      <w:r w:rsidR="00746A5A" w:rsidRPr="00CB42DC">
        <w:rPr>
          <w:lang w:val="en-US"/>
        </w:rPr>
        <w:t xml:space="preserve"> blocks that are</w:t>
      </w:r>
      <w:r w:rsidR="001B2C6D" w:rsidRPr="00CB42DC">
        <w:rPr>
          <w:lang w:val="en-US"/>
        </w:rPr>
        <w:t xml:space="preserve"> full of CV, </w:t>
      </w:r>
      <w:r w:rsidR="00746A5A" w:rsidRPr="00CB42DC">
        <w:rPr>
          <w:lang w:val="en-US"/>
        </w:rPr>
        <w:t>10</w:t>
      </w:r>
      <w:r w:rsidR="001B2C6D" w:rsidRPr="00CB42DC">
        <w:rPr>
          <w:lang w:val="en-US"/>
        </w:rPr>
        <w:t xml:space="preserve"> sections are sufficient</w:t>
      </w:r>
      <w:r w:rsidR="00746A5A" w:rsidRPr="00CB42DC">
        <w:rPr>
          <w:lang w:val="en-US"/>
        </w:rPr>
        <w:t xml:space="preserve"> for DNA extraction.</w:t>
      </w:r>
      <w:r w:rsidR="001B2C6D" w:rsidRPr="00CB42DC">
        <w:rPr>
          <w:lang w:val="en-US"/>
        </w:rPr>
        <w:t xml:space="preserve"> If only about 10% of the block contains CV while the rest </w:t>
      </w:r>
      <w:r w:rsidR="00746A5A" w:rsidRPr="00CB42DC">
        <w:rPr>
          <w:lang w:val="en-US"/>
        </w:rPr>
        <w:t>are</w:t>
      </w:r>
      <w:r w:rsidR="001B2C6D" w:rsidRPr="00CB42DC">
        <w:rPr>
          <w:lang w:val="en-US"/>
        </w:rPr>
        <w:t xml:space="preserve"> maternal tissues, then </w:t>
      </w:r>
      <w:r w:rsidR="00DB1FCA" w:rsidRPr="00CB42DC">
        <w:rPr>
          <w:lang w:val="en-US"/>
        </w:rPr>
        <w:t>20</w:t>
      </w:r>
      <w:r w:rsidR="009E7D8E">
        <w:rPr>
          <w:lang w:val="en-US"/>
        </w:rPr>
        <w:t>−</w:t>
      </w:r>
      <w:r w:rsidR="00DB1FCA" w:rsidRPr="00CB42DC">
        <w:rPr>
          <w:lang w:val="en-US"/>
        </w:rPr>
        <w:t>30</w:t>
      </w:r>
      <w:r w:rsidR="001B2C6D" w:rsidRPr="00CB42DC">
        <w:rPr>
          <w:lang w:val="en-US"/>
        </w:rPr>
        <w:t xml:space="preserve"> sections are needed to ensure sufficient amounts of DNA.</w:t>
      </w:r>
    </w:p>
    <w:p w14:paraId="499639B0" w14:textId="77777777" w:rsidR="009C6F4B" w:rsidRPr="00CB42DC" w:rsidRDefault="009C6F4B" w:rsidP="00FF6150">
      <w:pPr>
        <w:pBdr>
          <w:top w:val="nil"/>
          <w:left w:val="nil"/>
          <w:bottom w:val="nil"/>
          <w:right w:val="nil"/>
          <w:between w:val="nil"/>
        </w:pBdr>
        <w:jc w:val="both"/>
        <w:rPr>
          <w:lang w:val="en-US"/>
        </w:rPr>
      </w:pPr>
    </w:p>
    <w:p w14:paraId="1DD7B98E" w14:textId="65C2D2DD" w:rsidR="008822D2" w:rsidRDefault="001B2C6D" w:rsidP="00FF6150">
      <w:pPr>
        <w:pBdr>
          <w:top w:val="nil"/>
          <w:left w:val="nil"/>
          <w:bottom w:val="nil"/>
          <w:right w:val="nil"/>
          <w:between w:val="nil"/>
        </w:pBdr>
        <w:jc w:val="both"/>
        <w:rPr>
          <w:lang w:val="en-US"/>
        </w:rPr>
      </w:pPr>
      <w:r w:rsidRPr="0051083B">
        <w:rPr>
          <w:highlight w:val="yellow"/>
          <w:lang w:val="en-US"/>
        </w:rPr>
        <w:t xml:space="preserve">1.2.4. </w:t>
      </w:r>
      <w:r w:rsidR="007E5509">
        <w:rPr>
          <w:highlight w:val="yellow"/>
          <w:lang w:val="en-US"/>
        </w:rPr>
        <w:t>Using forceps, t</w:t>
      </w:r>
      <w:r w:rsidRPr="0051083B">
        <w:rPr>
          <w:highlight w:val="yellow"/>
          <w:lang w:val="en-US"/>
        </w:rPr>
        <w:t xml:space="preserve">ransfer each section to a </w:t>
      </w:r>
      <w:r w:rsidR="00DE0DB8" w:rsidRPr="0051083B">
        <w:rPr>
          <w:highlight w:val="yellow"/>
          <w:lang w:val="en-US"/>
        </w:rPr>
        <w:t>45</w:t>
      </w:r>
      <w:r w:rsidR="00B85727" w:rsidRPr="0051083B">
        <w:rPr>
          <w:highlight w:val="yellow"/>
          <w:lang w:val="en-US"/>
        </w:rPr>
        <w:t xml:space="preserve"> </w:t>
      </w:r>
      <w:r w:rsidR="00DE0DB8" w:rsidRPr="0051083B">
        <w:rPr>
          <w:highlight w:val="yellow"/>
          <w:lang w:val="en-US"/>
        </w:rPr>
        <w:t xml:space="preserve">°C </w:t>
      </w:r>
      <w:r w:rsidRPr="0051083B">
        <w:rPr>
          <w:highlight w:val="yellow"/>
          <w:lang w:val="en-US"/>
        </w:rPr>
        <w:t>water bath</w:t>
      </w:r>
      <w:r w:rsidR="007E5509">
        <w:rPr>
          <w:highlight w:val="yellow"/>
          <w:lang w:val="en-US"/>
        </w:rPr>
        <w:t>.</w:t>
      </w:r>
      <w:r w:rsidRPr="0051083B">
        <w:rPr>
          <w:highlight w:val="yellow"/>
          <w:lang w:val="en-US"/>
        </w:rPr>
        <w:t xml:space="preserve"> </w:t>
      </w:r>
      <w:r w:rsidR="007E5509">
        <w:rPr>
          <w:highlight w:val="yellow"/>
          <w:lang w:val="en-US"/>
        </w:rPr>
        <w:t>Pick up the section from the water bath with a</w:t>
      </w:r>
      <w:r w:rsidRPr="0051083B">
        <w:rPr>
          <w:highlight w:val="yellow"/>
          <w:lang w:val="en-US"/>
        </w:rPr>
        <w:t xml:space="preserve"> positively charged slide</w:t>
      </w:r>
      <w:r w:rsidR="002952BB" w:rsidRPr="0051083B">
        <w:rPr>
          <w:highlight w:val="yellow"/>
          <w:lang w:val="en-US"/>
        </w:rPr>
        <w:t xml:space="preserve"> </w:t>
      </w:r>
      <w:r w:rsidR="007E5509">
        <w:rPr>
          <w:highlight w:val="yellow"/>
          <w:lang w:val="en-US"/>
        </w:rPr>
        <w:t>(</w:t>
      </w:r>
      <w:r w:rsidR="007E5509" w:rsidRPr="006525F3">
        <w:rPr>
          <w:b/>
          <w:bCs/>
          <w:highlight w:val="yellow"/>
          <w:lang w:val="en-US"/>
        </w:rPr>
        <w:t>Table of Materials</w:t>
      </w:r>
      <w:r w:rsidR="007E5509">
        <w:rPr>
          <w:highlight w:val="yellow"/>
          <w:lang w:val="en-US"/>
        </w:rPr>
        <w:t xml:space="preserve">) </w:t>
      </w:r>
      <w:r w:rsidRPr="0051083B">
        <w:rPr>
          <w:highlight w:val="yellow"/>
          <w:lang w:val="en-US"/>
        </w:rPr>
        <w:t xml:space="preserve">that </w:t>
      </w:r>
      <w:r w:rsidR="007E5509">
        <w:rPr>
          <w:highlight w:val="yellow"/>
          <w:lang w:val="en-US"/>
        </w:rPr>
        <w:t>is</w:t>
      </w:r>
      <w:r w:rsidR="007E5509" w:rsidRPr="0051083B">
        <w:rPr>
          <w:highlight w:val="yellow"/>
          <w:lang w:val="en-US"/>
        </w:rPr>
        <w:t xml:space="preserve"> </w:t>
      </w:r>
      <w:r w:rsidRPr="0051083B">
        <w:rPr>
          <w:highlight w:val="yellow"/>
          <w:lang w:val="en-US"/>
        </w:rPr>
        <w:t xml:space="preserve">previously labelled with </w:t>
      </w:r>
      <w:r w:rsidR="00EB6350" w:rsidRPr="0051083B">
        <w:rPr>
          <w:highlight w:val="yellow"/>
          <w:lang w:val="en-US"/>
        </w:rPr>
        <w:t xml:space="preserve">the sample identification number </w:t>
      </w:r>
      <w:r w:rsidR="002952BB" w:rsidRPr="0051083B">
        <w:rPr>
          <w:highlight w:val="yellow"/>
          <w:lang w:val="en-US"/>
        </w:rPr>
        <w:t>using</w:t>
      </w:r>
      <w:r w:rsidR="00EB6350" w:rsidRPr="0051083B">
        <w:rPr>
          <w:highlight w:val="yellow"/>
          <w:lang w:val="en-US"/>
        </w:rPr>
        <w:t xml:space="preserve"> </w:t>
      </w:r>
      <w:r w:rsidRPr="0051083B">
        <w:rPr>
          <w:highlight w:val="yellow"/>
          <w:lang w:val="en-US"/>
        </w:rPr>
        <w:t>a pencil.</w:t>
      </w:r>
    </w:p>
    <w:p w14:paraId="375205C6" w14:textId="77777777" w:rsidR="0051083B" w:rsidRPr="00CB42DC" w:rsidRDefault="0051083B" w:rsidP="00FF6150">
      <w:pPr>
        <w:pBdr>
          <w:top w:val="nil"/>
          <w:left w:val="nil"/>
          <w:bottom w:val="nil"/>
          <w:right w:val="nil"/>
          <w:between w:val="nil"/>
        </w:pBdr>
        <w:jc w:val="both"/>
        <w:rPr>
          <w:lang w:val="en-US"/>
        </w:rPr>
      </w:pPr>
    </w:p>
    <w:p w14:paraId="44F91A57" w14:textId="103D660A" w:rsidR="00F618F9" w:rsidRDefault="001B2C6D" w:rsidP="00FF6150">
      <w:pPr>
        <w:pBdr>
          <w:top w:val="nil"/>
          <w:left w:val="nil"/>
          <w:bottom w:val="nil"/>
          <w:right w:val="nil"/>
          <w:between w:val="nil"/>
        </w:pBdr>
        <w:jc w:val="both"/>
        <w:rPr>
          <w:lang w:val="en-US"/>
        </w:rPr>
      </w:pPr>
      <w:r w:rsidRPr="00CB42DC">
        <w:rPr>
          <w:highlight w:val="yellow"/>
          <w:lang w:val="en-US"/>
        </w:rPr>
        <w:t xml:space="preserve">1.2.5. Place the slides </w:t>
      </w:r>
      <w:r w:rsidR="004C34D2" w:rsidRPr="00CB42DC">
        <w:rPr>
          <w:highlight w:val="yellow"/>
          <w:lang w:val="en-US"/>
        </w:rPr>
        <w:t xml:space="preserve">containing the sections </w:t>
      </w:r>
      <w:r w:rsidRPr="00CB42DC">
        <w:rPr>
          <w:highlight w:val="yellow"/>
          <w:lang w:val="en-US"/>
        </w:rPr>
        <w:t>in an oven at 65</w:t>
      </w:r>
      <w:r w:rsidR="00B85727" w:rsidRPr="00CB42DC">
        <w:rPr>
          <w:highlight w:val="yellow"/>
          <w:lang w:val="en-US"/>
        </w:rPr>
        <w:t xml:space="preserve"> </w:t>
      </w:r>
      <w:r w:rsidRPr="00CB42DC">
        <w:rPr>
          <w:highlight w:val="yellow"/>
          <w:lang w:val="en-US"/>
        </w:rPr>
        <w:t xml:space="preserve">°C to </w:t>
      </w:r>
      <w:r w:rsidR="00FB5304" w:rsidRPr="00CB42DC">
        <w:rPr>
          <w:highlight w:val="yellow"/>
          <w:lang w:val="en-US"/>
        </w:rPr>
        <w:t xml:space="preserve">allow </w:t>
      </w:r>
      <w:r w:rsidRPr="00CB42DC">
        <w:rPr>
          <w:highlight w:val="yellow"/>
          <w:lang w:val="en-US"/>
        </w:rPr>
        <w:t xml:space="preserve">the sections </w:t>
      </w:r>
      <w:r w:rsidR="000225F9" w:rsidRPr="00CB42DC">
        <w:rPr>
          <w:highlight w:val="yellow"/>
          <w:lang w:val="en-US"/>
        </w:rPr>
        <w:t xml:space="preserve">to adhere </w:t>
      </w:r>
      <w:r w:rsidRPr="00CB42DC">
        <w:rPr>
          <w:highlight w:val="yellow"/>
          <w:lang w:val="en-US"/>
        </w:rPr>
        <w:t>to the slides</w:t>
      </w:r>
      <w:r w:rsidRPr="0058165F">
        <w:rPr>
          <w:highlight w:val="yellow"/>
          <w:lang w:val="en-US"/>
        </w:rPr>
        <w:t>.</w:t>
      </w:r>
      <w:r w:rsidR="00B15984" w:rsidRPr="0058165F">
        <w:rPr>
          <w:highlight w:val="yellow"/>
          <w:lang w:val="en-US"/>
        </w:rPr>
        <w:t xml:space="preserve"> </w:t>
      </w:r>
      <w:r w:rsidR="00F618F9" w:rsidRPr="0058165F">
        <w:rPr>
          <w:highlight w:val="yellow"/>
          <w:lang w:val="en-US"/>
        </w:rPr>
        <w:t xml:space="preserve">Keep the slides for </w:t>
      </w:r>
      <w:r w:rsidR="00B15984" w:rsidRPr="0058165F">
        <w:rPr>
          <w:highlight w:val="yellow"/>
          <w:lang w:val="en-US"/>
        </w:rPr>
        <w:t xml:space="preserve">H&amp;E in the oven for 25 min. </w:t>
      </w:r>
      <w:r w:rsidR="00EE744C" w:rsidRPr="0058165F">
        <w:rPr>
          <w:highlight w:val="yellow"/>
          <w:lang w:val="en-US"/>
        </w:rPr>
        <w:t>Keep t</w:t>
      </w:r>
      <w:r w:rsidR="00B15984" w:rsidRPr="0058165F">
        <w:rPr>
          <w:highlight w:val="yellow"/>
          <w:lang w:val="en-US"/>
        </w:rPr>
        <w:t>he slides for DNA extraction in the oven for 20 min</w:t>
      </w:r>
      <w:r w:rsidR="006B46FE" w:rsidRPr="0058165F">
        <w:rPr>
          <w:highlight w:val="yellow"/>
          <w:lang w:val="en-US"/>
        </w:rPr>
        <w:t>.</w:t>
      </w:r>
    </w:p>
    <w:p w14:paraId="0C8494BB" w14:textId="77777777" w:rsidR="0051083B" w:rsidRPr="00CB42DC" w:rsidRDefault="0051083B" w:rsidP="00FF6150">
      <w:pPr>
        <w:pBdr>
          <w:top w:val="nil"/>
          <w:left w:val="nil"/>
          <w:bottom w:val="nil"/>
          <w:right w:val="nil"/>
          <w:between w:val="nil"/>
        </w:pBdr>
        <w:jc w:val="both"/>
        <w:rPr>
          <w:lang w:val="en-US"/>
        </w:rPr>
      </w:pPr>
    </w:p>
    <w:p w14:paraId="4C81112A" w14:textId="240046EA" w:rsidR="00B15984" w:rsidRDefault="008337A0" w:rsidP="00FF6150">
      <w:pPr>
        <w:pBdr>
          <w:top w:val="nil"/>
          <w:left w:val="nil"/>
          <w:bottom w:val="nil"/>
          <w:right w:val="nil"/>
          <w:between w:val="nil"/>
        </w:pBdr>
        <w:jc w:val="both"/>
        <w:rPr>
          <w:ins w:id="19" w:author="Author" w:date="2019-07-22T14:32:00Z"/>
          <w:lang w:val="en-US"/>
        </w:rPr>
      </w:pPr>
      <w:r w:rsidRPr="00CB42DC">
        <w:rPr>
          <w:lang w:val="en-US"/>
        </w:rPr>
        <w:lastRenderedPageBreak/>
        <w:t>NOTE</w:t>
      </w:r>
      <w:r w:rsidR="00F618F9" w:rsidRPr="00CB42DC">
        <w:rPr>
          <w:lang w:val="en-US"/>
        </w:rPr>
        <w:t>:</w:t>
      </w:r>
      <w:r w:rsidR="00B15984" w:rsidRPr="00CB42DC">
        <w:rPr>
          <w:lang w:val="en-US"/>
        </w:rPr>
        <w:t xml:space="preserve"> </w:t>
      </w:r>
      <w:r w:rsidR="00F618F9" w:rsidRPr="00CB42DC">
        <w:rPr>
          <w:lang w:val="en-US"/>
        </w:rPr>
        <w:t>The shorter incubation time</w:t>
      </w:r>
      <w:r w:rsidR="00B15984" w:rsidRPr="00CB42DC">
        <w:rPr>
          <w:lang w:val="en-US"/>
        </w:rPr>
        <w:t xml:space="preserve"> make</w:t>
      </w:r>
      <w:r w:rsidR="00F618F9" w:rsidRPr="00CB42DC">
        <w:rPr>
          <w:lang w:val="en-US"/>
        </w:rPr>
        <w:t>s</w:t>
      </w:r>
      <w:r w:rsidR="00B15984" w:rsidRPr="00CB42DC">
        <w:rPr>
          <w:lang w:val="en-US"/>
        </w:rPr>
        <w:t xml:space="preserve"> the tissues slightly less adherent to the slides and consequently facilitate</w:t>
      </w:r>
      <w:r w:rsidR="0018346E" w:rsidRPr="00CB42DC">
        <w:rPr>
          <w:lang w:val="en-US"/>
        </w:rPr>
        <w:t>s</w:t>
      </w:r>
      <w:r w:rsidR="00B15984" w:rsidRPr="00CB42DC">
        <w:rPr>
          <w:lang w:val="en-US"/>
        </w:rPr>
        <w:t xml:space="preserve"> the removal of the </w:t>
      </w:r>
      <w:r w:rsidR="00352508" w:rsidRPr="00CB42DC">
        <w:rPr>
          <w:lang w:val="en-US"/>
        </w:rPr>
        <w:t xml:space="preserve">maternal </w:t>
      </w:r>
      <w:r w:rsidR="00B15984" w:rsidRPr="00CB42DC">
        <w:rPr>
          <w:lang w:val="en-US"/>
        </w:rPr>
        <w:t xml:space="preserve">tissues. </w:t>
      </w:r>
    </w:p>
    <w:p w14:paraId="39AD4105" w14:textId="77777777" w:rsidR="00A16C4A" w:rsidRPr="00CB42DC" w:rsidRDefault="00A16C4A" w:rsidP="00FF6150">
      <w:pPr>
        <w:pBdr>
          <w:top w:val="nil"/>
          <w:left w:val="nil"/>
          <w:bottom w:val="nil"/>
          <w:right w:val="nil"/>
          <w:between w:val="nil"/>
        </w:pBdr>
        <w:jc w:val="both"/>
        <w:rPr>
          <w:lang w:val="en-US"/>
        </w:rPr>
      </w:pPr>
    </w:p>
    <w:p w14:paraId="53BFDC95" w14:textId="48AE849B" w:rsidR="00011AE7" w:rsidRPr="00CB42DC" w:rsidRDefault="001B2C6D" w:rsidP="00FF6150">
      <w:pPr>
        <w:pBdr>
          <w:top w:val="nil"/>
          <w:left w:val="nil"/>
          <w:bottom w:val="nil"/>
          <w:right w:val="nil"/>
          <w:between w:val="nil"/>
        </w:pBdr>
        <w:jc w:val="both"/>
        <w:rPr>
          <w:lang w:val="en-US"/>
        </w:rPr>
      </w:pPr>
      <w:r w:rsidRPr="00F30F60">
        <w:rPr>
          <w:highlight w:val="yellow"/>
          <w:lang w:val="en-US"/>
        </w:rPr>
        <w:t>1.3</w:t>
      </w:r>
      <w:r w:rsidRPr="00F30F60">
        <w:rPr>
          <w:color w:val="000000"/>
          <w:highlight w:val="yellow"/>
          <w:lang w:val="en-US"/>
        </w:rPr>
        <w:t xml:space="preserve">. </w:t>
      </w:r>
      <w:r w:rsidRPr="00F30F60">
        <w:rPr>
          <w:highlight w:val="yellow"/>
          <w:lang w:val="en-US"/>
        </w:rPr>
        <w:t xml:space="preserve">H&amp;E </w:t>
      </w:r>
      <w:r w:rsidR="00011AE7" w:rsidRPr="00F30F60">
        <w:rPr>
          <w:highlight w:val="yellow"/>
          <w:lang w:val="en-US"/>
        </w:rPr>
        <w:t>S</w:t>
      </w:r>
      <w:r w:rsidRPr="00F30F60">
        <w:rPr>
          <w:highlight w:val="yellow"/>
          <w:lang w:val="en-US"/>
        </w:rPr>
        <w:t>taining</w:t>
      </w:r>
      <w:r w:rsidRPr="00CB42DC">
        <w:rPr>
          <w:lang w:val="en-US"/>
        </w:rPr>
        <w:t xml:space="preserve"> </w:t>
      </w:r>
    </w:p>
    <w:p w14:paraId="21FE1E4F" w14:textId="77777777" w:rsidR="00011AE7" w:rsidRPr="00CB42DC" w:rsidRDefault="00011AE7" w:rsidP="00FF6150">
      <w:pPr>
        <w:pBdr>
          <w:top w:val="nil"/>
          <w:left w:val="nil"/>
          <w:bottom w:val="nil"/>
          <w:right w:val="nil"/>
          <w:between w:val="nil"/>
        </w:pBdr>
        <w:jc w:val="both"/>
        <w:rPr>
          <w:color w:val="0000FF"/>
          <w:lang w:val="en-US"/>
        </w:rPr>
      </w:pPr>
    </w:p>
    <w:p w14:paraId="59A19848" w14:textId="5CC64795" w:rsidR="008F4AA4" w:rsidRPr="00CB42DC" w:rsidRDefault="008F4AA4" w:rsidP="00FF6150">
      <w:pPr>
        <w:pBdr>
          <w:top w:val="nil"/>
          <w:left w:val="nil"/>
          <w:bottom w:val="nil"/>
          <w:right w:val="nil"/>
          <w:between w:val="nil"/>
        </w:pBdr>
        <w:jc w:val="both"/>
        <w:rPr>
          <w:lang w:val="en-US"/>
        </w:rPr>
      </w:pPr>
      <w:r w:rsidRPr="00CB42DC">
        <w:rPr>
          <w:lang w:val="en-US"/>
        </w:rPr>
        <w:t xml:space="preserve">1.3.1. Allow the slides to cool down </w:t>
      </w:r>
      <w:r w:rsidR="00083FD7" w:rsidRPr="00CB42DC">
        <w:rPr>
          <w:lang w:val="en-US"/>
        </w:rPr>
        <w:t>to</w:t>
      </w:r>
      <w:r w:rsidRPr="00CB42DC">
        <w:rPr>
          <w:lang w:val="en-US"/>
        </w:rPr>
        <w:t xml:space="preserve"> room temperature </w:t>
      </w:r>
      <w:r w:rsidR="00DF6164">
        <w:rPr>
          <w:lang w:val="en-US"/>
        </w:rPr>
        <w:t>(</w:t>
      </w:r>
      <w:r w:rsidRPr="00CB42DC">
        <w:rPr>
          <w:lang w:val="en-US"/>
        </w:rPr>
        <w:t>10 min</w:t>
      </w:r>
      <w:r w:rsidR="00DF6164">
        <w:rPr>
          <w:lang w:val="en-US"/>
        </w:rPr>
        <w:t>)</w:t>
      </w:r>
      <w:r w:rsidRPr="00CB42DC">
        <w:rPr>
          <w:lang w:val="en-US"/>
        </w:rPr>
        <w:t>.</w:t>
      </w:r>
    </w:p>
    <w:p w14:paraId="61952806" w14:textId="77777777" w:rsidR="00C15232" w:rsidRPr="00CB42DC" w:rsidRDefault="00C15232" w:rsidP="00FF6150">
      <w:pPr>
        <w:pBdr>
          <w:top w:val="nil"/>
          <w:left w:val="nil"/>
          <w:bottom w:val="nil"/>
          <w:right w:val="nil"/>
          <w:between w:val="nil"/>
        </w:pBdr>
        <w:jc w:val="both"/>
        <w:rPr>
          <w:lang w:val="en-US"/>
        </w:rPr>
      </w:pPr>
    </w:p>
    <w:p w14:paraId="1DCF5313" w14:textId="026455EA" w:rsidR="004072DA" w:rsidRPr="00CB42DC" w:rsidRDefault="00083FD7" w:rsidP="00FF6150">
      <w:pPr>
        <w:pBdr>
          <w:top w:val="nil"/>
          <w:left w:val="nil"/>
          <w:bottom w:val="nil"/>
          <w:right w:val="nil"/>
          <w:between w:val="nil"/>
        </w:pBdr>
        <w:jc w:val="both"/>
        <w:rPr>
          <w:lang w:val="en-US"/>
        </w:rPr>
      </w:pPr>
      <w:r w:rsidRPr="00CB42DC">
        <w:rPr>
          <w:lang w:val="en-US"/>
        </w:rPr>
        <w:t xml:space="preserve">1.3.2. </w:t>
      </w:r>
      <w:r w:rsidR="004072DA" w:rsidRPr="00CB42DC">
        <w:rPr>
          <w:lang w:val="en-US"/>
        </w:rPr>
        <w:t>Reagent preparation</w:t>
      </w:r>
    </w:p>
    <w:p w14:paraId="01FD0AAE" w14:textId="77777777" w:rsidR="004072DA" w:rsidRPr="00CB42DC" w:rsidRDefault="004072DA" w:rsidP="00FF6150">
      <w:pPr>
        <w:pBdr>
          <w:top w:val="nil"/>
          <w:left w:val="nil"/>
          <w:bottom w:val="nil"/>
          <w:right w:val="nil"/>
          <w:between w:val="nil"/>
        </w:pBdr>
        <w:jc w:val="both"/>
        <w:rPr>
          <w:lang w:val="en-US"/>
        </w:rPr>
      </w:pPr>
    </w:p>
    <w:p w14:paraId="00CA888A" w14:textId="7F183AA1" w:rsidR="0049006F" w:rsidRPr="00CB42DC" w:rsidRDefault="0018346E" w:rsidP="0049006F">
      <w:pPr>
        <w:pBdr>
          <w:top w:val="nil"/>
          <w:left w:val="nil"/>
          <w:bottom w:val="nil"/>
          <w:right w:val="nil"/>
          <w:between w:val="nil"/>
        </w:pBdr>
        <w:jc w:val="both"/>
        <w:rPr>
          <w:lang w:val="en-US"/>
        </w:rPr>
      </w:pPr>
      <w:r w:rsidRPr="00CB42DC">
        <w:rPr>
          <w:lang w:val="en-US"/>
        </w:rPr>
        <w:t xml:space="preserve">1.3.2.1. </w:t>
      </w:r>
      <w:r w:rsidR="0049006F">
        <w:rPr>
          <w:lang w:val="en-US"/>
        </w:rPr>
        <w:t>Prepare E</w:t>
      </w:r>
      <w:r w:rsidR="00083FD7" w:rsidRPr="00CB42DC">
        <w:rPr>
          <w:lang w:val="en-US"/>
        </w:rPr>
        <w:t xml:space="preserve">osin Y </w:t>
      </w:r>
      <w:r w:rsidR="0049006F" w:rsidRPr="00CB42DC">
        <w:rPr>
          <w:lang w:val="en-US"/>
        </w:rPr>
        <w:t xml:space="preserve">working solution </w:t>
      </w:r>
      <w:r w:rsidR="00083FD7" w:rsidRPr="00CB42DC">
        <w:rPr>
          <w:lang w:val="en-US"/>
        </w:rPr>
        <w:t xml:space="preserve">(0.25%) </w:t>
      </w:r>
      <w:r w:rsidR="00F3694E" w:rsidRPr="00CB42DC">
        <w:rPr>
          <w:lang w:val="en-US"/>
        </w:rPr>
        <w:t xml:space="preserve">as per </w:t>
      </w:r>
      <w:r w:rsidR="00F3694E" w:rsidRPr="00CB42DC">
        <w:rPr>
          <w:b/>
          <w:bCs/>
          <w:lang w:val="en-US"/>
        </w:rPr>
        <w:t>Table 1</w:t>
      </w:r>
      <w:r w:rsidR="00D01D19" w:rsidRPr="00CB42DC">
        <w:rPr>
          <w:lang w:val="en-US"/>
        </w:rPr>
        <w:t>.</w:t>
      </w:r>
      <w:r w:rsidR="0049006F">
        <w:rPr>
          <w:lang w:val="en-US"/>
        </w:rPr>
        <w:t xml:space="preserve"> </w:t>
      </w:r>
      <w:r w:rsidR="0049006F" w:rsidRPr="00CB42DC">
        <w:rPr>
          <w:lang w:val="en-US"/>
        </w:rPr>
        <w:t>Mix well and store at room temperature.</w:t>
      </w:r>
    </w:p>
    <w:p w14:paraId="6F4AADC1" w14:textId="46D3AF43" w:rsidR="00083FD7" w:rsidRPr="00CB42DC" w:rsidRDefault="00083FD7" w:rsidP="00FF6150">
      <w:pPr>
        <w:pBdr>
          <w:top w:val="nil"/>
          <w:left w:val="nil"/>
          <w:bottom w:val="nil"/>
          <w:right w:val="nil"/>
          <w:between w:val="nil"/>
        </w:pBdr>
        <w:jc w:val="both"/>
        <w:rPr>
          <w:sz w:val="23"/>
          <w:szCs w:val="23"/>
          <w:lang w:val="en-US"/>
        </w:rPr>
      </w:pPr>
    </w:p>
    <w:p w14:paraId="41F783FE" w14:textId="5164453F" w:rsidR="00083FD7" w:rsidRPr="00CB42DC" w:rsidRDefault="0057315C" w:rsidP="00FF6150">
      <w:pPr>
        <w:pBdr>
          <w:top w:val="nil"/>
          <w:left w:val="nil"/>
          <w:bottom w:val="nil"/>
          <w:right w:val="nil"/>
          <w:between w:val="nil"/>
        </w:pBdr>
        <w:jc w:val="both"/>
        <w:rPr>
          <w:lang w:val="en-US"/>
        </w:rPr>
      </w:pPr>
      <w:r w:rsidRPr="00CB42DC">
        <w:rPr>
          <w:lang w:val="en-US"/>
        </w:rPr>
        <w:t xml:space="preserve">[Place </w:t>
      </w:r>
      <w:r w:rsidRPr="00CB42DC">
        <w:rPr>
          <w:b/>
          <w:bCs/>
          <w:lang w:val="en-US"/>
        </w:rPr>
        <w:t>Table 1</w:t>
      </w:r>
      <w:r w:rsidRPr="00CB42DC">
        <w:rPr>
          <w:lang w:val="en-US"/>
        </w:rPr>
        <w:t xml:space="preserve"> here]</w:t>
      </w:r>
    </w:p>
    <w:p w14:paraId="21163C14" w14:textId="77777777" w:rsidR="0057315C" w:rsidRPr="00CB42DC" w:rsidRDefault="0057315C" w:rsidP="00FF6150">
      <w:pPr>
        <w:pBdr>
          <w:top w:val="nil"/>
          <w:left w:val="nil"/>
          <w:bottom w:val="nil"/>
          <w:right w:val="nil"/>
          <w:between w:val="nil"/>
        </w:pBdr>
        <w:jc w:val="both"/>
        <w:rPr>
          <w:lang w:val="en-US"/>
        </w:rPr>
      </w:pPr>
    </w:p>
    <w:p w14:paraId="0ED50DB8" w14:textId="3DB4F991" w:rsidR="004072DA" w:rsidRPr="00CB42DC" w:rsidRDefault="0018346E" w:rsidP="00FF6150">
      <w:pPr>
        <w:pBdr>
          <w:top w:val="nil"/>
          <w:left w:val="nil"/>
          <w:bottom w:val="nil"/>
          <w:right w:val="nil"/>
          <w:between w:val="nil"/>
        </w:pBdr>
        <w:jc w:val="both"/>
        <w:rPr>
          <w:lang w:val="en-US"/>
        </w:rPr>
      </w:pPr>
      <w:r w:rsidRPr="00CB42DC">
        <w:rPr>
          <w:lang w:val="en-US"/>
        </w:rPr>
        <w:t xml:space="preserve">1.3.2.2. </w:t>
      </w:r>
      <w:r w:rsidR="0049006F">
        <w:rPr>
          <w:lang w:val="en-US"/>
        </w:rPr>
        <w:t>Prepare w</w:t>
      </w:r>
      <w:r w:rsidRPr="00CB42DC">
        <w:rPr>
          <w:lang w:val="en-US"/>
        </w:rPr>
        <w:t>orking h</w:t>
      </w:r>
      <w:r w:rsidR="004072DA" w:rsidRPr="00CB42DC">
        <w:rPr>
          <w:lang w:val="en-US"/>
        </w:rPr>
        <w:t xml:space="preserve">ematoxylin </w:t>
      </w:r>
      <w:r w:rsidR="0065773C" w:rsidRPr="00CB42DC">
        <w:rPr>
          <w:lang w:val="en-US"/>
        </w:rPr>
        <w:t xml:space="preserve">solution </w:t>
      </w:r>
      <w:r w:rsidR="0049006F">
        <w:rPr>
          <w:lang w:val="en-US"/>
        </w:rPr>
        <w:t>by diluting</w:t>
      </w:r>
      <w:r w:rsidR="004072DA" w:rsidRPr="00CB42DC">
        <w:rPr>
          <w:lang w:val="en-US"/>
        </w:rPr>
        <w:t xml:space="preserve"> </w:t>
      </w:r>
      <w:r w:rsidRPr="00CB42DC">
        <w:rPr>
          <w:lang w:val="en-US"/>
        </w:rPr>
        <w:t xml:space="preserve">stock solution of hematoxylin </w:t>
      </w:r>
      <w:r w:rsidR="004072DA" w:rsidRPr="00CB42DC">
        <w:rPr>
          <w:lang w:val="en-US"/>
        </w:rPr>
        <w:t>5x</w:t>
      </w:r>
      <w:r w:rsidRPr="00CB42DC">
        <w:rPr>
          <w:lang w:val="en-US"/>
        </w:rPr>
        <w:t xml:space="preserve"> in water</w:t>
      </w:r>
      <w:r w:rsidR="004072DA" w:rsidRPr="00CB42DC">
        <w:rPr>
          <w:lang w:val="en-US"/>
        </w:rPr>
        <w:t xml:space="preserve"> </w:t>
      </w:r>
      <w:r w:rsidR="00DF5AB0">
        <w:rPr>
          <w:lang w:val="en-US"/>
        </w:rPr>
        <w:t>(</w:t>
      </w:r>
      <w:r w:rsidR="004072DA" w:rsidRPr="00CB42DC">
        <w:rPr>
          <w:lang w:val="en-US"/>
        </w:rPr>
        <w:t>i.e.</w:t>
      </w:r>
      <w:r w:rsidR="00DF5AB0">
        <w:rPr>
          <w:lang w:val="en-US"/>
        </w:rPr>
        <w:t>,</w:t>
      </w:r>
      <w:r w:rsidR="004072DA" w:rsidRPr="00CB42DC">
        <w:rPr>
          <w:lang w:val="en-US"/>
        </w:rPr>
        <w:t xml:space="preserve"> </w:t>
      </w:r>
      <w:r w:rsidR="00D01D19" w:rsidRPr="00CB42DC">
        <w:rPr>
          <w:lang w:val="en-US"/>
        </w:rPr>
        <w:t xml:space="preserve">mix </w:t>
      </w:r>
      <w:r w:rsidR="004072DA" w:rsidRPr="00CB42DC">
        <w:rPr>
          <w:lang w:val="en-US"/>
        </w:rPr>
        <w:t>80 m</w:t>
      </w:r>
      <w:r w:rsidR="00DA3BE3" w:rsidRPr="00CB42DC">
        <w:rPr>
          <w:lang w:val="en-US"/>
        </w:rPr>
        <w:t>L</w:t>
      </w:r>
      <w:r w:rsidR="004072DA" w:rsidRPr="00CB42DC">
        <w:rPr>
          <w:lang w:val="en-US"/>
        </w:rPr>
        <w:t xml:space="preserve"> of water </w:t>
      </w:r>
      <w:r w:rsidR="00D01D19" w:rsidRPr="00CB42DC">
        <w:rPr>
          <w:lang w:val="en-US"/>
        </w:rPr>
        <w:t xml:space="preserve">with </w:t>
      </w:r>
      <w:r w:rsidR="004072DA" w:rsidRPr="00CB42DC">
        <w:rPr>
          <w:lang w:val="en-US"/>
        </w:rPr>
        <w:t>20 m</w:t>
      </w:r>
      <w:r w:rsidR="00DA3BE3" w:rsidRPr="00CB42DC">
        <w:rPr>
          <w:lang w:val="en-US"/>
        </w:rPr>
        <w:t>L</w:t>
      </w:r>
      <w:r w:rsidR="004072DA" w:rsidRPr="00CB42DC">
        <w:rPr>
          <w:lang w:val="en-US"/>
        </w:rPr>
        <w:t xml:space="preserve"> </w:t>
      </w:r>
      <w:r w:rsidR="00772B22" w:rsidRPr="00CB42DC">
        <w:rPr>
          <w:lang w:val="en-US"/>
        </w:rPr>
        <w:t xml:space="preserve">of </w:t>
      </w:r>
      <w:r w:rsidR="00AB1D55" w:rsidRPr="00CB42DC">
        <w:rPr>
          <w:lang w:val="en-US"/>
        </w:rPr>
        <w:t>hematoxylin</w:t>
      </w:r>
      <w:r w:rsidR="00DF5AB0">
        <w:rPr>
          <w:lang w:val="en-US"/>
        </w:rPr>
        <w:t>)</w:t>
      </w:r>
      <w:r w:rsidR="0049006F">
        <w:rPr>
          <w:lang w:val="en-US"/>
        </w:rPr>
        <w:t>.</w:t>
      </w:r>
    </w:p>
    <w:p w14:paraId="39A62F51" w14:textId="77777777" w:rsidR="0018346E" w:rsidRPr="00CB42DC" w:rsidRDefault="0018346E" w:rsidP="00FF6150">
      <w:pPr>
        <w:pBdr>
          <w:top w:val="nil"/>
          <w:left w:val="nil"/>
          <w:bottom w:val="nil"/>
          <w:right w:val="nil"/>
          <w:between w:val="nil"/>
        </w:pBdr>
        <w:jc w:val="both"/>
        <w:rPr>
          <w:lang w:val="en-US"/>
        </w:rPr>
      </w:pPr>
    </w:p>
    <w:p w14:paraId="5380E6C9" w14:textId="7C7F319D" w:rsidR="004072DA" w:rsidRPr="00CB42DC" w:rsidRDefault="0018346E" w:rsidP="00FF6150">
      <w:pPr>
        <w:pBdr>
          <w:top w:val="nil"/>
          <w:left w:val="nil"/>
          <w:bottom w:val="nil"/>
          <w:right w:val="nil"/>
          <w:between w:val="nil"/>
        </w:pBdr>
        <w:jc w:val="both"/>
        <w:rPr>
          <w:lang w:val="en-US"/>
        </w:rPr>
      </w:pPr>
      <w:r w:rsidRPr="00CB42DC">
        <w:rPr>
          <w:lang w:val="en-US"/>
        </w:rPr>
        <w:t>NOTE</w:t>
      </w:r>
      <w:r w:rsidR="004072DA" w:rsidRPr="00CB42DC">
        <w:rPr>
          <w:lang w:val="en-US"/>
        </w:rPr>
        <w:t xml:space="preserve">: </w:t>
      </w:r>
      <w:r w:rsidR="00DA4E77" w:rsidRPr="00CB42DC">
        <w:rPr>
          <w:lang w:val="en-US"/>
        </w:rPr>
        <w:t>Wrap s</w:t>
      </w:r>
      <w:r w:rsidR="004072DA" w:rsidRPr="00CB42DC">
        <w:rPr>
          <w:lang w:val="en-US"/>
        </w:rPr>
        <w:t xml:space="preserve">tock solution of hematoxylin </w:t>
      </w:r>
      <w:r w:rsidR="00DA4E77" w:rsidRPr="00CB42DC">
        <w:rPr>
          <w:lang w:val="en-US"/>
        </w:rPr>
        <w:t>in</w:t>
      </w:r>
      <w:r w:rsidR="004072DA" w:rsidRPr="00CB42DC">
        <w:rPr>
          <w:lang w:val="en-US"/>
        </w:rPr>
        <w:t xml:space="preserve"> foil for storage.</w:t>
      </w:r>
    </w:p>
    <w:p w14:paraId="0A7771CF" w14:textId="77777777" w:rsidR="00083FD7" w:rsidRPr="00CB42DC" w:rsidRDefault="00083FD7" w:rsidP="00FF6150">
      <w:pPr>
        <w:pBdr>
          <w:top w:val="nil"/>
          <w:left w:val="nil"/>
          <w:bottom w:val="nil"/>
          <w:right w:val="nil"/>
          <w:between w:val="nil"/>
        </w:pBdr>
        <w:jc w:val="both"/>
        <w:rPr>
          <w:lang w:val="en-US"/>
        </w:rPr>
      </w:pPr>
    </w:p>
    <w:p w14:paraId="152BE23E" w14:textId="369F5CDB" w:rsidR="008F4AA4" w:rsidRPr="00CB42DC" w:rsidRDefault="00083FD7" w:rsidP="00FF6150">
      <w:pPr>
        <w:pBdr>
          <w:top w:val="nil"/>
          <w:left w:val="nil"/>
          <w:bottom w:val="nil"/>
          <w:right w:val="nil"/>
          <w:between w:val="nil"/>
        </w:pBdr>
        <w:jc w:val="both"/>
        <w:rPr>
          <w:lang w:val="en-US"/>
        </w:rPr>
      </w:pPr>
      <w:r w:rsidRPr="00CB42DC">
        <w:rPr>
          <w:lang w:val="en-US"/>
        </w:rPr>
        <w:t xml:space="preserve">1.3.3. </w:t>
      </w:r>
      <w:r w:rsidR="008F4AA4" w:rsidRPr="00CB42DC">
        <w:rPr>
          <w:lang w:val="en-US"/>
        </w:rPr>
        <w:t>Prepare staining jars with the correct reagents</w:t>
      </w:r>
      <w:r w:rsidR="00184D37" w:rsidRPr="00CB42DC">
        <w:rPr>
          <w:lang w:val="en-US"/>
        </w:rPr>
        <w:t xml:space="preserve"> under a fume hood</w:t>
      </w:r>
      <w:r w:rsidR="008F4AA4" w:rsidRPr="00CB42DC">
        <w:rPr>
          <w:lang w:val="en-US"/>
        </w:rPr>
        <w:t xml:space="preserve"> according to </w:t>
      </w:r>
      <w:r w:rsidR="00F3694E" w:rsidRPr="00CB42DC">
        <w:rPr>
          <w:b/>
          <w:bCs/>
          <w:lang w:val="en-US"/>
        </w:rPr>
        <w:t>T</w:t>
      </w:r>
      <w:r w:rsidR="008F4AA4" w:rsidRPr="00CB42DC">
        <w:rPr>
          <w:b/>
          <w:bCs/>
          <w:lang w:val="en-US"/>
        </w:rPr>
        <w:t>able</w:t>
      </w:r>
      <w:r w:rsidR="00F3694E" w:rsidRPr="00CB42DC">
        <w:rPr>
          <w:b/>
          <w:bCs/>
          <w:lang w:val="en-US"/>
        </w:rPr>
        <w:t xml:space="preserve"> 2</w:t>
      </w:r>
      <w:r w:rsidR="00772B22" w:rsidRPr="00CB42DC">
        <w:rPr>
          <w:lang w:val="en-US"/>
        </w:rPr>
        <w:t>.</w:t>
      </w:r>
    </w:p>
    <w:p w14:paraId="21283BCC" w14:textId="067781BD" w:rsidR="008F4AA4" w:rsidRPr="00CB42DC" w:rsidRDefault="008F4AA4" w:rsidP="00FF6150">
      <w:pPr>
        <w:pBdr>
          <w:top w:val="nil"/>
          <w:left w:val="nil"/>
          <w:bottom w:val="nil"/>
          <w:right w:val="nil"/>
          <w:between w:val="nil"/>
        </w:pBdr>
        <w:jc w:val="both"/>
        <w:rPr>
          <w:lang w:val="en-US"/>
        </w:rPr>
      </w:pPr>
    </w:p>
    <w:p w14:paraId="60BB8D4A" w14:textId="216D467F" w:rsidR="00F3694E" w:rsidRPr="00CB42DC" w:rsidRDefault="00F3694E" w:rsidP="00FF6150">
      <w:pPr>
        <w:pBdr>
          <w:top w:val="nil"/>
          <w:left w:val="nil"/>
          <w:bottom w:val="nil"/>
          <w:right w:val="nil"/>
          <w:between w:val="nil"/>
        </w:pBdr>
        <w:jc w:val="both"/>
        <w:rPr>
          <w:lang w:val="en-US"/>
        </w:rPr>
      </w:pPr>
      <w:r w:rsidRPr="00CB42DC">
        <w:rPr>
          <w:lang w:val="en-US"/>
        </w:rPr>
        <w:t xml:space="preserve">[Place </w:t>
      </w:r>
      <w:r w:rsidRPr="00CB42DC">
        <w:rPr>
          <w:b/>
          <w:bCs/>
          <w:lang w:val="en-US"/>
        </w:rPr>
        <w:t>Table 2</w:t>
      </w:r>
      <w:r w:rsidRPr="00CB42DC">
        <w:rPr>
          <w:lang w:val="en-US"/>
        </w:rPr>
        <w:t xml:space="preserve"> here]</w:t>
      </w:r>
    </w:p>
    <w:p w14:paraId="3397CE72" w14:textId="77777777" w:rsidR="00F3694E" w:rsidRPr="00CB42DC" w:rsidRDefault="00F3694E" w:rsidP="00FF6150">
      <w:pPr>
        <w:pBdr>
          <w:top w:val="nil"/>
          <w:left w:val="nil"/>
          <w:bottom w:val="nil"/>
          <w:right w:val="nil"/>
          <w:between w:val="nil"/>
        </w:pBdr>
        <w:jc w:val="both"/>
        <w:rPr>
          <w:sz w:val="23"/>
          <w:szCs w:val="23"/>
          <w:lang w:val="en-US"/>
        </w:rPr>
      </w:pPr>
    </w:p>
    <w:p w14:paraId="73C0E206" w14:textId="560471F3" w:rsidR="00C64AA4" w:rsidRPr="00CB42DC" w:rsidRDefault="005208EF" w:rsidP="00FF6150">
      <w:pPr>
        <w:pBdr>
          <w:top w:val="nil"/>
          <w:left w:val="nil"/>
          <w:bottom w:val="nil"/>
          <w:right w:val="nil"/>
          <w:between w:val="nil"/>
        </w:pBdr>
        <w:jc w:val="both"/>
        <w:rPr>
          <w:color w:val="000000" w:themeColor="text1"/>
          <w:lang w:val="en-US"/>
        </w:rPr>
      </w:pPr>
      <w:r w:rsidRPr="006375E2">
        <w:rPr>
          <w:color w:val="000000" w:themeColor="text1"/>
          <w:highlight w:val="yellow"/>
          <w:lang w:val="en-US"/>
        </w:rPr>
        <w:t>1.3.</w:t>
      </w:r>
      <w:r w:rsidR="00083FD7" w:rsidRPr="006375E2">
        <w:rPr>
          <w:color w:val="000000" w:themeColor="text1"/>
          <w:highlight w:val="yellow"/>
          <w:lang w:val="en-US"/>
        </w:rPr>
        <w:t>4</w:t>
      </w:r>
      <w:r w:rsidRPr="006375E2">
        <w:rPr>
          <w:color w:val="000000" w:themeColor="text1"/>
          <w:highlight w:val="yellow"/>
          <w:lang w:val="en-US"/>
        </w:rPr>
        <w:t xml:space="preserve">. </w:t>
      </w:r>
      <w:r w:rsidR="00C64AA4" w:rsidRPr="006375E2">
        <w:rPr>
          <w:color w:val="000000" w:themeColor="text1"/>
          <w:highlight w:val="yellow"/>
          <w:lang w:val="en-US"/>
        </w:rPr>
        <w:t xml:space="preserve">Perform the </w:t>
      </w:r>
      <w:r w:rsidR="00746A5A" w:rsidRPr="006375E2">
        <w:rPr>
          <w:color w:val="000000" w:themeColor="text1"/>
          <w:highlight w:val="yellow"/>
          <w:lang w:val="en-US"/>
        </w:rPr>
        <w:t xml:space="preserve">H&amp;E </w:t>
      </w:r>
      <w:r w:rsidR="00C64AA4" w:rsidRPr="006375E2">
        <w:rPr>
          <w:color w:val="000000" w:themeColor="text1"/>
          <w:highlight w:val="yellow"/>
          <w:lang w:val="en-US"/>
        </w:rPr>
        <w:t>staining by submerging the slides into the appropriate staining jar</w:t>
      </w:r>
      <w:r w:rsidR="000E3BF3" w:rsidRPr="006375E2">
        <w:rPr>
          <w:color w:val="000000" w:themeColor="text1"/>
          <w:highlight w:val="yellow"/>
          <w:lang w:val="en-US"/>
        </w:rPr>
        <w:t>s</w:t>
      </w:r>
      <w:r w:rsidR="00C64AA4" w:rsidRPr="006375E2">
        <w:rPr>
          <w:color w:val="000000" w:themeColor="text1"/>
          <w:highlight w:val="yellow"/>
          <w:lang w:val="en-US"/>
        </w:rPr>
        <w:t xml:space="preserve"> for the correct time period </w:t>
      </w:r>
      <w:r w:rsidR="002112C3" w:rsidRPr="006375E2">
        <w:rPr>
          <w:color w:val="000000" w:themeColor="text1"/>
          <w:highlight w:val="yellow"/>
          <w:lang w:val="en-US"/>
        </w:rPr>
        <w:t>according to</w:t>
      </w:r>
      <w:r w:rsidR="00C64AA4" w:rsidRPr="006375E2">
        <w:rPr>
          <w:color w:val="000000" w:themeColor="text1"/>
          <w:highlight w:val="yellow"/>
          <w:lang w:val="en-US"/>
        </w:rPr>
        <w:t xml:space="preserve"> </w:t>
      </w:r>
      <w:r w:rsidR="002112C3" w:rsidRPr="006375E2">
        <w:rPr>
          <w:b/>
          <w:bCs/>
          <w:color w:val="000000" w:themeColor="text1"/>
          <w:highlight w:val="yellow"/>
          <w:lang w:val="en-US"/>
        </w:rPr>
        <w:t>Table 2</w:t>
      </w:r>
      <w:r w:rsidR="00C64AA4" w:rsidRPr="006375E2">
        <w:rPr>
          <w:color w:val="000000" w:themeColor="text1"/>
          <w:highlight w:val="yellow"/>
          <w:lang w:val="en-US"/>
        </w:rPr>
        <w:t>.</w:t>
      </w:r>
    </w:p>
    <w:p w14:paraId="36CD4CAA" w14:textId="77777777" w:rsidR="008434D6" w:rsidRPr="00CB42DC" w:rsidRDefault="008434D6" w:rsidP="00FF6150">
      <w:pPr>
        <w:pBdr>
          <w:top w:val="nil"/>
          <w:left w:val="nil"/>
          <w:bottom w:val="nil"/>
          <w:right w:val="nil"/>
          <w:between w:val="nil"/>
        </w:pBdr>
        <w:jc w:val="both"/>
        <w:rPr>
          <w:color w:val="000000" w:themeColor="text1"/>
          <w:lang w:val="en-US"/>
        </w:rPr>
      </w:pPr>
    </w:p>
    <w:p w14:paraId="12C156DA" w14:textId="787CC829" w:rsidR="00720D3D" w:rsidRDefault="00C64AA4" w:rsidP="00FF6150">
      <w:pPr>
        <w:pBdr>
          <w:top w:val="nil"/>
          <w:left w:val="nil"/>
          <w:bottom w:val="nil"/>
          <w:right w:val="nil"/>
          <w:between w:val="nil"/>
        </w:pBdr>
        <w:jc w:val="both"/>
        <w:rPr>
          <w:color w:val="000000" w:themeColor="text1"/>
          <w:lang w:val="en-US"/>
        </w:rPr>
      </w:pPr>
      <w:r w:rsidRPr="006375E2">
        <w:rPr>
          <w:color w:val="000000" w:themeColor="text1"/>
          <w:highlight w:val="yellow"/>
          <w:lang w:val="en-US"/>
        </w:rPr>
        <w:t xml:space="preserve">1.3.5. </w:t>
      </w:r>
      <w:r w:rsidR="00F30F60" w:rsidRPr="006375E2">
        <w:rPr>
          <w:color w:val="000000" w:themeColor="text1"/>
          <w:highlight w:val="yellow"/>
          <w:lang w:val="en-US"/>
        </w:rPr>
        <w:t>Mount t</w:t>
      </w:r>
      <w:r w:rsidR="00011AE7" w:rsidRPr="006375E2">
        <w:rPr>
          <w:color w:val="000000" w:themeColor="text1"/>
          <w:highlight w:val="yellow"/>
          <w:lang w:val="en-US"/>
        </w:rPr>
        <w:t xml:space="preserve">he 4 μm sections for morphological analysis </w:t>
      </w:r>
      <w:r w:rsidR="008537D2" w:rsidRPr="006375E2">
        <w:rPr>
          <w:color w:val="000000" w:themeColor="text1"/>
          <w:highlight w:val="yellow"/>
          <w:lang w:val="en-US"/>
        </w:rPr>
        <w:t xml:space="preserve">with </w:t>
      </w:r>
      <w:r w:rsidR="003413F9" w:rsidRPr="006375E2">
        <w:rPr>
          <w:color w:val="000000" w:themeColor="text1"/>
          <w:highlight w:val="yellow"/>
          <w:lang w:val="en-US"/>
        </w:rPr>
        <w:t>mounting</w:t>
      </w:r>
      <w:r w:rsidR="008537D2" w:rsidRPr="006375E2">
        <w:rPr>
          <w:color w:val="000000" w:themeColor="text1"/>
          <w:highlight w:val="yellow"/>
          <w:lang w:val="en-US"/>
        </w:rPr>
        <w:t xml:space="preserve"> medium and coverslip with </w:t>
      </w:r>
      <w:r w:rsidR="003413F9" w:rsidRPr="006375E2">
        <w:rPr>
          <w:color w:val="000000" w:themeColor="text1"/>
          <w:highlight w:val="yellow"/>
          <w:lang w:val="en-US"/>
        </w:rPr>
        <w:t>g</w:t>
      </w:r>
      <w:r w:rsidR="008537D2" w:rsidRPr="006375E2">
        <w:rPr>
          <w:color w:val="000000" w:themeColor="text1"/>
          <w:highlight w:val="yellow"/>
          <w:lang w:val="en-US"/>
        </w:rPr>
        <w:t>lass coverslips</w:t>
      </w:r>
      <w:r w:rsidR="00A40D4D">
        <w:rPr>
          <w:color w:val="000000" w:themeColor="text1"/>
          <w:highlight w:val="yellow"/>
          <w:lang w:val="en-US"/>
        </w:rPr>
        <w:t xml:space="preserve"> (</w:t>
      </w:r>
      <w:r w:rsidR="00A40D4D" w:rsidRPr="00A40D4D">
        <w:rPr>
          <w:b/>
          <w:bCs/>
          <w:color w:val="000000" w:themeColor="text1"/>
          <w:highlight w:val="yellow"/>
          <w:lang w:val="en-US"/>
        </w:rPr>
        <w:t>Table of Materials</w:t>
      </w:r>
      <w:r w:rsidR="00A40D4D">
        <w:rPr>
          <w:color w:val="000000" w:themeColor="text1"/>
          <w:highlight w:val="yellow"/>
          <w:lang w:val="en-US"/>
        </w:rPr>
        <w:t>)</w:t>
      </w:r>
      <w:r w:rsidR="008537D2" w:rsidRPr="006375E2">
        <w:rPr>
          <w:color w:val="000000" w:themeColor="text1"/>
          <w:highlight w:val="yellow"/>
          <w:lang w:val="en-US"/>
        </w:rPr>
        <w:t>.</w:t>
      </w:r>
    </w:p>
    <w:p w14:paraId="5B5AA9FF" w14:textId="77777777" w:rsidR="00720D3D" w:rsidRDefault="00720D3D" w:rsidP="00FF6150">
      <w:pPr>
        <w:pBdr>
          <w:top w:val="nil"/>
          <w:left w:val="nil"/>
          <w:bottom w:val="nil"/>
          <w:right w:val="nil"/>
          <w:between w:val="nil"/>
        </w:pBdr>
        <w:jc w:val="both"/>
        <w:rPr>
          <w:color w:val="000000" w:themeColor="text1"/>
          <w:lang w:val="en-US"/>
        </w:rPr>
      </w:pPr>
    </w:p>
    <w:p w14:paraId="438754EE" w14:textId="28D7E158" w:rsidR="008537D2" w:rsidRPr="00CB42DC" w:rsidRDefault="00720D3D" w:rsidP="00FF6150">
      <w:pPr>
        <w:pBdr>
          <w:top w:val="nil"/>
          <w:left w:val="nil"/>
          <w:bottom w:val="nil"/>
          <w:right w:val="nil"/>
          <w:between w:val="nil"/>
        </w:pBdr>
        <w:jc w:val="both"/>
        <w:rPr>
          <w:color w:val="000000" w:themeColor="text1"/>
          <w:lang w:val="en-US"/>
        </w:rPr>
      </w:pPr>
      <w:r>
        <w:rPr>
          <w:color w:val="000000" w:themeColor="text1"/>
          <w:lang w:val="en-US"/>
        </w:rPr>
        <w:t>NOTE: T</w:t>
      </w:r>
      <w:r w:rsidR="00C61685" w:rsidRPr="00CB42DC">
        <w:rPr>
          <w:color w:val="000000" w:themeColor="text1"/>
          <w:lang w:val="en-US"/>
        </w:rPr>
        <w:t>he 10 μm sections for genotyping</w:t>
      </w:r>
      <w:r>
        <w:rPr>
          <w:color w:val="000000" w:themeColor="text1"/>
          <w:lang w:val="en-US"/>
        </w:rPr>
        <w:t xml:space="preserve"> should not be coverslipped</w:t>
      </w:r>
      <w:r w:rsidR="00C61685" w:rsidRPr="00CB42DC">
        <w:rPr>
          <w:color w:val="000000" w:themeColor="text1"/>
          <w:lang w:val="en-US"/>
        </w:rPr>
        <w:t>.</w:t>
      </w:r>
    </w:p>
    <w:p w14:paraId="75D6A4EE" w14:textId="77777777" w:rsidR="008434D6" w:rsidRPr="00CB42DC" w:rsidRDefault="008434D6" w:rsidP="00FF6150">
      <w:pPr>
        <w:pBdr>
          <w:top w:val="nil"/>
          <w:left w:val="nil"/>
          <w:bottom w:val="nil"/>
          <w:right w:val="nil"/>
          <w:between w:val="nil"/>
        </w:pBdr>
        <w:jc w:val="both"/>
        <w:rPr>
          <w:color w:val="000000" w:themeColor="text1"/>
          <w:lang w:val="en-US"/>
        </w:rPr>
      </w:pPr>
    </w:p>
    <w:p w14:paraId="07A4FDCC" w14:textId="103A63CF" w:rsidR="005208EF" w:rsidRPr="00CB42DC" w:rsidRDefault="008537D2" w:rsidP="00FF6150">
      <w:pPr>
        <w:pBdr>
          <w:top w:val="nil"/>
          <w:left w:val="nil"/>
          <w:bottom w:val="nil"/>
          <w:right w:val="nil"/>
          <w:between w:val="nil"/>
        </w:pBdr>
        <w:jc w:val="both"/>
        <w:rPr>
          <w:color w:val="000000" w:themeColor="text1"/>
          <w:lang w:val="en-US"/>
        </w:rPr>
      </w:pPr>
      <w:r w:rsidRPr="00CB42DC">
        <w:rPr>
          <w:color w:val="000000" w:themeColor="text1"/>
          <w:lang w:val="en-US"/>
        </w:rPr>
        <w:t xml:space="preserve">1.3.6. </w:t>
      </w:r>
      <w:r w:rsidR="002952BB" w:rsidRPr="00CE3741">
        <w:rPr>
          <w:color w:val="000000" w:themeColor="text1"/>
          <w:highlight w:val="yellow"/>
          <w:lang w:val="en-US"/>
        </w:rPr>
        <w:t>L</w:t>
      </w:r>
      <w:r w:rsidRPr="00CE3741">
        <w:rPr>
          <w:color w:val="000000" w:themeColor="text1"/>
          <w:highlight w:val="yellow"/>
          <w:lang w:val="en-US"/>
        </w:rPr>
        <w:t>eav</w:t>
      </w:r>
      <w:r w:rsidR="002952BB" w:rsidRPr="00CE3741">
        <w:rPr>
          <w:color w:val="000000" w:themeColor="text1"/>
          <w:highlight w:val="yellow"/>
          <w:lang w:val="en-US"/>
        </w:rPr>
        <w:t>e</w:t>
      </w:r>
      <w:r w:rsidRPr="00CE3741">
        <w:rPr>
          <w:color w:val="000000" w:themeColor="text1"/>
          <w:highlight w:val="yellow"/>
          <w:lang w:val="en-US"/>
        </w:rPr>
        <w:t xml:space="preserve"> the </w:t>
      </w:r>
      <w:r w:rsidR="00CE3741" w:rsidRPr="00A74DF3">
        <w:rPr>
          <w:color w:val="000000" w:themeColor="text1"/>
          <w:highlight w:val="yellow"/>
          <w:lang w:val="en-US"/>
        </w:rPr>
        <w:t xml:space="preserve">10 </w:t>
      </w:r>
      <w:proofErr w:type="spellStart"/>
      <w:r w:rsidR="00CE3741" w:rsidRPr="00CE3741">
        <w:rPr>
          <w:color w:val="000000" w:themeColor="text1"/>
          <w:highlight w:val="yellow"/>
          <w:lang w:val="en-US"/>
        </w:rPr>
        <w:t>μm</w:t>
      </w:r>
      <w:proofErr w:type="spellEnd"/>
      <w:r w:rsidR="00CE3741" w:rsidRPr="00CE3741">
        <w:rPr>
          <w:color w:val="000000" w:themeColor="text1"/>
          <w:highlight w:val="yellow"/>
          <w:lang w:val="en-US"/>
        </w:rPr>
        <w:t xml:space="preserve"> sections </w:t>
      </w:r>
      <w:r w:rsidRPr="00CB42DC">
        <w:rPr>
          <w:color w:val="000000" w:themeColor="text1"/>
          <w:highlight w:val="yellow"/>
          <w:lang w:val="en-US"/>
        </w:rPr>
        <w:t>under the fume hood for a minimum of 3 h in order for the toxic xylene odors to</w:t>
      </w:r>
      <w:r w:rsidR="00B97C66" w:rsidRPr="00CB42DC">
        <w:rPr>
          <w:color w:val="000000" w:themeColor="text1"/>
          <w:highlight w:val="yellow"/>
          <w:lang w:val="en-US"/>
        </w:rPr>
        <w:t xml:space="preserve"> dissipate</w:t>
      </w:r>
      <w:r w:rsidRPr="00CB42DC">
        <w:rPr>
          <w:color w:val="000000" w:themeColor="text1"/>
          <w:lang w:val="en-US"/>
        </w:rPr>
        <w:t>.</w:t>
      </w:r>
    </w:p>
    <w:p w14:paraId="126FBCE0" w14:textId="77777777" w:rsidR="00191840" w:rsidRPr="00CB42DC" w:rsidRDefault="00191840" w:rsidP="00FF6150">
      <w:pPr>
        <w:pBdr>
          <w:top w:val="nil"/>
          <w:left w:val="nil"/>
          <w:bottom w:val="nil"/>
          <w:right w:val="nil"/>
          <w:between w:val="nil"/>
        </w:pBdr>
        <w:jc w:val="both"/>
        <w:rPr>
          <w:color w:val="000000" w:themeColor="text1"/>
          <w:lang w:val="en-US"/>
        </w:rPr>
      </w:pPr>
    </w:p>
    <w:p w14:paraId="048C115C" w14:textId="4AD205E9" w:rsidR="00011AE7" w:rsidRPr="00CB42DC" w:rsidRDefault="00AF7718" w:rsidP="00FF6150">
      <w:pPr>
        <w:pBdr>
          <w:top w:val="nil"/>
          <w:left w:val="nil"/>
          <w:bottom w:val="nil"/>
          <w:right w:val="nil"/>
          <w:between w:val="nil"/>
        </w:pBdr>
        <w:jc w:val="both"/>
        <w:rPr>
          <w:color w:val="000000" w:themeColor="text1"/>
          <w:lang w:val="en-US"/>
        </w:rPr>
      </w:pPr>
      <w:r w:rsidRPr="00CB42DC">
        <w:rPr>
          <w:color w:val="000000" w:themeColor="text1"/>
          <w:lang w:val="en-US"/>
        </w:rPr>
        <w:t>CAUTION</w:t>
      </w:r>
      <w:r w:rsidR="00011AE7" w:rsidRPr="00CB42DC">
        <w:rPr>
          <w:color w:val="000000" w:themeColor="text1"/>
          <w:lang w:val="en-US"/>
        </w:rPr>
        <w:t xml:space="preserve">: All the staining steps need to be performed under a fume hood. Xylene products need to be kept under the hood at all times because xylene odors are toxic. Furthermore, xylene and hematoxylin need to be </w:t>
      </w:r>
      <w:r w:rsidR="00B97C66" w:rsidRPr="00CB42DC">
        <w:rPr>
          <w:color w:val="000000" w:themeColor="text1"/>
          <w:lang w:val="en-US"/>
        </w:rPr>
        <w:t>discarded</w:t>
      </w:r>
      <w:r w:rsidR="00011AE7" w:rsidRPr="00CB42DC">
        <w:rPr>
          <w:color w:val="000000" w:themeColor="text1"/>
          <w:lang w:val="en-US"/>
        </w:rPr>
        <w:t xml:space="preserve"> in special containers. Once these containers are full, the</w:t>
      </w:r>
      <w:r w:rsidR="00EA2F5E" w:rsidRPr="00CB42DC">
        <w:rPr>
          <w:color w:val="000000" w:themeColor="text1"/>
          <w:lang w:val="en-US"/>
        </w:rPr>
        <w:t>y need to be di</w:t>
      </w:r>
      <w:r w:rsidR="005F3A21" w:rsidRPr="00CB42DC">
        <w:rPr>
          <w:color w:val="000000" w:themeColor="text1"/>
          <w:lang w:val="en-US"/>
        </w:rPr>
        <w:t xml:space="preserve">scarded as recommended by </w:t>
      </w:r>
      <w:r w:rsidR="00FD7C8C" w:rsidRPr="00CB42DC">
        <w:rPr>
          <w:color w:val="000000" w:themeColor="text1"/>
          <w:lang w:val="en-US"/>
        </w:rPr>
        <w:t>the lab</w:t>
      </w:r>
      <w:r w:rsidR="00F30C4E">
        <w:rPr>
          <w:color w:val="000000" w:themeColor="text1"/>
          <w:lang w:val="en-US"/>
        </w:rPr>
        <w:t>oratory’s</w:t>
      </w:r>
      <w:r w:rsidR="00FD7C8C" w:rsidRPr="00CB42DC">
        <w:rPr>
          <w:color w:val="000000" w:themeColor="text1"/>
          <w:lang w:val="en-US"/>
        </w:rPr>
        <w:t xml:space="preserve"> safety organization</w:t>
      </w:r>
      <w:r w:rsidR="00011AE7" w:rsidRPr="00CB42DC">
        <w:rPr>
          <w:color w:val="000000" w:themeColor="text1"/>
          <w:lang w:val="en-US"/>
        </w:rPr>
        <w:t>.</w:t>
      </w:r>
    </w:p>
    <w:p w14:paraId="37BB7D76" w14:textId="77777777" w:rsidR="008822D2" w:rsidRPr="00CB42DC" w:rsidRDefault="008822D2" w:rsidP="00FF6150">
      <w:pPr>
        <w:pBdr>
          <w:top w:val="nil"/>
          <w:left w:val="nil"/>
          <w:bottom w:val="nil"/>
          <w:right w:val="nil"/>
          <w:between w:val="nil"/>
        </w:pBdr>
        <w:jc w:val="both"/>
        <w:rPr>
          <w:color w:val="000000" w:themeColor="text1"/>
          <w:lang w:val="en-US"/>
        </w:rPr>
      </w:pPr>
    </w:p>
    <w:p w14:paraId="2EC8EB0A" w14:textId="1EB5C794" w:rsidR="008822D2" w:rsidRPr="00CB42DC" w:rsidRDefault="001B2C6D" w:rsidP="00FF6150">
      <w:pPr>
        <w:pBdr>
          <w:top w:val="nil"/>
          <w:left w:val="nil"/>
          <w:bottom w:val="nil"/>
          <w:right w:val="nil"/>
          <w:between w:val="nil"/>
        </w:pBdr>
        <w:jc w:val="both"/>
        <w:rPr>
          <w:color w:val="000000" w:themeColor="text1"/>
          <w:lang w:val="en-US"/>
        </w:rPr>
      </w:pPr>
      <w:r w:rsidRPr="00C2604A">
        <w:rPr>
          <w:color w:val="000000" w:themeColor="text1"/>
          <w:highlight w:val="yellow"/>
          <w:lang w:val="en-US"/>
        </w:rPr>
        <w:t>1.</w:t>
      </w:r>
      <w:r w:rsidR="004F2F46" w:rsidRPr="00C2604A">
        <w:rPr>
          <w:color w:val="000000" w:themeColor="text1"/>
          <w:highlight w:val="yellow"/>
          <w:lang w:val="en-US"/>
        </w:rPr>
        <w:t>4</w:t>
      </w:r>
      <w:r w:rsidRPr="00C2604A">
        <w:rPr>
          <w:color w:val="000000" w:themeColor="text1"/>
          <w:highlight w:val="yellow"/>
          <w:lang w:val="en-US"/>
        </w:rPr>
        <w:t>. Isolation of CV</w:t>
      </w:r>
    </w:p>
    <w:p w14:paraId="6CEDA9EF" w14:textId="77777777" w:rsidR="008822D2" w:rsidRPr="00CB42DC" w:rsidRDefault="008822D2" w:rsidP="00FF6150">
      <w:pPr>
        <w:pBdr>
          <w:top w:val="nil"/>
          <w:left w:val="nil"/>
          <w:bottom w:val="nil"/>
          <w:right w:val="nil"/>
          <w:between w:val="nil"/>
        </w:pBdr>
        <w:jc w:val="both"/>
        <w:rPr>
          <w:lang w:val="en-US"/>
        </w:rPr>
      </w:pPr>
    </w:p>
    <w:p w14:paraId="749D24B7" w14:textId="11A4B95F" w:rsidR="008822D2" w:rsidRPr="00CB42DC" w:rsidRDefault="001B2C6D" w:rsidP="00FF6150">
      <w:pPr>
        <w:pBdr>
          <w:top w:val="nil"/>
          <w:left w:val="nil"/>
          <w:bottom w:val="nil"/>
          <w:right w:val="nil"/>
          <w:between w:val="nil"/>
        </w:pBdr>
        <w:jc w:val="both"/>
        <w:rPr>
          <w:lang w:val="en-US"/>
        </w:rPr>
      </w:pPr>
      <w:r w:rsidRPr="00CB42DC">
        <w:rPr>
          <w:lang w:val="en-US"/>
        </w:rPr>
        <w:t>1.</w:t>
      </w:r>
      <w:r w:rsidR="004F2F46" w:rsidRPr="00CB42DC">
        <w:rPr>
          <w:lang w:val="en-US"/>
        </w:rPr>
        <w:t>4</w:t>
      </w:r>
      <w:r w:rsidRPr="00CB42DC">
        <w:rPr>
          <w:lang w:val="en-US"/>
        </w:rPr>
        <w:t xml:space="preserve">.1. </w:t>
      </w:r>
      <w:r w:rsidR="002952BB" w:rsidRPr="00CB42DC">
        <w:rPr>
          <w:highlight w:val="yellow"/>
          <w:lang w:val="en-US"/>
        </w:rPr>
        <w:t>U</w:t>
      </w:r>
      <w:r w:rsidRPr="00CB42DC">
        <w:rPr>
          <w:highlight w:val="yellow"/>
          <w:lang w:val="en-US"/>
        </w:rPr>
        <w:t xml:space="preserve">nder a light </w:t>
      </w:r>
      <w:r w:rsidR="004C34D2" w:rsidRPr="00CB42DC">
        <w:rPr>
          <w:highlight w:val="yellow"/>
          <w:lang w:val="en-US"/>
        </w:rPr>
        <w:t>stereo</w:t>
      </w:r>
      <w:r w:rsidRPr="00CB42DC">
        <w:rPr>
          <w:highlight w:val="yellow"/>
          <w:lang w:val="en-US"/>
        </w:rPr>
        <w:t xml:space="preserve">microscope, use forceps and </w:t>
      </w:r>
      <w:r w:rsidR="000F21AA" w:rsidRPr="00CB42DC">
        <w:rPr>
          <w:highlight w:val="yellow"/>
          <w:lang w:val="en-US"/>
        </w:rPr>
        <w:t xml:space="preserve">small pieces of </w:t>
      </w:r>
      <w:r w:rsidR="007E7928" w:rsidRPr="00CB42DC">
        <w:rPr>
          <w:highlight w:val="yellow"/>
          <w:lang w:val="en-US"/>
        </w:rPr>
        <w:t>water-</w:t>
      </w:r>
      <w:r w:rsidRPr="00CB42DC">
        <w:rPr>
          <w:highlight w:val="yellow"/>
          <w:lang w:val="en-US"/>
        </w:rPr>
        <w:t xml:space="preserve">moistened </w:t>
      </w:r>
      <w:r w:rsidR="009E1465" w:rsidRPr="00CB42DC">
        <w:rPr>
          <w:highlight w:val="yellow"/>
          <w:lang w:val="en-US"/>
        </w:rPr>
        <w:t>paper</w:t>
      </w:r>
      <w:r w:rsidR="00CB3B95" w:rsidRPr="00CB42DC">
        <w:rPr>
          <w:highlight w:val="yellow"/>
          <w:lang w:val="en-US"/>
        </w:rPr>
        <w:t xml:space="preserve"> </w:t>
      </w:r>
      <w:r w:rsidRPr="00CB42DC">
        <w:rPr>
          <w:highlight w:val="yellow"/>
          <w:lang w:val="en-US"/>
        </w:rPr>
        <w:t xml:space="preserve">wipes </w:t>
      </w:r>
      <w:r w:rsidR="009034D8" w:rsidRPr="00CB42DC">
        <w:rPr>
          <w:highlight w:val="yellow"/>
          <w:lang w:val="en-US"/>
        </w:rPr>
        <w:t>(</w:t>
      </w:r>
      <w:r w:rsidR="009034D8" w:rsidRPr="00C2604A">
        <w:rPr>
          <w:b/>
          <w:bCs/>
          <w:highlight w:val="yellow"/>
          <w:lang w:val="en-US"/>
        </w:rPr>
        <w:t>Table of Materials</w:t>
      </w:r>
      <w:r w:rsidR="009034D8" w:rsidRPr="00CB42DC">
        <w:rPr>
          <w:highlight w:val="yellow"/>
          <w:lang w:val="en-US"/>
        </w:rPr>
        <w:t xml:space="preserve">) </w:t>
      </w:r>
      <w:r w:rsidRPr="00CB42DC">
        <w:rPr>
          <w:highlight w:val="yellow"/>
          <w:lang w:val="en-US"/>
        </w:rPr>
        <w:t xml:space="preserve">to scrape off unwanted </w:t>
      </w:r>
      <w:r w:rsidR="00652B20" w:rsidRPr="00CB42DC">
        <w:rPr>
          <w:highlight w:val="yellow"/>
          <w:lang w:val="en-US"/>
        </w:rPr>
        <w:t xml:space="preserve">maternal </w:t>
      </w:r>
      <w:r w:rsidRPr="00CB42DC">
        <w:rPr>
          <w:highlight w:val="yellow"/>
          <w:lang w:val="en-US"/>
        </w:rPr>
        <w:t>tissues</w:t>
      </w:r>
      <w:r w:rsidR="004C34D2" w:rsidRPr="00CB42DC">
        <w:rPr>
          <w:highlight w:val="yellow"/>
          <w:lang w:val="en-US"/>
        </w:rPr>
        <w:t xml:space="preserve"> from H&amp;E</w:t>
      </w:r>
      <w:r w:rsidR="00C64AA4" w:rsidRPr="00CB42DC">
        <w:rPr>
          <w:highlight w:val="yellow"/>
          <w:lang w:val="en-US"/>
        </w:rPr>
        <w:t>-</w:t>
      </w:r>
      <w:r w:rsidR="004C34D2" w:rsidRPr="00CB42DC">
        <w:rPr>
          <w:highlight w:val="yellow"/>
          <w:lang w:val="en-US"/>
        </w:rPr>
        <w:t>stained 10 μm thick sections</w:t>
      </w:r>
      <w:r w:rsidRPr="00CB42DC">
        <w:rPr>
          <w:lang w:val="en-US"/>
        </w:rPr>
        <w:t>.</w:t>
      </w:r>
    </w:p>
    <w:p w14:paraId="075EC898" w14:textId="44FD4F3D" w:rsidR="00ED531C" w:rsidRPr="00CB42DC" w:rsidRDefault="00ED531C" w:rsidP="00FF6150">
      <w:pPr>
        <w:pBdr>
          <w:top w:val="nil"/>
          <w:left w:val="nil"/>
          <w:bottom w:val="nil"/>
          <w:right w:val="nil"/>
          <w:between w:val="nil"/>
        </w:pBdr>
        <w:jc w:val="both"/>
        <w:rPr>
          <w:lang w:val="en-US"/>
        </w:rPr>
      </w:pPr>
    </w:p>
    <w:p w14:paraId="2C7888AD" w14:textId="19575C05" w:rsidR="00E073A2" w:rsidRPr="00CB42DC" w:rsidRDefault="00E073A2" w:rsidP="00FF6150">
      <w:pPr>
        <w:pBdr>
          <w:top w:val="nil"/>
          <w:left w:val="nil"/>
          <w:bottom w:val="nil"/>
          <w:right w:val="nil"/>
          <w:between w:val="nil"/>
        </w:pBdr>
        <w:jc w:val="both"/>
        <w:rPr>
          <w:lang w:val="en-US"/>
        </w:rPr>
      </w:pPr>
      <w:r w:rsidRPr="00CB42DC">
        <w:rPr>
          <w:lang w:val="en-US"/>
        </w:rPr>
        <w:t>N</w:t>
      </w:r>
      <w:r w:rsidR="00ED531C" w:rsidRPr="00CB42DC">
        <w:rPr>
          <w:lang w:val="en-US"/>
        </w:rPr>
        <w:t>OTE</w:t>
      </w:r>
      <w:r w:rsidRPr="00CB42DC">
        <w:rPr>
          <w:lang w:val="en-US"/>
        </w:rPr>
        <w:t xml:space="preserve">: </w:t>
      </w:r>
      <w:r w:rsidR="00C2604A" w:rsidRPr="00CB42DC">
        <w:rPr>
          <w:lang w:val="en-US"/>
        </w:rPr>
        <w:t>The end goal is to keep nothing but CV or fetal membranes (when present) on the slides and thus to remove all other tissues.</w:t>
      </w:r>
      <w:r w:rsidR="00C2604A">
        <w:rPr>
          <w:lang w:val="en-US"/>
        </w:rPr>
        <w:t xml:space="preserve"> </w:t>
      </w:r>
      <w:r w:rsidR="001B2C6D" w:rsidRPr="00CB42DC">
        <w:rPr>
          <w:lang w:val="en-US"/>
        </w:rPr>
        <w:t xml:space="preserve">This step </w:t>
      </w:r>
      <w:r w:rsidR="004C34D2" w:rsidRPr="00CB42DC">
        <w:rPr>
          <w:lang w:val="en-US"/>
        </w:rPr>
        <w:t xml:space="preserve">may </w:t>
      </w:r>
      <w:r w:rsidR="001B2C6D" w:rsidRPr="00CB42DC">
        <w:rPr>
          <w:lang w:val="en-US"/>
        </w:rPr>
        <w:t>need a lot of time and patience</w:t>
      </w:r>
      <w:r w:rsidR="00ED531C" w:rsidRPr="00CB42DC">
        <w:rPr>
          <w:lang w:val="en-US"/>
        </w:rPr>
        <w:t>,</w:t>
      </w:r>
      <w:r w:rsidR="004C34D2" w:rsidRPr="00CB42DC">
        <w:rPr>
          <w:lang w:val="en-US"/>
        </w:rPr>
        <w:t xml:space="preserve"> depending on </w:t>
      </w:r>
      <w:r w:rsidR="00FE0CDB" w:rsidRPr="00CB42DC">
        <w:rPr>
          <w:lang w:val="en-US"/>
        </w:rPr>
        <w:t xml:space="preserve">the </w:t>
      </w:r>
      <w:r w:rsidR="004C34D2" w:rsidRPr="00CB42DC">
        <w:rPr>
          <w:lang w:val="en-US"/>
        </w:rPr>
        <w:t>bloc</w:t>
      </w:r>
      <w:r w:rsidR="00C64AA4" w:rsidRPr="00CB42DC">
        <w:rPr>
          <w:lang w:val="en-US"/>
        </w:rPr>
        <w:t>k</w:t>
      </w:r>
      <w:r w:rsidR="001B2C6D" w:rsidRPr="00CB42DC">
        <w:rPr>
          <w:lang w:val="en-US"/>
        </w:rPr>
        <w:t xml:space="preserve">, as it requires meticulous attention to details. </w:t>
      </w:r>
    </w:p>
    <w:p w14:paraId="158321A5" w14:textId="69528827" w:rsidR="00E073A2" w:rsidRPr="00CB42DC" w:rsidRDefault="00E073A2" w:rsidP="00FF6150">
      <w:pPr>
        <w:pBdr>
          <w:top w:val="nil"/>
          <w:left w:val="nil"/>
          <w:bottom w:val="nil"/>
          <w:right w:val="nil"/>
          <w:between w:val="nil"/>
        </w:pBdr>
        <w:jc w:val="both"/>
        <w:rPr>
          <w:lang w:val="en-US"/>
        </w:rPr>
      </w:pPr>
    </w:p>
    <w:p w14:paraId="2FB9A88B" w14:textId="4841FC65" w:rsidR="00E073A2" w:rsidRPr="00CB42DC" w:rsidRDefault="00E073A2" w:rsidP="00FF6150">
      <w:pPr>
        <w:pBdr>
          <w:top w:val="nil"/>
          <w:left w:val="nil"/>
          <w:bottom w:val="nil"/>
          <w:right w:val="nil"/>
          <w:between w:val="nil"/>
        </w:pBdr>
        <w:jc w:val="both"/>
        <w:rPr>
          <w:lang w:val="en-US"/>
        </w:rPr>
      </w:pPr>
      <w:r w:rsidRPr="00CB42DC">
        <w:rPr>
          <w:lang w:val="en-US"/>
        </w:rPr>
        <w:t>1.4.2. H</w:t>
      </w:r>
      <w:r w:rsidR="001B2C6D" w:rsidRPr="00CB42DC">
        <w:rPr>
          <w:lang w:val="en-US"/>
        </w:rPr>
        <w:t>ave a second person double</w:t>
      </w:r>
      <w:r w:rsidR="0047357E" w:rsidRPr="00CB42DC">
        <w:rPr>
          <w:lang w:val="en-US"/>
        </w:rPr>
        <w:t>-</w:t>
      </w:r>
      <w:r w:rsidR="001B2C6D" w:rsidRPr="00CB42DC">
        <w:rPr>
          <w:lang w:val="en-US"/>
        </w:rPr>
        <w:t>check the slides</w:t>
      </w:r>
      <w:r w:rsidR="004C34D2" w:rsidRPr="00CB42DC">
        <w:rPr>
          <w:lang w:val="en-US"/>
        </w:rPr>
        <w:t xml:space="preserve"> after </w:t>
      </w:r>
      <w:r w:rsidRPr="00CB42DC">
        <w:rPr>
          <w:lang w:val="en-US"/>
        </w:rPr>
        <w:t xml:space="preserve">the </w:t>
      </w:r>
      <w:r w:rsidR="004C34D2" w:rsidRPr="00CB42DC">
        <w:rPr>
          <w:lang w:val="en-US"/>
        </w:rPr>
        <w:t xml:space="preserve">cleaning </w:t>
      </w:r>
      <w:r w:rsidR="001B2C6D" w:rsidRPr="00CB42DC">
        <w:rPr>
          <w:lang w:val="en-US"/>
        </w:rPr>
        <w:t xml:space="preserve">to </w:t>
      </w:r>
      <w:r w:rsidRPr="00CB42DC">
        <w:rPr>
          <w:lang w:val="en-US"/>
        </w:rPr>
        <w:t>en</w:t>
      </w:r>
      <w:r w:rsidR="001B2C6D" w:rsidRPr="00CB42DC">
        <w:rPr>
          <w:lang w:val="en-US"/>
        </w:rPr>
        <w:t xml:space="preserve">sure that they are free of maternal </w:t>
      </w:r>
      <w:r w:rsidR="00EB6350" w:rsidRPr="00CB42DC">
        <w:rPr>
          <w:lang w:val="en-US"/>
        </w:rPr>
        <w:t>tissues</w:t>
      </w:r>
      <w:r w:rsidR="001B2C6D" w:rsidRPr="00CB42DC">
        <w:rPr>
          <w:lang w:val="en-US"/>
        </w:rPr>
        <w:t>.</w:t>
      </w:r>
      <w:r w:rsidR="004C34D2" w:rsidRPr="00CB42DC">
        <w:rPr>
          <w:lang w:val="en-US"/>
        </w:rPr>
        <w:t xml:space="preserve"> </w:t>
      </w:r>
    </w:p>
    <w:p w14:paraId="0E3CD9D9" w14:textId="77777777" w:rsidR="00E073A2" w:rsidRPr="00CB42DC" w:rsidRDefault="00E073A2" w:rsidP="00FF6150">
      <w:pPr>
        <w:pBdr>
          <w:top w:val="nil"/>
          <w:left w:val="nil"/>
          <w:bottom w:val="nil"/>
          <w:right w:val="nil"/>
          <w:between w:val="nil"/>
        </w:pBdr>
        <w:jc w:val="both"/>
        <w:rPr>
          <w:lang w:val="en-US"/>
        </w:rPr>
      </w:pPr>
    </w:p>
    <w:p w14:paraId="4B967A17" w14:textId="1669F9B6" w:rsidR="008822D2" w:rsidRPr="00CB42DC" w:rsidRDefault="00E073A2" w:rsidP="00FF6150">
      <w:pPr>
        <w:pBdr>
          <w:top w:val="nil"/>
          <w:left w:val="nil"/>
          <w:bottom w:val="nil"/>
          <w:right w:val="nil"/>
          <w:between w:val="nil"/>
        </w:pBdr>
        <w:jc w:val="both"/>
        <w:rPr>
          <w:lang w:val="en-US"/>
        </w:rPr>
      </w:pPr>
      <w:r w:rsidRPr="00CB42DC">
        <w:rPr>
          <w:lang w:val="en-US"/>
        </w:rPr>
        <w:t xml:space="preserve">1.4.3. </w:t>
      </w:r>
      <w:r w:rsidR="004B66AC" w:rsidRPr="00CB42DC">
        <w:rPr>
          <w:lang w:val="en-US"/>
        </w:rPr>
        <w:t>Take photos of the cleaned slides or d</w:t>
      </w:r>
      <w:r w:rsidRPr="00CB42DC">
        <w:rPr>
          <w:lang w:val="en-US"/>
        </w:rPr>
        <w:t>ocument the following to help with data interpretation:</w:t>
      </w:r>
      <w:r w:rsidR="00424BEF" w:rsidRPr="00CB42DC">
        <w:rPr>
          <w:lang w:val="en-US"/>
        </w:rPr>
        <w:t xml:space="preserve"> </w:t>
      </w:r>
      <w:r w:rsidR="00DA6FC0" w:rsidRPr="00CB42DC">
        <w:rPr>
          <w:lang w:val="en-US"/>
        </w:rPr>
        <w:t xml:space="preserve">1) </w:t>
      </w:r>
      <w:r w:rsidR="00424BEF" w:rsidRPr="00CB42DC">
        <w:rPr>
          <w:lang w:val="en-US"/>
        </w:rPr>
        <w:t>whether the tissue was difficult to clean, hemorrhagic, or very clean</w:t>
      </w:r>
      <w:r w:rsidR="00DA6FC0" w:rsidRPr="00CB42DC">
        <w:rPr>
          <w:lang w:val="en-US"/>
        </w:rPr>
        <w:t xml:space="preserve">, </w:t>
      </w:r>
      <w:r w:rsidR="000E7126" w:rsidRPr="00CB42DC">
        <w:rPr>
          <w:lang w:val="en-US"/>
        </w:rPr>
        <w:t xml:space="preserve">2) the </w:t>
      </w:r>
      <w:r w:rsidR="00DA6FC0" w:rsidRPr="00CB42DC">
        <w:rPr>
          <w:lang w:val="en-US"/>
        </w:rPr>
        <w:t>number of section</w:t>
      </w:r>
      <w:r w:rsidR="00352508" w:rsidRPr="00CB42DC">
        <w:rPr>
          <w:lang w:val="en-US"/>
        </w:rPr>
        <w:t>s</w:t>
      </w:r>
      <w:r w:rsidR="00DA6FC0" w:rsidRPr="00CB42DC">
        <w:rPr>
          <w:lang w:val="en-US"/>
        </w:rPr>
        <w:t xml:space="preserve"> used, and </w:t>
      </w:r>
      <w:r w:rsidR="000E7126" w:rsidRPr="00CB42DC">
        <w:rPr>
          <w:lang w:val="en-US"/>
        </w:rPr>
        <w:t>3</w:t>
      </w:r>
      <w:r w:rsidR="00DA6FC0" w:rsidRPr="00CB42DC">
        <w:rPr>
          <w:lang w:val="en-US"/>
        </w:rPr>
        <w:t xml:space="preserve">) the approximate amount of cleaned tissues. </w:t>
      </w:r>
    </w:p>
    <w:p w14:paraId="17F3FAF8" w14:textId="77777777" w:rsidR="00E073A2" w:rsidRPr="00CB42DC" w:rsidRDefault="0065232B" w:rsidP="00FF6150">
      <w:pPr>
        <w:pBdr>
          <w:top w:val="nil"/>
          <w:left w:val="nil"/>
          <w:bottom w:val="nil"/>
          <w:right w:val="nil"/>
          <w:between w:val="nil"/>
        </w:pBdr>
        <w:jc w:val="both"/>
        <w:rPr>
          <w:lang w:val="en-US"/>
        </w:rPr>
      </w:pPr>
      <w:r w:rsidRPr="00CB42DC">
        <w:rPr>
          <w:lang w:val="en-US"/>
        </w:rPr>
        <w:tab/>
      </w:r>
    </w:p>
    <w:p w14:paraId="21BC7A17" w14:textId="195C0466" w:rsidR="0065232B" w:rsidRPr="00CB42DC" w:rsidRDefault="00E073A2" w:rsidP="00FF6150">
      <w:pPr>
        <w:pBdr>
          <w:top w:val="nil"/>
          <w:left w:val="nil"/>
          <w:bottom w:val="nil"/>
          <w:right w:val="nil"/>
          <w:between w:val="nil"/>
        </w:pBdr>
        <w:jc w:val="both"/>
        <w:rPr>
          <w:lang w:val="en-US"/>
        </w:rPr>
      </w:pPr>
      <w:r w:rsidRPr="00CB42DC">
        <w:rPr>
          <w:lang w:val="en-US"/>
        </w:rPr>
        <w:t>N</w:t>
      </w:r>
      <w:r w:rsidR="00772B22" w:rsidRPr="00CB42DC">
        <w:rPr>
          <w:lang w:val="en-US"/>
        </w:rPr>
        <w:t>OTE</w:t>
      </w:r>
      <w:r w:rsidRPr="00CB42DC">
        <w:rPr>
          <w:lang w:val="en-US"/>
        </w:rPr>
        <w:t xml:space="preserve">: </w:t>
      </w:r>
      <w:r w:rsidR="0065232B" w:rsidRPr="00CB42DC">
        <w:rPr>
          <w:b/>
          <w:bCs/>
          <w:lang w:val="en-US"/>
        </w:rPr>
        <w:t>Figure 1</w:t>
      </w:r>
      <w:r w:rsidR="0065232B" w:rsidRPr="00CB42DC">
        <w:rPr>
          <w:lang w:val="en-US"/>
        </w:rPr>
        <w:t xml:space="preserve"> </w:t>
      </w:r>
      <w:r w:rsidR="00B43D87" w:rsidRPr="00CB42DC">
        <w:rPr>
          <w:lang w:val="en-US"/>
        </w:rPr>
        <w:t xml:space="preserve">provides an example of a slide that is </w:t>
      </w:r>
      <w:r w:rsidR="0065232B" w:rsidRPr="00CB42DC">
        <w:rPr>
          <w:lang w:val="en-US"/>
        </w:rPr>
        <w:t xml:space="preserve">easy to clean. For a block containing roughly this amount of CV, </w:t>
      </w:r>
      <w:r w:rsidRPr="00CB42DC">
        <w:rPr>
          <w:lang w:val="en-US"/>
        </w:rPr>
        <w:t>10</w:t>
      </w:r>
      <w:r w:rsidR="0065232B" w:rsidRPr="00CB42DC">
        <w:rPr>
          <w:lang w:val="en-US"/>
        </w:rPr>
        <w:t xml:space="preserve"> sections are sufficient for DNA extraction. The slide in </w:t>
      </w:r>
      <w:r w:rsidR="0065232B" w:rsidRPr="00CB42DC">
        <w:rPr>
          <w:b/>
          <w:bCs/>
          <w:lang w:val="en-US"/>
        </w:rPr>
        <w:t>Figure 2</w:t>
      </w:r>
      <w:r w:rsidR="0065232B" w:rsidRPr="00CB42DC">
        <w:rPr>
          <w:lang w:val="en-US"/>
        </w:rPr>
        <w:t xml:space="preserve"> has very few CV that are intermingled with maternal tissues, making it very difficult and time-consuming to clean. For a block containing roughly this amount of CV, </w:t>
      </w:r>
      <w:r w:rsidR="00906E94">
        <w:rPr>
          <w:lang w:val="en-US"/>
        </w:rPr>
        <w:t>30</w:t>
      </w:r>
      <w:r w:rsidR="00906E94" w:rsidRPr="00CB42DC">
        <w:rPr>
          <w:lang w:val="en-US"/>
        </w:rPr>
        <w:t xml:space="preserve"> </w:t>
      </w:r>
      <w:r w:rsidR="0065232B" w:rsidRPr="00CB42DC">
        <w:rPr>
          <w:lang w:val="en-US"/>
        </w:rPr>
        <w:t>sections are needed for DNA extraction.</w:t>
      </w:r>
    </w:p>
    <w:p w14:paraId="0FA437B2" w14:textId="1912DED9" w:rsidR="0065232B" w:rsidRPr="00CB42DC" w:rsidRDefault="0065232B" w:rsidP="00FF6150">
      <w:pPr>
        <w:pBdr>
          <w:top w:val="nil"/>
          <w:left w:val="nil"/>
          <w:bottom w:val="nil"/>
          <w:right w:val="nil"/>
          <w:between w:val="nil"/>
        </w:pBdr>
        <w:jc w:val="both"/>
        <w:rPr>
          <w:sz w:val="23"/>
          <w:szCs w:val="23"/>
          <w:lang w:val="en-US"/>
        </w:rPr>
      </w:pPr>
    </w:p>
    <w:p w14:paraId="5F7BEC7C" w14:textId="7D53DFA2" w:rsidR="003061DE" w:rsidRPr="00CB42DC" w:rsidRDefault="00F3694E" w:rsidP="00FF6150">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1</w:t>
      </w:r>
      <w:r w:rsidRPr="00CB42DC">
        <w:rPr>
          <w:sz w:val="23"/>
          <w:szCs w:val="23"/>
          <w:lang w:val="en-US"/>
        </w:rPr>
        <w:t xml:space="preserve"> here]</w:t>
      </w:r>
    </w:p>
    <w:p w14:paraId="15B74CAE" w14:textId="762268C0" w:rsidR="00176BDB" w:rsidRPr="00CB42DC" w:rsidRDefault="00176BDB" w:rsidP="00FF6150">
      <w:pPr>
        <w:pBdr>
          <w:top w:val="nil"/>
          <w:left w:val="nil"/>
          <w:bottom w:val="nil"/>
          <w:right w:val="nil"/>
          <w:between w:val="nil"/>
        </w:pBdr>
        <w:jc w:val="both"/>
        <w:rPr>
          <w:sz w:val="23"/>
          <w:szCs w:val="23"/>
          <w:lang w:val="en-US"/>
        </w:rPr>
      </w:pPr>
    </w:p>
    <w:p w14:paraId="21197873" w14:textId="0B768DC0" w:rsidR="00176BDB" w:rsidRPr="00CB42DC" w:rsidRDefault="00176BDB" w:rsidP="00FF6150">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2</w:t>
      </w:r>
      <w:r w:rsidRPr="00CB42DC">
        <w:rPr>
          <w:sz w:val="23"/>
          <w:szCs w:val="23"/>
          <w:lang w:val="en-US"/>
        </w:rPr>
        <w:t xml:space="preserve"> here]</w:t>
      </w:r>
    </w:p>
    <w:p w14:paraId="070D5004" w14:textId="77777777" w:rsidR="00A9417D" w:rsidRPr="00CB42DC" w:rsidRDefault="00A9417D" w:rsidP="00FF6150">
      <w:pPr>
        <w:pBdr>
          <w:top w:val="nil"/>
          <w:left w:val="nil"/>
          <w:bottom w:val="nil"/>
          <w:right w:val="nil"/>
          <w:between w:val="nil"/>
        </w:pBdr>
        <w:jc w:val="both"/>
        <w:rPr>
          <w:lang w:val="en-US"/>
        </w:rPr>
      </w:pPr>
    </w:p>
    <w:p w14:paraId="2C528CE3" w14:textId="35F21654" w:rsidR="00706B09" w:rsidRPr="00CB42DC" w:rsidRDefault="001B2C6D" w:rsidP="00FF6150">
      <w:pPr>
        <w:pBdr>
          <w:top w:val="nil"/>
          <w:left w:val="nil"/>
          <w:bottom w:val="nil"/>
          <w:right w:val="nil"/>
          <w:between w:val="nil"/>
        </w:pBdr>
        <w:jc w:val="both"/>
        <w:rPr>
          <w:highlight w:val="yellow"/>
          <w:lang w:val="en-US"/>
        </w:rPr>
      </w:pPr>
      <w:r w:rsidRPr="00C2604A">
        <w:rPr>
          <w:highlight w:val="yellow"/>
          <w:lang w:val="en-US"/>
        </w:rPr>
        <w:t>1.</w:t>
      </w:r>
      <w:r w:rsidR="004F2F46" w:rsidRPr="00C2604A">
        <w:rPr>
          <w:highlight w:val="yellow"/>
          <w:lang w:val="en-US"/>
        </w:rPr>
        <w:t>4</w:t>
      </w:r>
      <w:r w:rsidRPr="00C2604A">
        <w:rPr>
          <w:highlight w:val="yellow"/>
          <w:lang w:val="en-US"/>
        </w:rPr>
        <w:t>.</w:t>
      </w:r>
      <w:r w:rsidR="00706B09" w:rsidRPr="00C2604A">
        <w:rPr>
          <w:highlight w:val="yellow"/>
          <w:lang w:val="en-US"/>
        </w:rPr>
        <w:t>4</w:t>
      </w:r>
      <w:r w:rsidRPr="00C2604A">
        <w:rPr>
          <w:highlight w:val="yellow"/>
          <w:lang w:val="en-US"/>
        </w:rPr>
        <w:t xml:space="preserve">. </w:t>
      </w:r>
      <w:r w:rsidR="00706B09" w:rsidRPr="00C2604A">
        <w:rPr>
          <w:highlight w:val="yellow"/>
          <w:lang w:val="en-US"/>
        </w:rPr>
        <w:t>C</w:t>
      </w:r>
      <w:r w:rsidRPr="00C2604A">
        <w:rPr>
          <w:highlight w:val="yellow"/>
          <w:lang w:val="en-US"/>
        </w:rPr>
        <w:t xml:space="preserve">ollect the CV using </w:t>
      </w:r>
      <w:r w:rsidR="004903B2" w:rsidRPr="00C2604A">
        <w:rPr>
          <w:highlight w:val="yellow"/>
          <w:lang w:val="en-US"/>
        </w:rPr>
        <w:t xml:space="preserve">small </w:t>
      </w:r>
      <w:r w:rsidRPr="00C2604A">
        <w:rPr>
          <w:highlight w:val="yellow"/>
          <w:lang w:val="en-US"/>
        </w:rPr>
        <w:t>moist</w:t>
      </w:r>
      <w:r w:rsidR="004C34D2" w:rsidRPr="00C2604A">
        <w:rPr>
          <w:highlight w:val="yellow"/>
          <w:lang w:val="en-US"/>
        </w:rPr>
        <w:t>ened</w:t>
      </w:r>
      <w:r w:rsidRPr="00C2604A">
        <w:rPr>
          <w:highlight w:val="yellow"/>
          <w:lang w:val="en-US"/>
        </w:rPr>
        <w:t xml:space="preserve"> </w:t>
      </w:r>
      <w:r w:rsidR="004903B2" w:rsidRPr="00C2604A">
        <w:rPr>
          <w:highlight w:val="yellow"/>
          <w:lang w:val="en-US"/>
        </w:rPr>
        <w:t xml:space="preserve">pieces of </w:t>
      </w:r>
      <w:r w:rsidR="009E1465" w:rsidRPr="00C2604A">
        <w:rPr>
          <w:highlight w:val="yellow"/>
          <w:lang w:val="en-US"/>
        </w:rPr>
        <w:t xml:space="preserve">paper </w:t>
      </w:r>
      <w:r w:rsidRPr="00C2604A">
        <w:rPr>
          <w:highlight w:val="yellow"/>
          <w:lang w:val="en-US"/>
        </w:rPr>
        <w:t>wipes</w:t>
      </w:r>
      <w:r w:rsidR="00EC6B33" w:rsidRPr="00C2604A">
        <w:rPr>
          <w:highlight w:val="yellow"/>
          <w:lang w:val="en-US"/>
        </w:rPr>
        <w:t>.</w:t>
      </w:r>
      <w:r w:rsidR="004903B2" w:rsidRPr="00C2604A">
        <w:rPr>
          <w:highlight w:val="yellow"/>
          <w:lang w:val="en-US"/>
        </w:rPr>
        <w:t xml:space="preserve"> </w:t>
      </w:r>
      <w:r w:rsidR="00EC6B33" w:rsidRPr="00C2604A">
        <w:rPr>
          <w:highlight w:val="yellow"/>
          <w:lang w:val="en-US"/>
        </w:rPr>
        <w:t>U</w:t>
      </w:r>
      <w:r w:rsidR="004903B2" w:rsidRPr="00C2604A">
        <w:rPr>
          <w:highlight w:val="yellow"/>
          <w:lang w:val="en-US"/>
        </w:rPr>
        <w:t xml:space="preserve">sing the forceps, tear a tiny piece out of the moistened </w:t>
      </w:r>
      <w:r w:rsidR="009E1465" w:rsidRPr="00C2604A">
        <w:rPr>
          <w:highlight w:val="yellow"/>
          <w:lang w:val="en-US"/>
        </w:rPr>
        <w:t>paper</w:t>
      </w:r>
      <w:r w:rsidR="00CB3B95" w:rsidRPr="00C2604A">
        <w:rPr>
          <w:highlight w:val="yellow"/>
          <w:lang w:val="en-US"/>
        </w:rPr>
        <w:t xml:space="preserve"> </w:t>
      </w:r>
      <w:r w:rsidR="004903B2" w:rsidRPr="00C2604A">
        <w:rPr>
          <w:highlight w:val="yellow"/>
          <w:lang w:val="en-US"/>
        </w:rPr>
        <w:t>wipe</w:t>
      </w:r>
      <w:r w:rsidR="00A93CC8" w:rsidRPr="00C2604A">
        <w:rPr>
          <w:highlight w:val="yellow"/>
          <w:lang w:val="en-US"/>
        </w:rPr>
        <w:t>s</w:t>
      </w:r>
      <w:r w:rsidR="004903B2" w:rsidRPr="00C2604A">
        <w:rPr>
          <w:highlight w:val="yellow"/>
          <w:lang w:val="en-US"/>
        </w:rPr>
        <w:t xml:space="preserve"> and use it to collect the CV</w:t>
      </w:r>
      <w:r w:rsidRPr="00C2604A">
        <w:rPr>
          <w:highlight w:val="yellow"/>
          <w:lang w:val="en-US"/>
        </w:rPr>
        <w:t>.</w:t>
      </w:r>
    </w:p>
    <w:p w14:paraId="42BB0C70" w14:textId="77777777" w:rsidR="00706B09" w:rsidRPr="00CB42DC" w:rsidRDefault="00706B09" w:rsidP="00FF6150">
      <w:pPr>
        <w:pBdr>
          <w:top w:val="nil"/>
          <w:left w:val="nil"/>
          <w:bottom w:val="nil"/>
          <w:right w:val="nil"/>
          <w:between w:val="nil"/>
        </w:pBdr>
        <w:jc w:val="both"/>
        <w:rPr>
          <w:highlight w:val="yellow"/>
          <w:lang w:val="en-US"/>
        </w:rPr>
      </w:pPr>
    </w:p>
    <w:p w14:paraId="12C4CB06" w14:textId="3419945F" w:rsidR="00706B09" w:rsidRPr="00CB42DC" w:rsidRDefault="00706B09" w:rsidP="00FF6150">
      <w:pPr>
        <w:pBdr>
          <w:top w:val="nil"/>
          <w:left w:val="nil"/>
          <w:bottom w:val="nil"/>
          <w:right w:val="nil"/>
          <w:between w:val="nil"/>
        </w:pBdr>
        <w:jc w:val="both"/>
        <w:rPr>
          <w:highlight w:val="yellow"/>
          <w:lang w:val="en-US"/>
        </w:rPr>
      </w:pPr>
      <w:r w:rsidRPr="00CB42DC">
        <w:rPr>
          <w:highlight w:val="yellow"/>
          <w:lang w:val="en-US"/>
        </w:rPr>
        <w:t xml:space="preserve">1.4.5. </w:t>
      </w:r>
      <w:r w:rsidR="00662462" w:rsidRPr="00CB42DC">
        <w:rPr>
          <w:highlight w:val="yellow"/>
          <w:lang w:val="en-US"/>
        </w:rPr>
        <w:t xml:space="preserve">Place the pieces of </w:t>
      </w:r>
      <w:r w:rsidR="009E1465" w:rsidRPr="00CB42DC">
        <w:rPr>
          <w:highlight w:val="yellow"/>
          <w:lang w:val="en-US"/>
        </w:rPr>
        <w:t>paper</w:t>
      </w:r>
      <w:r w:rsidR="00CB3B95" w:rsidRPr="00CB42DC">
        <w:rPr>
          <w:highlight w:val="yellow"/>
          <w:lang w:val="en-US"/>
        </w:rPr>
        <w:t xml:space="preserve"> </w:t>
      </w:r>
      <w:r w:rsidR="00662462" w:rsidRPr="00CB42DC">
        <w:rPr>
          <w:highlight w:val="yellow"/>
          <w:lang w:val="en-US"/>
        </w:rPr>
        <w:t>wipes with the</w:t>
      </w:r>
      <w:r w:rsidR="00590B78" w:rsidRPr="00CB42DC">
        <w:rPr>
          <w:highlight w:val="yellow"/>
          <w:lang w:val="en-US"/>
        </w:rPr>
        <w:t>ir</w:t>
      </w:r>
      <w:r w:rsidR="00662462" w:rsidRPr="00CB42DC">
        <w:rPr>
          <w:highlight w:val="yellow"/>
          <w:lang w:val="en-US"/>
        </w:rPr>
        <w:t xml:space="preserve"> attached CV into a labelled </w:t>
      </w:r>
      <w:r w:rsidR="00CB3B95" w:rsidRPr="00CB42DC">
        <w:rPr>
          <w:highlight w:val="yellow"/>
          <w:lang w:val="en-US"/>
        </w:rPr>
        <w:t xml:space="preserve">1.5 mL </w:t>
      </w:r>
      <w:r w:rsidR="00662462" w:rsidRPr="00CB42DC">
        <w:rPr>
          <w:highlight w:val="yellow"/>
          <w:lang w:val="en-US"/>
        </w:rPr>
        <w:t xml:space="preserve">tube. </w:t>
      </w:r>
    </w:p>
    <w:p w14:paraId="17B1C37F" w14:textId="77777777" w:rsidR="00706B09" w:rsidRPr="00CB42DC" w:rsidRDefault="00706B09" w:rsidP="00FF6150">
      <w:pPr>
        <w:pBdr>
          <w:top w:val="nil"/>
          <w:left w:val="nil"/>
          <w:bottom w:val="nil"/>
          <w:right w:val="nil"/>
          <w:between w:val="nil"/>
        </w:pBdr>
        <w:jc w:val="both"/>
        <w:rPr>
          <w:highlight w:val="yellow"/>
          <w:lang w:val="en-US"/>
        </w:rPr>
      </w:pPr>
    </w:p>
    <w:p w14:paraId="516042C5" w14:textId="5F0AD96F" w:rsidR="008822D2" w:rsidRPr="00CB42DC" w:rsidRDefault="00693A19" w:rsidP="00FF6150">
      <w:pPr>
        <w:pBdr>
          <w:top w:val="nil"/>
          <w:left w:val="nil"/>
          <w:bottom w:val="nil"/>
          <w:right w:val="nil"/>
          <w:between w:val="nil"/>
        </w:pBdr>
        <w:jc w:val="both"/>
        <w:rPr>
          <w:lang w:val="en-US"/>
        </w:rPr>
      </w:pPr>
      <w:r w:rsidRPr="00CB42DC">
        <w:rPr>
          <w:highlight w:val="yellow"/>
          <w:lang w:val="en-US"/>
        </w:rPr>
        <w:t>1.4.6.</w:t>
      </w:r>
      <w:r w:rsidR="00706B09" w:rsidRPr="00CB42DC">
        <w:rPr>
          <w:highlight w:val="yellow"/>
          <w:lang w:val="en-US"/>
        </w:rPr>
        <w:t xml:space="preserve"> M</w:t>
      </w:r>
      <w:r w:rsidR="001B2C6D" w:rsidRPr="00CB42DC">
        <w:rPr>
          <w:highlight w:val="yellow"/>
          <w:lang w:val="en-US"/>
        </w:rPr>
        <w:t xml:space="preserve">inimize the amount of </w:t>
      </w:r>
      <w:r w:rsidR="009E1465" w:rsidRPr="00CB42DC">
        <w:rPr>
          <w:highlight w:val="yellow"/>
          <w:lang w:val="en-US"/>
        </w:rPr>
        <w:t>paper</w:t>
      </w:r>
      <w:r w:rsidR="00CB3B95" w:rsidRPr="00CB42DC">
        <w:rPr>
          <w:highlight w:val="yellow"/>
          <w:lang w:val="en-US"/>
        </w:rPr>
        <w:t xml:space="preserve"> </w:t>
      </w:r>
      <w:r w:rsidR="001B2C6D" w:rsidRPr="00CB42DC">
        <w:rPr>
          <w:highlight w:val="yellow"/>
          <w:lang w:val="en-US"/>
        </w:rPr>
        <w:t xml:space="preserve">wipes used </w:t>
      </w:r>
      <w:r w:rsidR="00A93CC8" w:rsidRPr="00CB42DC">
        <w:rPr>
          <w:highlight w:val="yellow"/>
          <w:lang w:val="en-US"/>
        </w:rPr>
        <w:t xml:space="preserve">in </w:t>
      </w:r>
      <w:r w:rsidR="001B2C6D" w:rsidRPr="00CB42DC">
        <w:rPr>
          <w:highlight w:val="yellow"/>
          <w:lang w:val="en-US"/>
        </w:rPr>
        <w:t>this step as too much may clog the DNA extraction column</w:t>
      </w:r>
      <w:r w:rsidR="004C34D2" w:rsidRPr="00CB42DC">
        <w:rPr>
          <w:highlight w:val="yellow"/>
          <w:lang w:val="en-US"/>
        </w:rPr>
        <w:t xml:space="preserve"> and consequently reduce the final amount of collected DNA</w:t>
      </w:r>
      <w:r w:rsidR="001B2C6D" w:rsidRPr="00CB42DC">
        <w:rPr>
          <w:highlight w:val="yellow"/>
          <w:lang w:val="en-US"/>
        </w:rPr>
        <w:t>.</w:t>
      </w:r>
      <w:r w:rsidR="0042485D" w:rsidRPr="00CB42DC">
        <w:rPr>
          <w:lang w:val="en-US"/>
        </w:rPr>
        <w:t xml:space="preserve"> On average, aim to use less than </w:t>
      </w:r>
      <w:r w:rsidR="00391810">
        <w:rPr>
          <w:lang w:val="en-US"/>
        </w:rPr>
        <w:t>seven</w:t>
      </w:r>
      <w:r w:rsidR="0042485D" w:rsidRPr="00CB42DC">
        <w:rPr>
          <w:lang w:val="en-US"/>
        </w:rPr>
        <w:t xml:space="preserve"> small pieces of </w:t>
      </w:r>
      <w:r w:rsidR="009E1465" w:rsidRPr="00CB42DC">
        <w:rPr>
          <w:lang w:val="en-US"/>
        </w:rPr>
        <w:t>paper</w:t>
      </w:r>
      <w:r w:rsidR="00CB3B95" w:rsidRPr="00CB42DC">
        <w:rPr>
          <w:lang w:val="en-US"/>
        </w:rPr>
        <w:t xml:space="preserve"> </w:t>
      </w:r>
      <w:r w:rsidR="0042485D" w:rsidRPr="00CB42DC">
        <w:rPr>
          <w:lang w:val="en-US"/>
        </w:rPr>
        <w:t xml:space="preserve">wipes per sample. If that is not possible due to </w:t>
      </w:r>
      <w:r w:rsidR="00906E94">
        <w:rPr>
          <w:lang w:val="en-US"/>
        </w:rPr>
        <w:t xml:space="preserve">the presence of </w:t>
      </w:r>
      <w:r w:rsidR="0042485D" w:rsidRPr="00CB42DC">
        <w:rPr>
          <w:lang w:val="en-US"/>
        </w:rPr>
        <w:t xml:space="preserve">large </w:t>
      </w:r>
      <w:r w:rsidR="00906E94">
        <w:rPr>
          <w:lang w:val="en-US"/>
        </w:rPr>
        <w:t>quantities</w:t>
      </w:r>
      <w:r w:rsidR="00906E94" w:rsidRPr="00CB42DC">
        <w:rPr>
          <w:lang w:val="en-US"/>
        </w:rPr>
        <w:t xml:space="preserve"> </w:t>
      </w:r>
      <w:r w:rsidR="0042485D" w:rsidRPr="00CB42DC">
        <w:rPr>
          <w:lang w:val="en-US"/>
        </w:rPr>
        <w:t xml:space="preserve">of </w:t>
      </w:r>
      <w:r w:rsidR="00DE284A">
        <w:rPr>
          <w:lang w:val="en-US"/>
        </w:rPr>
        <w:t>CV</w:t>
      </w:r>
      <w:r w:rsidR="0042485D" w:rsidRPr="00CB42DC">
        <w:rPr>
          <w:lang w:val="en-US"/>
        </w:rPr>
        <w:t xml:space="preserve">, </w:t>
      </w:r>
      <w:r w:rsidR="002952BB" w:rsidRPr="00CB42DC">
        <w:rPr>
          <w:lang w:val="en-US"/>
        </w:rPr>
        <w:t>split the</w:t>
      </w:r>
      <w:r w:rsidR="0042485D" w:rsidRPr="00CB42DC">
        <w:rPr>
          <w:lang w:val="en-US"/>
        </w:rPr>
        <w:t xml:space="preserve"> sample among two tubes to facilitate the extraction.</w:t>
      </w:r>
    </w:p>
    <w:p w14:paraId="74EE4F10" w14:textId="77777777" w:rsidR="008822D2" w:rsidRPr="00CB42DC" w:rsidRDefault="008822D2" w:rsidP="00FF6150">
      <w:pPr>
        <w:pBdr>
          <w:top w:val="nil"/>
          <w:left w:val="nil"/>
          <w:bottom w:val="nil"/>
          <w:right w:val="nil"/>
          <w:between w:val="nil"/>
        </w:pBdr>
        <w:jc w:val="both"/>
        <w:rPr>
          <w:lang w:val="en-US"/>
        </w:rPr>
      </w:pPr>
    </w:p>
    <w:p w14:paraId="755C0E4C" w14:textId="603DEB1A" w:rsidR="008822D2" w:rsidRPr="00CB42DC" w:rsidRDefault="001B2C6D" w:rsidP="00FF6150">
      <w:pPr>
        <w:pBdr>
          <w:top w:val="nil"/>
          <w:left w:val="nil"/>
          <w:bottom w:val="nil"/>
          <w:right w:val="nil"/>
          <w:between w:val="nil"/>
        </w:pBdr>
        <w:jc w:val="both"/>
        <w:rPr>
          <w:lang w:val="en-US"/>
        </w:rPr>
      </w:pPr>
      <w:r w:rsidRPr="00CB42DC">
        <w:rPr>
          <w:lang w:val="en-US"/>
        </w:rPr>
        <w:t>1.</w:t>
      </w:r>
      <w:r w:rsidR="004F2F46" w:rsidRPr="00CB42DC">
        <w:rPr>
          <w:lang w:val="en-US"/>
        </w:rPr>
        <w:t>5</w:t>
      </w:r>
      <w:r w:rsidRPr="00CB42DC">
        <w:rPr>
          <w:lang w:val="en-US"/>
        </w:rPr>
        <w:t xml:space="preserve">. </w:t>
      </w:r>
      <w:r w:rsidRPr="00CB42DC">
        <w:rPr>
          <w:highlight w:val="yellow"/>
          <w:lang w:val="en-US"/>
        </w:rPr>
        <w:t>Follow the protocol of the DNA extraction from FFPE kit</w:t>
      </w:r>
      <w:r w:rsidR="00C2604A">
        <w:rPr>
          <w:highlight w:val="yellow"/>
          <w:lang w:val="en-US"/>
        </w:rPr>
        <w:t xml:space="preserve"> </w:t>
      </w:r>
      <w:r w:rsidR="00CD22A2" w:rsidRPr="00CB42DC">
        <w:rPr>
          <w:highlight w:val="yellow"/>
          <w:lang w:val="en-US"/>
        </w:rPr>
        <w:t>(</w:t>
      </w:r>
      <w:r w:rsidR="00CD22A2" w:rsidRPr="00C2604A">
        <w:rPr>
          <w:b/>
          <w:bCs/>
          <w:highlight w:val="yellow"/>
          <w:lang w:val="en-US"/>
        </w:rPr>
        <w:t>Table of Materials</w:t>
      </w:r>
      <w:r w:rsidR="00CD22A2" w:rsidRPr="00CB42DC">
        <w:rPr>
          <w:highlight w:val="yellow"/>
          <w:lang w:val="en-US"/>
        </w:rPr>
        <w:t>)</w:t>
      </w:r>
      <w:r w:rsidR="00CD22A2">
        <w:rPr>
          <w:highlight w:val="yellow"/>
          <w:lang w:val="en-US"/>
        </w:rPr>
        <w:t xml:space="preserve"> </w:t>
      </w:r>
      <w:r w:rsidR="00C2604A">
        <w:rPr>
          <w:highlight w:val="yellow"/>
          <w:lang w:val="en-US"/>
        </w:rPr>
        <w:t xml:space="preserve">to perform </w:t>
      </w:r>
      <w:r w:rsidR="00C2604A" w:rsidRPr="00CB42DC">
        <w:rPr>
          <w:highlight w:val="yellow"/>
          <w:lang w:val="en-US"/>
        </w:rPr>
        <w:t>DNA extraction</w:t>
      </w:r>
      <w:r w:rsidRPr="00CB42DC">
        <w:rPr>
          <w:highlight w:val="yellow"/>
          <w:lang w:val="en-US"/>
        </w:rPr>
        <w:t>.</w:t>
      </w:r>
      <w:r w:rsidRPr="00CB42DC">
        <w:rPr>
          <w:lang w:val="en-US"/>
        </w:rPr>
        <w:t xml:space="preserve"> </w:t>
      </w:r>
    </w:p>
    <w:p w14:paraId="5CDA30BE" w14:textId="1C46B6A7" w:rsidR="0042485D" w:rsidRPr="00CB42DC" w:rsidRDefault="0042485D" w:rsidP="00FF6150">
      <w:pPr>
        <w:pBdr>
          <w:top w:val="nil"/>
          <w:left w:val="nil"/>
          <w:bottom w:val="nil"/>
          <w:right w:val="nil"/>
          <w:between w:val="nil"/>
        </w:pBdr>
        <w:jc w:val="both"/>
        <w:rPr>
          <w:lang w:val="en-US"/>
        </w:rPr>
      </w:pPr>
    </w:p>
    <w:p w14:paraId="5FD9E40E" w14:textId="5A0382D8" w:rsidR="0042485D" w:rsidRPr="00CB42DC" w:rsidRDefault="0042485D" w:rsidP="00FF6150">
      <w:pPr>
        <w:pBdr>
          <w:top w:val="nil"/>
          <w:left w:val="nil"/>
          <w:bottom w:val="nil"/>
          <w:right w:val="nil"/>
          <w:between w:val="nil"/>
        </w:pBdr>
        <w:jc w:val="both"/>
        <w:rPr>
          <w:lang w:val="en-US"/>
        </w:rPr>
      </w:pPr>
      <w:r w:rsidRPr="00CB42DC">
        <w:rPr>
          <w:lang w:val="en-US"/>
        </w:rPr>
        <w:t>N</w:t>
      </w:r>
      <w:r w:rsidR="00FC38F8" w:rsidRPr="00CB42DC">
        <w:rPr>
          <w:lang w:val="en-US"/>
        </w:rPr>
        <w:t>OTE</w:t>
      </w:r>
      <w:r w:rsidRPr="00CB42DC">
        <w:rPr>
          <w:lang w:val="en-US"/>
        </w:rPr>
        <w:t xml:space="preserve">: </w:t>
      </w:r>
      <w:r w:rsidR="00FC37DA" w:rsidRPr="00CB42DC">
        <w:rPr>
          <w:lang w:val="en-US"/>
        </w:rPr>
        <w:t>Some kits recommend using 15</w:t>
      </w:r>
      <w:r w:rsidR="00CD22A2">
        <w:rPr>
          <w:lang w:val="en-US"/>
        </w:rPr>
        <w:t>−</w:t>
      </w:r>
      <w:r w:rsidR="00FC37DA" w:rsidRPr="00CB42DC">
        <w:rPr>
          <w:lang w:val="en-US"/>
        </w:rPr>
        <w:t xml:space="preserve">20 </w:t>
      </w:r>
      <w:proofErr w:type="spellStart"/>
      <w:r w:rsidR="00FC37DA" w:rsidRPr="00CB42DC">
        <w:rPr>
          <w:lang w:val="en-US"/>
        </w:rPr>
        <w:t>μ</w:t>
      </w:r>
      <w:r w:rsidR="00DA3BE3" w:rsidRPr="00CB42DC">
        <w:rPr>
          <w:lang w:val="en-US"/>
        </w:rPr>
        <w:t>L</w:t>
      </w:r>
      <w:proofErr w:type="spellEnd"/>
      <w:r w:rsidR="00FC37DA" w:rsidRPr="00CB42DC">
        <w:rPr>
          <w:lang w:val="en-US"/>
        </w:rPr>
        <w:t xml:space="preserve"> of elution buffer for</w:t>
      </w:r>
      <w:r w:rsidRPr="00CB42DC">
        <w:rPr>
          <w:lang w:val="en-US"/>
        </w:rPr>
        <w:t xml:space="preserve"> the final elution. </w:t>
      </w:r>
      <w:r w:rsidR="002952BB" w:rsidRPr="00CB42DC">
        <w:rPr>
          <w:lang w:val="en-US"/>
        </w:rPr>
        <w:t>From experience, elution with</w:t>
      </w:r>
      <w:r w:rsidRPr="00CB42DC">
        <w:rPr>
          <w:lang w:val="en-US"/>
        </w:rPr>
        <w:t xml:space="preserve"> 15 </w:t>
      </w:r>
      <w:proofErr w:type="spellStart"/>
      <w:r w:rsidR="0070055B" w:rsidRPr="00CB42DC">
        <w:rPr>
          <w:lang w:val="en-US"/>
        </w:rPr>
        <w:t>μ</w:t>
      </w:r>
      <w:r w:rsidR="00772B22" w:rsidRPr="00CB42DC">
        <w:rPr>
          <w:lang w:val="en-US"/>
        </w:rPr>
        <w:t>L</w:t>
      </w:r>
      <w:proofErr w:type="spellEnd"/>
      <w:r w:rsidR="0070055B" w:rsidRPr="00CB42DC">
        <w:rPr>
          <w:lang w:val="en-US"/>
        </w:rPr>
        <w:t xml:space="preserve"> </w:t>
      </w:r>
      <w:r w:rsidRPr="00CB42DC">
        <w:rPr>
          <w:lang w:val="en-US"/>
        </w:rPr>
        <w:t xml:space="preserve">of </w:t>
      </w:r>
      <w:r w:rsidR="00FC37DA" w:rsidRPr="00CB42DC">
        <w:rPr>
          <w:lang w:val="en-US"/>
        </w:rPr>
        <w:t>elution buffer</w:t>
      </w:r>
      <w:r w:rsidRPr="00CB42DC">
        <w:rPr>
          <w:lang w:val="en-US"/>
        </w:rPr>
        <w:t xml:space="preserve"> </w:t>
      </w:r>
      <w:r w:rsidR="002952BB" w:rsidRPr="00CB42DC">
        <w:rPr>
          <w:lang w:val="en-US"/>
        </w:rPr>
        <w:t xml:space="preserve">works well </w:t>
      </w:r>
      <w:r w:rsidRPr="00CB42DC">
        <w:rPr>
          <w:lang w:val="en-US"/>
        </w:rPr>
        <w:t>for most samples.</w:t>
      </w:r>
      <w:r w:rsidR="00BA51F8" w:rsidRPr="00CB42DC">
        <w:rPr>
          <w:lang w:val="en-US"/>
        </w:rPr>
        <w:t xml:space="preserve"> Dilutions may be prepared from the stock DNA as needed.</w:t>
      </w:r>
    </w:p>
    <w:p w14:paraId="395C1A45" w14:textId="1D68A3F5" w:rsidR="00C219B8" w:rsidRPr="00CB42DC" w:rsidRDefault="00C219B8" w:rsidP="00FF6150">
      <w:pPr>
        <w:pBdr>
          <w:top w:val="nil"/>
          <w:left w:val="nil"/>
          <w:bottom w:val="nil"/>
          <w:right w:val="nil"/>
          <w:between w:val="nil"/>
        </w:pBdr>
        <w:jc w:val="both"/>
        <w:rPr>
          <w:lang w:val="en-US"/>
        </w:rPr>
      </w:pPr>
    </w:p>
    <w:p w14:paraId="5266AE24" w14:textId="34177D7A" w:rsidR="00C219B8" w:rsidRPr="00CB42DC" w:rsidRDefault="00C219B8" w:rsidP="00FF6150">
      <w:pPr>
        <w:pBdr>
          <w:top w:val="nil"/>
          <w:left w:val="nil"/>
          <w:bottom w:val="nil"/>
          <w:right w:val="nil"/>
          <w:between w:val="nil"/>
        </w:pBdr>
        <w:jc w:val="both"/>
        <w:rPr>
          <w:highlight w:val="yellow"/>
          <w:lang w:val="en-US"/>
        </w:rPr>
      </w:pPr>
      <w:r w:rsidRPr="00CB42DC">
        <w:rPr>
          <w:highlight w:val="yellow"/>
          <w:lang w:val="en-US"/>
        </w:rPr>
        <w:t>1.</w:t>
      </w:r>
      <w:r w:rsidR="004F2F46" w:rsidRPr="00CB42DC">
        <w:rPr>
          <w:highlight w:val="yellow"/>
          <w:lang w:val="en-US"/>
        </w:rPr>
        <w:t>6</w:t>
      </w:r>
      <w:r w:rsidRPr="00CB42DC">
        <w:rPr>
          <w:highlight w:val="yellow"/>
          <w:lang w:val="en-US"/>
        </w:rPr>
        <w:t>. DNA quantification</w:t>
      </w:r>
    </w:p>
    <w:p w14:paraId="1463B9E9" w14:textId="50DFCE06" w:rsidR="00C323D4" w:rsidRPr="00CB42DC" w:rsidRDefault="00C323D4" w:rsidP="00FF6150">
      <w:pPr>
        <w:pBdr>
          <w:top w:val="nil"/>
          <w:left w:val="nil"/>
          <w:bottom w:val="nil"/>
          <w:right w:val="nil"/>
          <w:between w:val="nil"/>
        </w:pBdr>
        <w:jc w:val="both"/>
        <w:rPr>
          <w:highlight w:val="yellow"/>
          <w:lang w:val="en-US"/>
        </w:rPr>
      </w:pPr>
    </w:p>
    <w:p w14:paraId="34EFA6BB" w14:textId="07F55588" w:rsidR="00C323D4" w:rsidRPr="00CB42DC" w:rsidRDefault="00C323D4" w:rsidP="00FF6150">
      <w:pPr>
        <w:pBdr>
          <w:top w:val="nil"/>
          <w:left w:val="nil"/>
          <w:bottom w:val="nil"/>
          <w:right w:val="nil"/>
          <w:between w:val="nil"/>
        </w:pBdr>
        <w:jc w:val="both"/>
        <w:rPr>
          <w:highlight w:val="yellow"/>
          <w:lang w:val="en-US"/>
        </w:rPr>
      </w:pPr>
      <w:r w:rsidRPr="00CB42DC">
        <w:rPr>
          <w:highlight w:val="yellow"/>
          <w:lang w:val="en-US"/>
        </w:rPr>
        <w:t>1.</w:t>
      </w:r>
      <w:r w:rsidR="004F2F46" w:rsidRPr="00CB42DC">
        <w:rPr>
          <w:highlight w:val="yellow"/>
          <w:lang w:val="en-US"/>
        </w:rPr>
        <w:t>6</w:t>
      </w:r>
      <w:r w:rsidRPr="00CB42DC">
        <w:rPr>
          <w:highlight w:val="yellow"/>
          <w:lang w:val="en-US"/>
        </w:rPr>
        <w:t xml:space="preserve">.1. Using a </w:t>
      </w:r>
      <w:r w:rsidR="00CB3B95" w:rsidRPr="00CB42DC">
        <w:rPr>
          <w:highlight w:val="yellow"/>
          <w:lang w:val="en-US"/>
        </w:rPr>
        <w:t xml:space="preserve">lab spectrophotometer </w:t>
      </w:r>
      <w:r w:rsidR="00661749" w:rsidRPr="00CB42DC">
        <w:rPr>
          <w:highlight w:val="yellow"/>
          <w:lang w:val="en-US"/>
        </w:rPr>
        <w:t xml:space="preserve">device, load 1 </w:t>
      </w:r>
      <w:proofErr w:type="spellStart"/>
      <w:r w:rsidR="00661749" w:rsidRPr="00CB42DC">
        <w:rPr>
          <w:highlight w:val="yellow"/>
          <w:lang w:val="en-US"/>
        </w:rPr>
        <w:t>μ</w:t>
      </w:r>
      <w:r w:rsidR="00772B22" w:rsidRPr="00CB42DC">
        <w:rPr>
          <w:highlight w:val="yellow"/>
          <w:lang w:val="en-US"/>
        </w:rPr>
        <w:t>L</w:t>
      </w:r>
      <w:proofErr w:type="spellEnd"/>
      <w:r w:rsidR="00661749" w:rsidRPr="00CB42DC">
        <w:rPr>
          <w:highlight w:val="yellow"/>
          <w:lang w:val="en-US"/>
        </w:rPr>
        <w:t xml:space="preserve"> of DNA </w:t>
      </w:r>
      <w:r w:rsidR="00CD6562">
        <w:rPr>
          <w:highlight w:val="yellow"/>
          <w:lang w:val="en-US"/>
        </w:rPr>
        <w:t xml:space="preserve">and measure absorbance at 260 nm </w:t>
      </w:r>
      <w:r w:rsidR="00661749" w:rsidRPr="00CB42DC">
        <w:rPr>
          <w:highlight w:val="yellow"/>
          <w:lang w:val="en-US"/>
        </w:rPr>
        <w:t>for quantification.</w:t>
      </w:r>
    </w:p>
    <w:p w14:paraId="17CEC20C" w14:textId="77777777" w:rsidR="0013657D" w:rsidRPr="00CB42DC" w:rsidRDefault="0013657D" w:rsidP="00FF6150">
      <w:pPr>
        <w:pBdr>
          <w:top w:val="nil"/>
          <w:left w:val="nil"/>
          <w:bottom w:val="nil"/>
          <w:right w:val="nil"/>
          <w:between w:val="nil"/>
        </w:pBdr>
        <w:jc w:val="both"/>
        <w:rPr>
          <w:highlight w:val="yellow"/>
          <w:lang w:val="en-US"/>
        </w:rPr>
      </w:pPr>
    </w:p>
    <w:p w14:paraId="71F23B0E" w14:textId="61EEC9E8" w:rsidR="00661749" w:rsidRPr="00CB42DC" w:rsidRDefault="00661749" w:rsidP="00FF6150">
      <w:pPr>
        <w:pBdr>
          <w:top w:val="nil"/>
          <w:left w:val="nil"/>
          <w:bottom w:val="nil"/>
          <w:right w:val="nil"/>
          <w:between w:val="nil"/>
        </w:pBdr>
        <w:jc w:val="both"/>
        <w:rPr>
          <w:lang w:val="en-US"/>
        </w:rPr>
      </w:pPr>
      <w:r w:rsidRPr="00CB42DC">
        <w:rPr>
          <w:highlight w:val="yellow"/>
          <w:lang w:val="en-US"/>
        </w:rPr>
        <w:t>1.</w:t>
      </w:r>
      <w:r w:rsidR="004F2F46" w:rsidRPr="00CB42DC">
        <w:rPr>
          <w:highlight w:val="yellow"/>
          <w:lang w:val="en-US"/>
        </w:rPr>
        <w:t>6</w:t>
      </w:r>
      <w:r w:rsidRPr="00CB42DC">
        <w:rPr>
          <w:highlight w:val="yellow"/>
          <w:lang w:val="en-US"/>
        </w:rPr>
        <w:t xml:space="preserve">.2. </w:t>
      </w:r>
      <w:r w:rsidR="002D3B2B" w:rsidRPr="00CB42DC">
        <w:rPr>
          <w:highlight w:val="yellow"/>
          <w:lang w:val="en-US"/>
        </w:rPr>
        <w:t>L</w:t>
      </w:r>
      <w:r w:rsidRPr="00CB42DC">
        <w:rPr>
          <w:highlight w:val="yellow"/>
          <w:lang w:val="en-US"/>
        </w:rPr>
        <w:t xml:space="preserve">oad 1 </w:t>
      </w:r>
      <w:proofErr w:type="spellStart"/>
      <w:r w:rsidRPr="00CB42DC">
        <w:rPr>
          <w:highlight w:val="yellow"/>
          <w:lang w:val="en-US"/>
        </w:rPr>
        <w:t>μ</w:t>
      </w:r>
      <w:r w:rsidR="007153A4" w:rsidRPr="00CB42DC">
        <w:rPr>
          <w:highlight w:val="yellow"/>
          <w:lang w:val="en-US"/>
        </w:rPr>
        <w:t>L</w:t>
      </w:r>
      <w:proofErr w:type="spellEnd"/>
      <w:r w:rsidRPr="00CB42DC">
        <w:rPr>
          <w:highlight w:val="yellow"/>
          <w:lang w:val="en-US"/>
        </w:rPr>
        <w:t xml:space="preserve"> of DNA on a 2% agarose gel</w:t>
      </w:r>
      <w:r w:rsidR="009A5AE4">
        <w:rPr>
          <w:highlight w:val="yellow"/>
          <w:lang w:val="en-US"/>
        </w:rPr>
        <w:t xml:space="preserve"> </w:t>
      </w:r>
      <w:r w:rsidR="003851DA">
        <w:rPr>
          <w:highlight w:val="yellow"/>
          <w:lang w:val="en-US"/>
        </w:rPr>
        <w:t>and run a gel electrophoresis</w:t>
      </w:r>
      <w:r w:rsidR="00655410">
        <w:rPr>
          <w:highlight w:val="yellow"/>
          <w:lang w:val="en-US"/>
        </w:rPr>
        <w:t xml:space="preserve"> </w:t>
      </w:r>
      <w:r w:rsidR="009A5AE4">
        <w:rPr>
          <w:highlight w:val="yellow"/>
          <w:lang w:val="en-US"/>
        </w:rPr>
        <w:t>at a voltage of 80-100V</w:t>
      </w:r>
      <w:r w:rsidRPr="00CB42DC">
        <w:rPr>
          <w:highlight w:val="yellow"/>
          <w:lang w:val="en-US"/>
        </w:rPr>
        <w:t xml:space="preserve"> for qualitative evaluation.</w:t>
      </w:r>
      <w:r w:rsidR="00652B20" w:rsidRPr="00CB42DC">
        <w:rPr>
          <w:lang w:val="en-US"/>
        </w:rPr>
        <w:t xml:space="preserve"> </w:t>
      </w:r>
    </w:p>
    <w:p w14:paraId="53A79DED" w14:textId="77777777" w:rsidR="0013657D" w:rsidRPr="00CB42DC" w:rsidRDefault="0013657D" w:rsidP="00FF6150">
      <w:pPr>
        <w:pBdr>
          <w:top w:val="nil"/>
          <w:left w:val="nil"/>
          <w:bottom w:val="nil"/>
          <w:right w:val="nil"/>
          <w:between w:val="nil"/>
        </w:pBdr>
        <w:jc w:val="both"/>
        <w:rPr>
          <w:lang w:val="en-US"/>
        </w:rPr>
      </w:pPr>
    </w:p>
    <w:p w14:paraId="4F85EA53" w14:textId="4CCFA858" w:rsidR="00022218" w:rsidRPr="00CB42DC" w:rsidRDefault="00BA51F8" w:rsidP="00FF6150">
      <w:pPr>
        <w:pBdr>
          <w:top w:val="nil"/>
          <w:left w:val="nil"/>
          <w:bottom w:val="nil"/>
          <w:right w:val="nil"/>
          <w:between w:val="nil"/>
        </w:pBdr>
        <w:jc w:val="both"/>
        <w:rPr>
          <w:lang w:val="en-US"/>
        </w:rPr>
      </w:pPr>
      <w:r w:rsidRPr="00CB42DC">
        <w:rPr>
          <w:highlight w:val="yellow"/>
          <w:lang w:val="en-US"/>
        </w:rPr>
        <w:t xml:space="preserve">1.6.3. Based on the </w:t>
      </w:r>
      <w:r w:rsidR="00A5131A">
        <w:rPr>
          <w:highlight w:val="yellow"/>
          <w:lang w:val="en-US"/>
        </w:rPr>
        <w:t>results of sections 1.6.1 and 1.6.2</w:t>
      </w:r>
      <w:r w:rsidRPr="00CB42DC">
        <w:rPr>
          <w:highlight w:val="yellow"/>
          <w:lang w:val="en-US"/>
        </w:rPr>
        <w:t xml:space="preserve">, choose the volume of DNA to be used in the </w:t>
      </w:r>
      <w:r w:rsidR="00C94637" w:rsidRPr="00CB42DC">
        <w:rPr>
          <w:highlight w:val="yellow"/>
          <w:lang w:val="en-US"/>
        </w:rPr>
        <w:t>multiplex short tandem repeat (STR)</w:t>
      </w:r>
      <w:r w:rsidR="008D16DE" w:rsidRPr="00CB42DC">
        <w:rPr>
          <w:highlight w:val="yellow"/>
          <w:lang w:val="en-US"/>
        </w:rPr>
        <w:t xml:space="preserve"> </w:t>
      </w:r>
      <w:r w:rsidRPr="00CB42DC">
        <w:rPr>
          <w:highlight w:val="yellow"/>
          <w:lang w:val="en-US"/>
        </w:rPr>
        <w:t>PCR amplification</w:t>
      </w:r>
      <w:r w:rsidR="005C4A88">
        <w:rPr>
          <w:highlight w:val="yellow"/>
          <w:lang w:val="en-US"/>
        </w:rPr>
        <w:t xml:space="preserve">. </w:t>
      </w:r>
      <w:r w:rsidR="00A717F0" w:rsidRPr="005C4A88">
        <w:rPr>
          <w:highlight w:val="yellow"/>
          <w:lang w:val="en-US"/>
        </w:rPr>
        <w:t>Aim to use a minimum of 1000 ng of DNA in the PCR amplification that follows.</w:t>
      </w:r>
    </w:p>
    <w:p w14:paraId="7D8A11E1" w14:textId="77777777" w:rsidR="00022218" w:rsidRPr="00CB42DC" w:rsidRDefault="00022218" w:rsidP="00FF6150">
      <w:pPr>
        <w:pBdr>
          <w:top w:val="nil"/>
          <w:left w:val="nil"/>
          <w:bottom w:val="nil"/>
          <w:right w:val="nil"/>
          <w:between w:val="nil"/>
        </w:pBdr>
        <w:jc w:val="both"/>
        <w:rPr>
          <w:lang w:val="en-US"/>
        </w:rPr>
      </w:pPr>
    </w:p>
    <w:p w14:paraId="66998015" w14:textId="47044421" w:rsidR="00BA51F8" w:rsidRPr="00CB42DC" w:rsidRDefault="00FC38F8" w:rsidP="00FF6150">
      <w:pPr>
        <w:pBdr>
          <w:top w:val="nil"/>
          <w:left w:val="nil"/>
          <w:bottom w:val="nil"/>
          <w:right w:val="nil"/>
          <w:between w:val="nil"/>
        </w:pBdr>
        <w:jc w:val="both"/>
        <w:rPr>
          <w:lang w:val="en-US"/>
        </w:rPr>
      </w:pPr>
      <w:r w:rsidRPr="00CB42DC">
        <w:rPr>
          <w:lang w:val="en-US"/>
        </w:rPr>
        <w:t>NOTE</w:t>
      </w:r>
      <w:r w:rsidR="00022218" w:rsidRPr="00CB42DC">
        <w:rPr>
          <w:lang w:val="en-US"/>
        </w:rPr>
        <w:t xml:space="preserve">: </w:t>
      </w:r>
      <w:r w:rsidR="0065232B" w:rsidRPr="00CB42DC">
        <w:rPr>
          <w:b/>
          <w:bCs/>
          <w:lang w:val="en-US"/>
        </w:rPr>
        <w:t>Figure 3</w:t>
      </w:r>
      <w:r w:rsidR="008537D2" w:rsidRPr="00CB42DC">
        <w:rPr>
          <w:lang w:val="en-US"/>
        </w:rPr>
        <w:t xml:space="preserve"> </w:t>
      </w:r>
      <w:r w:rsidR="00BA51F8" w:rsidRPr="00CB42DC">
        <w:rPr>
          <w:lang w:val="en-US"/>
        </w:rPr>
        <w:t>demonstrates representative examples</w:t>
      </w:r>
      <w:r w:rsidR="008537D2" w:rsidRPr="00CB42DC">
        <w:rPr>
          <w:lang w:val="en-US"/>
        </w:rPr>
        <w:t xml:space="preserve"> of gels along with the concentrations of the DNA (based on the </w:t>
      </w:r>
      <w:r w:rsidR="00CB3B95" w:rsidRPr="00CB42DC">
        <w:rPr>
          <w:lang w:val="en-US"/>
        </w:rPr>
        <w:t xml:space="preserve">spectrophotometer </w:t>
      </w:r>
      <w:r w:rsidR="008537D2" w:rsidRPr="00CB42DC">
        <w:rPr>
          <w:lang w:val="en-US"/>
        </w:rPr>
        <w:t xml:space="preserve">results), and the </w:t>
      </w:r>
      <w:r w:rsidR="009265FB">
        <w:rPr>
          <w:lang w:val="en-US"/>
        </w:rPr>
        <w:t>volume</w:t>
      </w:r>
      <w:r w:rsidR="009265FB" w:rsidRPr="00CB42DC">
        <w:rPr>
          <w:lang w:val="en-US"/>
        </w:rPr>
        <w:t xml:space="preserve"> </w:t>
      </w:r>
      <w:r w:rsidR="008537D2" w:rsidRPr="00CB42DC">
        <w:rPr>
          <w:lang w:val="en-US"/>
        </w:rPr>
        <w:t>of</w:t>
      </w:r>
      <w:r w:rsidR="009265FB">
        <w:rPr>
          <w:lang w:val="en-US"/>
        </w:rPr>
        <w:t xml:space="preserve"> the</w:t>
      </w:r>
      <w:r w:rsidR="008537D2" w:rsidRPr="00CB42DC">
        <w:rPr>
          <w:lang w:val="en-US"/>
        </w:rPr>
        <w:t xml:space="preserve"> DNA </w:t>
      </w:r>
      <w:r w:rsidR="009265FB">
        <w:rPr>
          <w:lang w:val="en-US"/>
        </w:rPr>
        <w:t xml:space="preserve">solution </w:t>
      </w:r>
      <w:r w:rsidR="008537D2" w:rsidRPr="00CB42DC">
        <w:rPr>
          <w:lang w:val="en-US"/>
        </w:rPr>
        <w:t xml:space="preserve">that is </w:t>
      </w:r>
      <w:r w:rsidR="009265FB">
        <w:rPr>
          <w:lang w:val="en-US"/>
        </w:rPr>
        <w:t>recommended</w:t>
      </w:r>
      <w:r w:rsidR="009265FB" w:rsidRPr="00CB42DC">
        <w:rPr>
          <w:lang w:val="en-US"/>
        </w:rPr>
        <w:t xml:space="preserve"> </w:t>
      </w:r>
      <w:r w:rsidR="008537D2" w:rsidRPr="00CB42DC">
        <w:rPr>
          <w:lang w:val="en-US"/>
        </w:rPr>
        <w:t xml:space="preserve">for the </w:t>
      </w:r>
      <w:r w:rsidR="00C94637" w:rsidRPr="00CB42DC">
        <w:rPr>
          <w:lang w:val="en-US"/>
        </w:rPr>
        <w:t>multiplex STR</w:t>
      </w:r>
      <w:r w:rsidR="008D16DE" w:rsidRPr="00CB42DC">
        <w:rPr>
          <w:lang w:val="en-US"/>
        </w:rPr>
        <w:t xml:space="preserve"> </w:t>
      </w:r>
      <w:r w:rsidR="008537D2" w:rsidRPr="00CB42DC">
        <w:rPr>
          <w:lang w:val="en-US"/>
        </w:rPr>
        <w:t>PCR that follows.</w:t>
      </w:r>
    </w:p>
    <w:p w14:paraId="6EFF110C" w14:textId="5E8C6E1A" w:rsidR="00D41DF5" w:rsidRPr="00CB42DC" w:rsidRDefault="00D41DF5" w:rsidP="00FF6150">
      <w:pPr>
        <w:pBdr>
          <w:top w:val="nil"/>
          <w:left w:val="nil"/>
          <w:bottom w:val="nil"/>
          <w:right w:val="nil"/>
          <w:between w:val="nil"/>
        </w:pBdr>
        <w:jc w:val="both"/>
        <w:rPr>
          <w:sz w:val="23"/>
          <w:szCs w:val="23"/>
          <w:lang w:val="en-US"/>
        </w:rPr>
      </w:pPr>
    </w:p>
    <w:p w14:paraId="17C3A898" w14:textId="0D420663" w:rsidR="00661749" w:rsidRPr="00CB42DC" w:rsidRDefault="00176BDB" w:rsidP="00FF6150">
      <w:pPr>
        <w:pBdr>
          <w:top w:val="nil"/>
          <w:left w:val="nil"/>
          <w:bottom w:val="nil"/>
          <w:right w:val="nil"/>
          <w:between w:val="nil"/>
        </w:pBdr>
        <w:jc w:val="both"/>
        <w:rPr>
          <w:sz w:val="23"/>
          <w:szCs w:val="23"/>
          <w:lang w:val="en-US"/>
        </w:rPr>
      </w:pPr>
      <w:r w:rsidRPr="00CB42DC">
        <w:rPr>
          <w:sz w:val="23"/>
          <w:szCs w:val="23"/>
          <w:lang w:val="en-US"/>
        </w:rPr>
        <w:t xml:space="preserve">[Place </w:t>
      </w:r>
      <w:r w:rsidRPr="00CB42DC">
        <w:rPr>
          <w:b/>
          <w:bCs/>
          <w:sz w:val="23"/>
          <w:szCs w:val="23"/>
          <w:lang w:val="en-US"/>
        </w:rPr>
        <w:t>Figure 3</w:t>
      </w:r>
      <w:r w:rsidRPr="00CB42DC">
        <w:rPr>
          <w:sz w:val="23"/>
          <w:szCs w:val="23"/>
          <w:lang w:val="en-US"/>
        </w:rPr>
        <w:t xml:space="preserve"> here]</w:t>
      </w:r>
    </w:p>
    <w:p w14:paraId="6F38DE06" w14:textId="77777777" w:rsidR="002D3B2B" w:rsidRPr="00CB42DC" w:rsidRDefault="002D3B2B" w:rsidP="00FF6150">
      <w:pPr>
        <w:pBdr>
          <w:top w:val="nil"/>
          <w:left w:val="nil"/>
          <w:bottom w:val="nil"/>
          <w:right w:val="nil"/>
          <w:between w:val="nil"/>
        </w:pBdr>
        <w:jc w:val="both"/>
        <w:rPr>
          <w:lang w:val="en-US"/>
        </w:rPr>
      </w:pPr>
    </w:p>
    <w:p w14:paraId="1E42FEBA" w14:textId="2F54ACD9" w:rsidR="008822D2" w:rsidRPr="00CB42DC" w:rsidRDefault="001B2C6D" w:rsidP="00FF6150">
      <w:pPr>
        <w:pBdr>
          <w:top w:val="nil"/>
          <w:left w:val="nil"/>
          <w:bottom w:val="nil"/>
          <w:right w:val="nil"/>
          <w:between w:val="nil"/>
        </w:pBdr>
        <w:jc w:val="both"/>
        <w:rPr>
          <w:lang w:val="en-US"/>
        </w:rPr>
      </w:pPr>
      <w:r w:rsidRPr="00CB42DC">
        <w:rPr>
          <w:lang w:val="en-US"/>
        </w:rPr>
        <w:t>1.</w:t>
      </w:r>
      <w:r w:rsidR="004F2F46" w:rsidRPr="00CB42DC">
        <w:rPr>
          <w:lang w:val="en-US"/>
        </w:rPr>
        <w:t>7</w:t>
      </w:r>
      <w:r w:rsidRPr="00CB42DC">
        <w:rPr>
          <w:lang w:val="en-US"/>
        </w:rPr>
        <w:t>. PCR amplification</w:t>
      </w:r>
    </w:p>
    <w:p w14:paraId="59E3BB81" w14:textId="77777777" w:rsidR="008537D2" w:rsidRPr="00CB42DC" w:rsidRDefault="008537D2" w:rsidP="00FF6150">
      <w:pPr>
        <w:pBdr>
          <w:top w:val="nil"/>
          <w:left w:val="nil"/>
          <w:bottom w:val="nil"/>
          <w:right w:val="nil"/>
          <w:between w:val="nil"/>
        </w:pBdr>
        <w:jc w:val="both"/>
        <w:rPr>
          <w:lang w:val="en-US"/>
        </w:rPr>
      </w:pPr>
    </w:p>
    <w:p w14:paraId="3D3C2170" w14:textId="756C2AAD" w:rsidR="00C70FEC" w:rsidRPr="00CB42DC" w:rsidRDefault="008537D2" w:rsidP="00FF6150">
      <w:pPr>
        <w:pBdr>
          <w:top w:val="nil"/>
          <w:left w:val="nil"/>
          <w:bottom w:val="nil"/>
          <w:right w:val="nil"/>
          <w:between w:val="nil"/>
        </w:pBdr>
        <w:jc w:val="both"/>
        <w:rPr>
          <w:lang w:val="en-US"/>
        </w:rPr>
      </w:pPr>
      <w:r w:rsidRPr="00CB42DC">
        <w:rPr>
          <w:lang w:val="en-US"/>
        </w:rPr>
        <w:t xml:space="preserve">1.7.1. </w:t>
      </w:r>
      <w:r w:rsidR="005C4A88">
        <w:rPr>
          <w:lang w:val="en-US"/>
        </w:rPr>
        <w:t>Perform f</w:t>
      </w:r>
      <w:r w:rsidRPr="00CB42DC">
        <w:rPr>
          <w:lang w:val="en-US"/>
        </w:rPr>
        <w:t xml:space="preserve">luorescent microsatellite genotyping using </w:t>
      </w:r>
      <w:r w:rsidR="00C94637" w:rsidRPr="00CB42DC">
        <w:rPr>
          <w:lang w:val="en-US"/>
        </w:rPr>
        <w:t>a multiplex STR</w:t>
      </w:r>
      <w:r w:rsidRPr="00CB42DC">
        <w:rPr>
          <w:lang w:val="en-US"/>
        </w:rPr>
        <w:t xml:space="preserve"> </w:t>
      </w:r>
      <w:r w:rsidR="00C94637" w:rsidRPr="00CB42DC">
        <w:rPr>
          <w:lang w:val="en-US"/>
        </w:rPr>
        <w:t>s</w:t>
      </w:r>
      <w:r w:rsidRPr="00CB42DC">
        <w:rPr>
          <w:lang w:val="en-US"/>
        </w:rPr>
        <w:t>ystem</w:t>
      </w:r>
      <w:r w:rsidR="00D4234F">
        <w:rPr>
          <w:lang w:val="en-US"/>
        </w:rPr>
        <w:t xml:space="preserve"> </w:t>
      </w:r>
      <w:r w:rsidR="00D4234F" w:rsidRPr="00CB42DC">
        <w:rPr>
          <w:lang w:val="en-US"/>
        </w:rPr>
        <w:t>(</w:t>
      </w:r>
      <w:r w:rsidR="00D4234F" w:rsidRPr="00827F74">
        <w:rPr>
          <w:b/>
          <w:bCs/>
          <w:lang w:val="en-US"/>
        </w:rPr>
        <w:t>Table of Materials</w:t>
      </w:r>
      <w:r w:rsidR="00D4234F" w:rsidRPr="00CB42DC">
        <w:rPr>
          <w:lang w:val="en-US"/>
        </w:rPr>
        <w:t>)</w:t>
      </w:r>
      <w:r w:rsidRPr="00CB42DC">
        <w:rPr>
          <w:lang w:val="en-US"/>
        </w:rPr>
        <w:t>.</w:t>
      </w:r>
    </w:p>
    <w:p w14:paraId="22A60C81" w14:textId="77777777" w:rsidR="00122928" w:rsidRPr="00CB42DC" w:rsidRDefault="00122928" w:rsidP="00FF6150">
      <w:pPr>
        <w:pBdr>
          <w:top w:val="nil"/>
          <w:left w:val="nil"/>
          <w:bottom w:val="nil"/>
          <w:right w:val="nil"/>
          <w:between w:val="nil"/>
        </w:pBdr>
        <w:jc w:val="both"/>
        <w:rPr>
          <w:lang w:val="en-US"/>
        </w:rPr>
      </w:pPr>
    </w:p>
    <w:p w14:paraId="278F157A" w14:textId="676970D1" w:rsidR="00C70FEC" w:rsidRPr="00F67DD1" w:rsidRDefault="00C70FEC" w:rsidP="00FF6150">
      <w:pPr>
        <w:pBdr>
          <w:top w:val="nil"/>
          <w:left w:val="nil"/>
          <w:bottom w:val="nil"/>
          <w:right w:val="nil"/>
          <w:between w:val="nil"/>
        </w:pBdr>
        <w:jc w:val="both"/>
        <w:rPr>
          <w:lang w:val="en-US"/>
        </w:rPr>
      </w:pPr>
      <w:r w:rsidRPr="00CB42DC">
        <w:rPr>
          <w:lang w:val="en-US"/>
        </w:rPr>
        <w:t>1.</w:t>
      </w:r>
      <w:r w:rsidR="004F2F46" w:rsidRPr="00CB42DC">
        <w:rPr>
          <w:lang w:val="en-US"/>
        </w:rPr>
        <w:t>7</w:t>
      </w:r>
      <w:r w:rsidRPr="00CB42DC">
        <w:rPr>
          <w:lang w:val="en-US"/>
        </w:rPr>
        <w:t>.</w:t>
      </w:r>
      <w:r w:rsidR="007A481F">
        <w:rPr>
          <w:lang w:val="en-US"/>
        </w:rPr>
        <w:t>2</w:t>
      </w:r>
      <w:r w:rsidRPr="00CB42DC">
        <w:rPr>
          <w:lang w:val="en-US"/>
        </w:rPr>
        <w:t xml:space="preserve">. </w:t>
      </w:r>
      <w:r w:rsidR="00215FCD">
        <w:rPr>
          <w:lang w:val="en-US"/>
        </w:rPr>
        <w:t xml:space="preserve">Use </w:t>
      </w:r>
      <w:r w:rsidR="006D653B">
        <w:rPr>
          <w:lang w:val="en-US"/>
        </w:rPr>
        <w:t xml:space="preserve">the </w:t>
      </w:r>
      <w:r w:rsidRPr="00CB42DC">
        <w:rPr>
          <w:lang w:val="en-US"/>
        </w:rPr>
        <w:t>PCR conditions</w:t>
      </w:r>
      <w:r w:rsidR="00C64270" w:rsidRPr="00CB42DC">
        <w:rPr>
          <w:lang w:val="en-US"/>
        </w:rPr>
        <w:t xml:space="preserve"> </w:t>
      </w:r>
      <w:r w:rsidR="00215FCD">
        <w:rPr>
          <w:lang w:val="en-US"/>
        </w:rPr>
        <w:t xml:space="preserve">shown in </w:t>
      </w:r>
      <w:r w:rsidR="00215FCD" w:rsidRPr="00215FCD">
        <w:rPr>
          <w:b/>
          <w:bCs/>
          <w:lang w:val="en-US"/>
        </w:rPr>
        <w:t>Figure 4</w:t>
      </w:r>
      <w:r w:rsidR="006D653B">
        <w:rPr>
          <w:b/>
          <w:bCs/>
          <w:lang w:val="en-US"/>
        </w:rPr>
        <w:t xml:space="preserve"> </w:t>
      </w:r>
      <w:r w:rsidR="006D653B" w:rsidRPr="00F67DD1">
        <w:rPr>
          <w:lang w:val="en-US"/>
        </w:rPr>
        <w:t xml:space="preserve">for the </w:t>
      </w:r>
      <w:r w:rsidR="00F01C45" w:rsidRPr="00F67DD1">
        <w:rPr>
          <w:lang w:val="en-US"/>
        </w:rPr>
        <w:t>PCR amplification</w:t>
      </w:r>
      <w:r w:rsidR="006D653B" w:rsidRPr="00F67DD1">
        <w:rPr>
          <w:lang w:val="en-US"/>
        </w:rPr>
        <w:t xml:space="preserve"> </w:t>
      </w:r>
      <w:r w:rsidR="005130CF" w:rsidRPr="00F67DD1">
        <w:rPr>
          <w:lang w:val="en-US"/>
        </w:rPr>
        <w:t>using the multiplex ST</w:t>
      </w:r>
      <w:r w:rsidR="00EA07B3" w:rsidRPr="00F67DD1">
        <w:rPr>
          <w:lang w:val="en-US"/>
        </w:rPr>
        <w:t>R</w:t>
      </w:r>
      <w:r w:rsidR="005130CF" w:rsidRPr="00F67DD1">
        <w:rPr>
          <w:lang w:val="en-US"/>
        </w:rPr>
        <w:t xml:space="preserve"> system </w:t>
      </w:r>
      <w:r w:rsidR="006D653B" w:rsidRPr="00F67DD1">
        <w:rPr>
          <w:lang w:val="en-US"/>
        </w:rPr>
        <w:t>(</w:t>
      </w:r>
      <w:r w:rsidR="006D653B" w:rsidRPr="006525F3">
        <w:rPr>
          <w:b/>
          <w:bCs/>
          <w:lang w:val="en-US"/>
        </w:rPr>
        <w:t>Table of Materials</w:t>
      </w:r>
      <w:r w:rsidR="006D653B" w:rsidRPr="00F67DD1">
        <w:rPr>
          <w:lang w:val="en-US"/>
        </w:rPr>
        <w:t>)</w:t>
      </w:r>
      <w:r w:rsidR="00215FCD" w:rsidRPr="00F67DD1">
        <w:rPr>
          <w:lang w:val="en-US"/>
        </w:rPr>
        <w:t>.</w:t>
      </w:r>
    </w:p>
    <w:p w14:paraId="2C9A6D7C" w14:textId="02A07090" w:rsidR="00761B49" w:rsidRDefault="00761B49" w:rsidP="00FF6150">
      <w:pPr>
        <w:pBdr>
          <w:top w:val="nil"/>
          <w:left w:val="nil"/>
          <w:bottom w:val="nil"/>
          <w:right w:val="nil"/>
          <w:between w:val="nil"/>
        </w:pBdr>
        <w:jc w:val="both"/>
        <w:rPr>
          <w:lang w:val="en-US"/>
        </w:rPr>
      </w:pPr>
    </w:p>
    <w:p w14:paraId="600AF397" w14:textId="25F5EBA2" w:rsidR="00761B49" w:rsidRPr="00CB42DC" w:rsidRDefault="00761B49" w:rsidP="00FF6150">
      <w:pPr>
        <w:pBdr>
          <w:top w:val="nil"/>
          <w:left w:val="nil"/>
          <w:bottom w:val="nil"/>
          <w:right w:val="nil"/>
          <w:between w:val="nil"/>
        </w:pBdr>
        <w:jc w:val="both"/>
        <w:rPr>
          <w:lang w:val="en-US"/>
        </w:rPr>
      </w:pPr>
      <w:r>
        <w:rPr>
          <w:lang w:val="en-US"/>
        </w:rPr>
        <w:t xml:space="preserve">NOTE: </w:t>
      </w:r>
      <w:r w:rsidR="007C3946">
        <w:rPr>
          <w:lang w:val="en-US"/>
        </w:rPr>
        <w:t>The following p</w:t>
      </w:r>
      <w:r>
        <w:rPr>
          <w:lang w:val="en-US"/>
        </w:rPr>
        <w:t xml:space="preserve">rimers </w:t>
      </w:r>
      <w:r w:rsidR="00517D06">
        <w:rPr>
          <w:lang w:val="en-US"/>
        </w:rPr>
        <w:t xml:space="preserve">are </w:t>
      </w:r>
      <w:r>
        <w:rPr>
          <w:lang w:val="en-US"/>
        </w:rPr>
        <w:t>used in this multiplex STR system (</w:t>
      </w:r>
      <w:r w:rsidRPr="006525F3">
        <w:rPr>
          <w:b/>
          <w:bCs/>
          <w:lang w:val="en-US"/>
        </w:rPr>
        <w:t>Table of Materials</w:t>
      </w:r>
      <w:r>
        <w:rPr>
          <w:lang w:val="en-US"/>
        </w:rPr>
        <w:t xml:space="preserve">): </w:t>
      </w:r>
      <w:r w:rsidRPr="00761B49">
        <w:rPr>
          <w:lang w:val="en-US"/>
        </w:rPr>
        <w:t>D18S51, D21S11, TH01, D3S1358, Penta E</w:t>
      </w:r>
      <w:r>
        <w:rPr>
          <w:lang w:val="en-US"/>
        </w:rPr>
        <w:t>,</w:t>
      </w:r>
      <w:r w:rsidRPr="00761B49">
        <w:rPr>
          <w:lang w:val="en-US"/>
        </w:rPr>
        <w:t xml:space="preserve"> FGA, TPOX, D8S1179, </w:t>
      </w:r>
      <w:proofErr w:type="spellStart"/>
      <w:r w:rsidRPr="00761B49">
        <w:rPr>
          <w:lang w:val="en-US"/>
        </w:rPr>
        <w:t>vWA</w:t>
      </w:r>
      <w:proofErr w:type="spellEnd"/>
      <w:r>
        <w:rPr>
          <w:lang w:val="en-US"/>
        </w:rPr>
        <w:t>,</w:t>
      </w:r>
      <w:r w:rsidRPr="00761B49">
        <w:rPr>
          <w:lang w:val="en-US"/>
        </w:rPr>
        <w:t xml:space="preserve"> </w:t>
      </w:r>
      <w:proofErr w:type="spellStart"/>
      <w:r w:rsidRPr="00761B49">
        <w:rPr>
          <w:lang w:val="en-US"/>
        </w:rPr>
        <w:t>Amelogenin</w:t>
      </w:r>
      <w:proofErr w:type="spellEnd"/>
      <w:r>
        <w:rPr>
          <w:lang w:val="en-US"/>
        </w:rPr>
        <w:t>,</w:t>
      </w:r>
      <w:r w:rsidRPr="00761B49">
        <w:rPr>
          <w:lang w:val="en-US"/>
        </w:rPr>
        <w:t xml:space="preserve"> CSF1PO, D16S539, D7S820, D13S317, D5S818</w:t>
      </w:r>
      <w:r w:rsidR="00D55954">
        <w:rPr>
          <w:lang w:val="en-US"/>
        </w:rPr>
        <w:t>,</w:t>
      </w:r>
      <w:r w:rsidRPr="00761B49">
        <w:rPr>
          <w:lang w:val="en-US"/>
        </w:rPr>
        <w:t xml:space="preserve"> and Penta D</w:t>
      </w:r>
      <w:r w:rsidR="0021553C">
        <w:rPr>
          <w:lang w:val="en-US"/>
        </w:rPr>
        <w:t>.</w:t>
      </w:r>
    </w:p>
    <w:p w14:paraId="3B4F9AAE" w14:textId="77EDD083" w:rsidR="009E7169" w:rsidRPr="00CB42DC" w:rsidRDefault="009E7169" w:rsidP="00FF6150">
      <w:pPr>
        <w:pBdr>
          <w:top w:val="nil"/>
          <w:left w:val="nil"/>
          <w:bottom w:val="nil"/>
          <w:right w:val="nil"/>
          <w:between w:val="nil"/>
        </w:pBdr>
        <w:jc w:val="both"/>
        <w:rPr>
          <w:lang w:val="en-US"/>
        </w:rPr>
      </w:pPr>
    </w:p>
    <w:p w14:paraId="6C560678" w14:textId="75BCD94F" w:rsidR="00C70FEC" w:rsidRPr="00CB42DC" w:rsidRDefault="009E7169" w:rsidP="00FF6150">
      <w:pPr>
        <w:pBdr>
          <w:top w:val="nil"/>
          <w:left w:val="nil"/>
          <w:bottom w:val="nil"/>
          <w:right w:val="nil"/>
          <w:between w:val="nil"/>
        </w:pBdr>
        <w:jc w:val="both"/>
        <w:rPr>
          <w:lang w:val="en-US"/>
        </w:rPr>
      </w:pPr>
      <w:r w:rsidRPr="00CB42DC">
        <w:rPr>
          <w:lang w:val="en-US"/>
        </w:rPr>
        <w:t xml:space="preserve">[Place </w:t>
      </w:r>
      <w:r w:rsidRPr="00CB42DC">
        <w:rPr>
          <w:b/>
          <w:bCs/>
          <w:lang w:val="en-US"/>
        </w:rPr>
        <w:t>Figure 4</w:t>
      </w:r>
      <w:r w:rsidRPr="00CB42DC">
        <w:rPr>
          <w:lang w:val="en-US"/>
        </w:rPr>
        <w:t xml:space="preserve"> here]</w:t>
      </w:r>
    </w:p>
    <w:p w14:paraId="0B32EB8F" w14:textId="77777777" w:rsidR="008822D2" w:rsidRPr="00CB42DC" w:rsidRDefault="008822D2" w:rsidP="00FF6150">
      <w:pPr>
        <w:pBdr>
          <w:top w:val="nil"/>
          <w:left w:val="nil"/>
          <w:bottom w:val="nil"/>
          <w:right w:val="nil"/>
          <w:between w:val="nil"/>
        </w:pBdr>
        <w:jc w:val="both"/>
        <w:rPr>
          <w:lang w:val="en-US"/>
        </w:rPr>
      </w:pPr>
    </w:p>
    <w:p w14:paraId="30748692" w14:textId="050FDCDC" w:rsidR="003F0A9C" w:rsidRDefault="001B2C6D" w:rsidP="00B5799A">
      <w:pPr>
        <w:pBdr>
          <w:top w:val="nil"/>
          <w:left w:val="nil"/>
          <w:bottom w:val="nil"/>
          <w:right w:val="nil"/>
          <w:between w:val="nil"/>
        </w:pBdr>
        <w:jc w:val="both"/>
        <w:rPr>
          <w:lang w:val="en-US"/>
        </w:rPr>
      </w:pPr>
      <w:r w:rsidRPr="00CB42DC">
        <w:rPr>
          <w:lang w:val="en-US"/>
        </w:rPr>
        <w:t>1.</w:t>
      </w:r>
      <w:r w:rsidR="004F2F46" w:rsidRPr="00CB42DC">
        <w:rPr>
          <w:lang w:val="en-US"/>
        </w:rPr>
        <w:t>8</w:t>
      </w:r>
      <w:r w:rsidRPr="00CB42DC">
        <w:rPr>
          <w:lang w:val="en-US"/>
        </w:rPr>
        <w:t xml:space="preserve">. </w:t>
      </w:r>
      <w:r w:rsidR="00B5799A">
        <w:rPr>
          <w:lang w:val="en-US"/>
        </w:rPr>
        <w:t>Resolve t</w:t>
      </w:r>
      <w:r w:rsidR="003F0A9C" w:rsidRPr="00CB42DC">
        <w:rPr>
          <w:lang w:val="en-US"/>
        </w:rPr>
        <w:t>he PCR products by capillary electrophoresis.</w:t>
      </w:r>
    </w:p>
    <w:p w14:paraId="4C988EDB" w14:textId="26AEBA0E" w:rsidR="002C224F" w:rsidRDefault="002C224F" w:rsidP="00B5799A">
      <w:pPr>
        <w:pBdr>
          <w:top w:val="nil"/>
          <w:left w:val="nil"/>
          <w:bottom w:val="nil"/>
          <w:right w:val="nil"/>
          <w:between w:val="nil"/>
        </w:pBdr>
        <w:jc w:val="both"/>
        <w:rPr>
          <w:lang w:val="en-US"/>
        </w:rPr>
      </w:pPr>
    </w:p>
    <w:p w14:paraId="1824781D" w14:textId="4E6E3B1F" w:rsidR="002C224F" w:rsidRDefault="002C224F" w:rsidP="00B5799A">
      <w:pPr>
        <w:pBdr>
          <w:top w:val="nil"/>
          <w:left w:val="nil"/>
          <w:bottom w:val="nil"/>
          <w:right w:val="nil"/>
          <w:between w:val="nil"/>
        </w:pBdr>
        <w:jc w:val="both"/>
        <w:rPr>
          <w:lang w:val="en-US"/>
        </w:rPr>
      </w:pPr>
      <w:r>
        <w:rPr>
          <w:lang w:val="en-US"/>
        </w:rPr>
        <w:t xml:space="preserve">1.8.1. </w:t>
      </w:r>
      <w:r w:rsidR="00CE63D5">
        <w:rPr>
          <w:lang w:val="en-US"/>
        </w:rPr>
        <w:t xml:space="preserve">Suspend 1 </w:t>
      </w:r>
      <w:r w:rsidR="00CE63D5" w:rsidRPr="00CE63D5">
        <w:rPr>
          <w:lang w:val="en-US"/>
        </w:rPr>
        <w:t>µ</w:t>
      </w:r>
      <w:r w:rsidR="00CE63D5">
        <w:rPr>
          <w:lang w:val="en-US"/>
        </w:rPr>
        <w:t xml:space="preserve">L of each amplified sample in 0.5 </w:t>
      </w:r>
      <w:r w:rsidR="00CE63D5" w:rsidRPr="00CE63D5">
        <w:rPr>
          <w:lang w:val="en-US"/>
        </w:rPr>
        <w:t>µ</w:t>
      </w:r>
      <w:r w:rsidR="00CE63D5">
        <w:rPr>
          <w:lang w:val="en-US"/>
        </w:rPr>
        <w:t xml:space="preserve">L of the multiplex system’s internal standard lane and </w:t>
      </w:r>
      <w:r w:rsidR="00977E86">
        <w:rPr>
          <w:lang w:val="en-US"/>
        </w:rPr>
        <w:t>9.5</w:t>
      </w:r>
      <w:r w:rsidR="00CE63D5">
        <w:rPr>
          <w:lang w:val="en-US"/>
        </w:rPr>
        <w:t xml:space="preserve"> </w:t>
      </w:r>
      <w:r w:rsidR="00CE63D5" w:rsidRPr="00CE63D5">
        <w:rPr>
          <w:lang w:val="en-US"/>
        </w:rPr>
        <w:t>µ</w:t>
      </w:r>
      <w:r w:rsidR="00CE63D5">
        <w:rPr>
          <w:lang w:val="en-US"/>
        </w:rPr>
        <w:t xml:space="preserve">L of </w:t>
      </w:r>
      <w:r w:rsidR="00CE63D5" w:rsidRPr="00CE63D5">
        <w:rPr>
          <w:lang w:val="en-US"/>
        </w:rPr>
        <w:t>highly deionized formamide</w:t>
      </w:r>
      <w:r w:rsidR="00CE63D5">
        <w:rPr>
          <w:lang w:val="en-US"/>
        </w:rPr>
        <w:t xml:space="preserve"> (</w:t>
      </w:r>
      <w:r w:rsidR="00CE63D5" w:rsidRPr="00CE63D5">
        <w:rPr>
          <w:b/>
          <w:bCs/>
          <w:lang w:val="en-US"/>
        </w:rPr>
        <w:t>Table of Materials</w:t>
      </w:r>
      <w:r w:rsidR="00CE63D5">
        <w:rPr>
          <w:lang w:val="en-US"/>
        </w:rPr>
        <w:t>).</w:t>
      </w:r>
    </w:p>
    <w:p w14:paraId="2DFB3847" w14:textId="2D1D188E" w:rsidR="00CE63D5" w:rsidRDefault="00CE63D5" w:rsidP="00B5799A">
      <w:pPr>
        <w:pBdr>
          <w:top w:val="nil"/>
          <w:left w:val="nil"/>
          <w:bottom w:val="nil"/>
          <w:right w:val="nil"/>
          <w:between w:val="nil"/>
        </w:pBdr>
        <w:jc w:val="both"/>
        <w:rPr>
          <w:lang w:val="en-US"/>
        </w:rPr>
      </w:pPr>
    </w:p>
    <w:p w14:paraId="5043C040" w14:textId="67D7C4A4" w:rsidR="00CE63D5" w:rsidRPr="00CB42DC" w:rsidRDefault="00CE63D5" w:rsidP="00B5799A">
      <w:pPr>
        <w:pBdr>
          <w:top w:val="nil"/>
          <w:left w:val="nil"/>
          <w:bottom w:val="nil"/>
          <w:right w:val="nil"/>
          <w:between w:val="nil"/>
        </w:pBdr>
        <w:jc w:val="both"/>
        <w:rPr>
          <w:lang w:val="en-US"/>
        </w:rPr>
      </w:pPr>
      <w:r>
        <w:rPr>
          <w:lang w:val="en-US"/>
        </w:rPr>
        <w:t>1.8.2. Run samples through a capillary electrophoresis instrument (</w:t>
      </w:r>
      <w:r w:rsidRPr="00CE63D5">
        <w:rPr>
          <w:b/>
          <w:bCs/>
          <w:lang w:val="en-US"/>
        </w:rPr>
        <w:t>Table of Materials</w:t>
      </w:r>
      <w:r>
        <w:rPr>
          <w:lang w:val="en-US"/>
        </w:rPr>
        <w:t>) using an appropriate separation matrix (</w:t>
      </w:r>
      <w:r w:rsidRPr="00CE63D5">
        <w:rPr>
          <w:b/>
          <w:bCs/>
          <w:lang w:val="en-US"/>
        </w:rPr>
        <w:t>Table of Materials</w:t>
      </w:r>
      <w:r>
        <w:rPr>
          <w:lang w:val="en-US"/>
        </w:rPr>
        <w:t>) for the instrument and the multiplex system’s dye set.</w:t>
      </w:r>
    </w:p>
    <w:p w14:paraId="3CE2FE4A" w14:textId="77777777" w:rsidR="008822D2" w:rsidRPr="00CB42DC" w:rsidRDefault="008822D2" w:rsidP="00FF6150">
      <w:pPr>
        <w:pBdr>
          <w:top w:val="nil"/>
          <w:left w:val="nil"/>
          <w:bottom w:val="nil"/>
          <w:right w:val="nil"/>
          <w:between w:val="nil"/>
        </w:pBdr>
        <w:jc w:val="both"/>
        <w:rPr>
          <w:lang w:val="en-US"/>
        </w:rPr>
      </w:pPr>
    </w:p>
    <w:p w14:paraId="6B423AEA" w14:textId="1D3760C6" w:rsidR="008822D2" w:rsidRPr="00CB42DC" w:rsidRDefault="001B2C6D" w:rsidP="00FF6150">
      <w:pPr>
        <w:pBdr>
          <w:top w:val="nil"/>
          <w:left w:val="nil"/>
          <w:bottom w:val="nil"/>
          <w:right w:val="nil"/>
          <w:between w:val="nil"/>
        </w:pBdr>
        <w:jc w:val="both"/>
        <w:rPr>
          <w:lang w:val="en-US"/>
        </w:rPr>
      </w:pPr>
      <w:r w:rsidRPr="00CB42DC">
        <w:rPr>
          <w:lang w:val="en-US"/>
        </w:rPr>
        <w:t>1.</w:t>
      </w:r>
      <w:r w:rsidR="004F2F46" w:rsidRPr="00CB42DC">
        <w:rPr>
          <w:lang w:val="en-US"/>
        </w:rPr>
        <w:t>9</w:t>
      </w:r>
      <w:r w:rsidRPr="00CB42DC">
        <w:rPr>
          <w:lang w:val="en-US"/>
        </w:rPr>
        <w:t xml:space="preserve">. Software </w:t>
      </w:r>
      <w:r w:rsidR="001468DE" w:rsidRPr="00CB42DC">
        <w:rPr>
          <w:lang w:val="en-US"/>
        </w:rPr>
        <w:t>for data analysis</w:t>
      </w:r>
    </w:p>
    <w:p w14:paraId="7F36A57A" w14:textId="70AC3082" w:rsidR="003F0A9C" w:rsidRPr="00CB42DC" w:rsidRDefault="003F0A9C" w:rsidP="00FF6150">
      <w:pPr>
        <w:pBdr>
          <w:top w:val="nil"/>
          <w:left w:val="nil"/>
          <w:bottom w:val="nil"/>
          <w:right w:val="nil"/>
          <w:between w:val="nil"/>
        </w:pBdr>
        <w:jc w:val="both"/>
        <w:rPr>
          <w:lang w:val="en-US"/>
        </w:rPr>
      </w:pPr>
    </w:p>
    <w:p w14:paraId="568E8224" w14:textId="53C0D6DC" w:rsidR="003F0A9C" w:rsidRPr="00CB42DC" w:rsidRDefault="003F0A9C" w:rsidP="00FF6150">
      <w:pPr>
        <w:pBdr>
          <w:top w:val="nil"/>
          <w:left w:val="nil"/>
          <w:bottom w:val="nil"/>
          <w:right w:val="nil"/>
          <w:between w:val="nil"/>
        </w:pBdr>
        <w:jc w:val="both"/>
        <w:rPr>
          <w:lang w:val="en-US"/>
        </w:rPr>
      </w:pPr>
      <w:r w:rsidRPr="00CB42DC">
        <w:rPr>
          <w:lang w:val="en-US"/>
        </w:rPr>
        <w:t xml:space="preserve">1.9.1. </w:t>
      </w:r>
      <w:r w:rsidR="00164E5A" w:rsidRPr="00CB42DC">
        <w:rPr>
          <w:lang w:val="en-US"/>
        </w:rPr>
        <w:t>Analyze the data</w:t>
      </w:r>
      <w:r w:rsidRPr="00CB42DC">
        <w:rPr>
          <w:lang w:val="en-US"/>
        </w:rPr>
        <w:t xml:space="preserve"> with </w:t>
      </w:r>
      <w:r w:rsidR="001468DE" w:rsidRPr="00CB42DC">
        <w:rPr>
          <w:lang w:val="en-US"/>
        </w:rPr>
        <w:t xml:space="preserve">a DNA fragment analysis software </w:t>
      </w:r>
      <w:r w:rsidRPr="00CB42DC">
        <w:rPr>
          <w:lang w:val="en-US"/>
        </w:rPr>
        <w:t xml:space="preserve">and </w:t>
      </w:r>
      <w:r w:rsidR="00164E5A" w:rsidRPr="00CB42DC">
        <w:rPr>
          <w:lang w:val="en-US"/>
        </w:rPr>
        <w:t xml:space="preserve">compare </w:t>
      </w:r>
      <w:r w:rsidRPr="00CB42DC">
        <w:rPr>
          <w:lang w:val="en-US"/>
        </w:rPr>
        <w:t>the POC alleles to the parental alleles to determine their origin.</w:t>
      </w:r>
    </w:p>
    <w:p w14:paraId="794CF978" w14:textId="77777777" w:rsidR="00F9285C" w:rsidRPr="00CB42DC" w:rsidRDefault="00F9285C" w:rsidP="00FF6150">
      <w:pPr>
        <w:pBdr>
          <w:top w:val="nil"/>
          <w:left w:val="nil"/>
          <w:bottom w:val="nil"/>
          <w:right w:val="nil"/>
          <w:between w:val="nil"/>
        </w:pBdr>
        <w:jc w:val="both"/>
        <w:rPr>
          <w:lang w:val="en-US"/>
        </w:rPr>
      </w:pPr>
    </w:p>
    <w:p w14:paraId="383045CB" w14:textId="77777777" w:rsidR="00B5799A" w:rsidRDefault="006A1A1C" w:rsidP="00FF6150">
      <w:pPr>
        <w:pBdr>
          <w:top w:val="nil"/>
          <w:left w:val="nil"/>
          <w:bottom w:val="nil"/>
          <w:right w:val="nil"/>
          <w:between w:val="nil"/>
        </w:pBdr>
        <w:jc w:val="both"/>
        <w:rPr>
          <w:lang w:val="en-US"/>
        </w:rPr>
      </w:pPr>
      <w:r w:rsidRPr="00CB42DC">
        <w:rPr>
          <w:lang w:val="en-US"/>
        </w:rPr>
        <w:t xml:space="preserve">1.9.2. </w:t>
      </w:r>
      <w:r w:rsidR="00B5799A">
        <w:rPr>
          <w:lang w:val="en-US"/>
        </w:rPr>
        <w:t>Set up a</w:t>
      </w:r>
      <w:r w:rsidRPr="00CB42DC">
        <w:rPr>
          <w:lang w:val="en-US"/>
        </w:rPr>
        <w:t xml:space="preserve"> size standar</w:t>
      </w:r>
      <w:r w:rsidR="00B5799A">
        <w:rPr>
          <w:lang w:val="en-US"/>
        </w:rPr>
        <w:t>d</w:t>
      </w:r>
      <w:r w:rsidRPr="00CB42DC">
        <w:rPr>
          <w:lang w:val="en-US"/>
        </w:rPr>
        <w:t xml:space="preserve">. </w:t>
      </w:r>
    </w:p>
    <w:p w14:paraId="2186246F" w14:textId="77777777" w:rsidR="00B5799A" w:rsidRDefault="00B5799A" w:rsidP="00FF6150">
      <w:pPr>
        <w:pBdr>
          <w:top w:val="nil"/>
          <w:left w:val="nil"/>
          <w:bottom w:val="nil"/>
          <w:right w:val="nil"/>
          <w:between w:val="nil"/>
        </w:pBdr>
        <w:jc w:val="both"/>
        <w:rPr>
          <w:lang w:val="en-US"/>
        </w:rPr>
      </w:pPr>
    </w:p>
    <w:p w14:paraId="28A60F50" w14:textId="313B9DF1" w:rsidR="006A1A1C" w:rsidRPr="00CB42DC" w:rsidRDefault="00B5799A" w:rsidP="00FF6150">
      <w:pPr>
        <w:pBdr>
          <w:top w:val="nil"/>
          <w:left w:val="nil"/>
          <w:bottom w:val="nil"/>
          <w:right w:val="nil"/>
          <w:between w:val="nil"/>
        </w:pBdr>
        <w:jc w:val="both"/>
        <w:rPr>
          <w:lang w:val="en-US"/>
        </w:rPr>
      </w:pPr>
      <w:r>
        <w:rPr>
          <w:lang w:val="en-US"/>
        </w:rPr>
        <w:lastRenderedPageBreak/>
        <w:t xml:space="preserve">NOTE: </w:t>
      </w:r>
      <w:r w:rsidR="006A1A1C" w:rsidRPr="00CB42DC">
        <w:rPr>
          <w:lang w:val="en-US"/>
        </w:rPr>
        <w:t>This allows the software to recognize the ladder that is used in the</w:t>
      </w:r>
      <w:r w:rsidR="00C94637" w:rsidRPr="00CB42DC">
        <w:rPr>
          <w:lang w:val="en-US"/>
        </w:rPr>
        <w:t xml:space="preserve"> multiplex STR</w:t>
      </w:r>
      <w:r w:rsidR="008D16DE" w:rsidRPr="00CB42DC">
        <w:rPr>
          <w:lang w:val="en-US"/>
        </w:rPr>
        <w:t xml:space="preserve"> </w:t>
      </w:r>
      <w:r w:rsidR="00C94637" w:rsidRPr="00CB42DC">
        <w:rPr>
          <w:lang w:val="en-US"/>
        </w:rPr>
        <w:t>s</w:t>
      </w:r>
      <w:r w:rsidR="008D16DE" w:rsidRPr="00CB42DC">
        <w:rPr>
          <w:lang w:val="en-US"/>
        </w:rPr>
        <w:t>ystem</w:t>
      </w:r>
      <w:r w:rsidR="006A1A1C" w:rsidRPr="00CB42DC">
        <w:rPr>
          <w:lang w:val="en-US"/>
        </w:rPr>
        <w:t>, and to assign basepa</w:t>
      </w:r>
      <w:r w:rsidR="00B97C66" w:rsidRPr="00CB42DC">
        <w:rPr>
          <w:lang w:val="en-US"/>
        </w:rPr>
        <w:t>i</w:t>
      </w:r>
      <w:r w:rsidR="006A1A1C" w:rsidRPr="00CB42DC">
        <w:rPr>
          <w:lang w:val="en-US"/>
        </w:rPr>
        <w:t xml:space="preserve">rs to the amplicons based on the ladder. </w:t>
      </w:r>
      <w:r w:rsidR="00BF5EAC" w:rsidRPr="00CB42DC">
        <w:rPr>
          <w:lang w:val="en-US"/>
        </w:rPr>
        <w:t>The following steps are for one specific software (</w:t>
      </w:r>
      <w:r w:rsidR="00BF5EAC" w:rsidRPr="00B5799A">
        <w:rPr>
          <w:b/>
          <w:bCs/>
          <w:lang w:val="en-US"/>
        </w:rPr>
        <w:t>Table of Materials</w:t>
      </w:r>
      <w:r w:rsidR="00BF5EAC" w:rsidRPr="00CB42DC">
        <w:rPr>
          <w:lang w:val="en-US"/>
        </w:rPr>
        <w:t xml:space="preserve">) but may </w:t>
      </w:r>
      <w:r w:rsidR="00DC6295" w:rsidRPr="00CB42DC">
        <w:rPr>
          <w:lang w:val="en-US"/>
        </w:rPr>
        <w:t>be of help for setting up</w:t>
      </w:r>
      <w:r w:rsidR="00BF5EAC" w:rsidRPr="00CB42DC">
        <w:rPr>
          <w:lang w:val="en-US"/>
        </w:rPr>
        <w:t xml:space="preserve"> other types of software</w:t>
      </w:r>
      <w:r w:rsidR="00DC6295" w:rsidRPr="00CB42DC">
        <w:rPr>
          <w:lang w:val="en-US"/>
        </w:rPr>
        <w:t xml:space="preserve"> as well</w:t>
      </w:r>
      <w:r>
        <w:rPr>
          <w:lang w:val="en-US"/>
        </w:rPr>
        <w:t>.</w:t>
      </w:r>
    </w:p>
    <w:p w14:paraId="038B4C49" w14:textId="7C95F29F" w:rsidR="006A1A1C" w:rsidRPr="00CB42DC" w:rsidRDefault="006A1A1C" w:rsidP="00FF6150">
      <w:pPr>
        <w:pBdr>
          <w:top w:val="nil"/>
          <w:left w:val="nil"/>
          <w:bottom w:val="nil"/>
          <w:right w:val="nil"/>
          <w:between w:val="nil"/>
        </w:pBdr>
        <w:jc w:val="both"/>
        <w:rPr>
          <w:lang w:val="en-US"/>
        </w:rPr>
      </w:pPr>
    </w:p>
    <w:p w14:paraId="7FBD62A0" w14:textId="04AF7936" w:rsidR="006A1A1C" w:rsidRPr="00CB42DC" w:rsidRDefault="00FB0E9C" w:rsidP="00FF6150">
      <w:pPr>
        <w:pBdr>
          <w:top w:val="nil"/>
          <w:left w:val="nil"/>
          <w:bottom w:val="nil"/>
          <w:right w:val="nil"/>
          <w:between w:val="nil"/>
        </w:pBdr>
        <w:jc w:val="both"/>
        <w:rPr>
          <w:lang w:val="en-US"/>
        </w:rPr>
      </w:pPr>
      <w:r w:rsidRPr="00CB42DC">
        <w:rPr>
          <w:lang w:val="en-US"/>
        </w:rPr>
        <w:t xml:space="preserve">1.9.2.1. </w:t>
      </w:r>
      <w:r w:rsidR="006A1A1C" w:rsidRPr="00CB42DC">
        <w:rPr>
          <w:lang w:val="en-US"/>
        </w:rPr>
        <w:t>Open the software.</w:t>
      </w:r>
      <w:r w:rsidR="00D90713" w:rsidRPr="00CB42DC">
        <w:rPr>
          <w:lang w:val="en-US"/>
        </w:rPr>
        <w:t xml:space="preserve"> </w:t>
      </w:r>
      <w:r w:rsidR="006A1A1C" w:rsidRPr="00CB42DC">
        <w:rPr>
          <w:lang w:val="en-US"/>
        </w:rPr>
        <w:t xml:space="preserve">Click on </w:t>
      </w:r>
      <w:r w:rsidR="006A1A1C" w:rsidRPr="00B5799A">
        <w:rPr>
          <w:b/>
          <w:bCs/>
          <w:lang w:val="en-US"/>
        </w:rPr>
        <w:t>Start New Project</w:t>
      </w:r>
      <w:r w:rsidR="00D90713" w:rsidRPr="00CB42DC">
        <w:rPr>
          <w:lang w:val="en-US"/>
        </w:rPr>
        <w:t xml:space="preserve"> and then on </w:t>
      </w:r>
      <w:r w:rsidR="006A1A1C" w:rsidRPr="00B5799A">
        <w:rPr>
          <w:b/>
          <w:bCs/>
          <w:lang w:val="en-US"/>
        </w:rPr>
        <w:t>New Size Standard</w:t>
      </w:r>
      <w:r w:rsidR="00B5799A">
        <w:rPr>
          <w:lang w:val="en-US"/>
        </w:rPr>
        <w:t>.</w:t>
      </w:r>
    </w:p>
    <w:p w14:paraId="72ECF454" w14:textId="77777777" w:rsidR="00FB0E9C" w:rsidRPr="00CB42DC" w:rsidRDefault="00FB0E9C" w:rsidP="00FF6150">
      <w:pPr>
        <w:pBdr>
          <w:top w:val="nil"/>
          <w:left w:val="nil"/>
          <w:bottom w:val="nil"/>
          <w:right w:val="nil"/>
          <w:between w:val="nil"/>
        </w:pBdr>
        <w:jc w:val="both"/>
        <w:rPr>
          <w:lang w:val="en-US"/>
        </w:rPr>
      </w:pPr>
    </w:p>
    <w:p w14:paraId="61B499CF" w14:textId="7F07F96B" w:rsidR="006A1A1C" w:rsidRPr="00CB42DC" w:rsidRDefault="00FB0E9C" w:rsidP="00FF6150">
      <w:pPr>
        <w:pBdr>
          <w:top w:val="nil"/>
          <w:left w:val="nil"/>
          <w:bottom w:val="nil"/>
          <w:right w:val="nil"/>
          <w:between w:val="nil"/>
        </w:pBdr>
        <w:jc w:val="both"/>
        <w:rPr>
          <w:lang w:val="en-US"/>
        </w:rPr>
      </w:pPr>
      <w:r w:rsidRPr="00CB42DC">
        <w:rPr>
          <w:lang w:val="en-US"/>
        </w:rPr>
        <w:t>1.9.2.</w:t>
      </w:r>
      <w:r w:rsidR="00D90713" w:rsidRPr="00CB42DC">
        <w:rPr>
          <w:lang w:val="en-US"/>
        </w:rPr>
        <w:t>2</w:t>
      </w:r>
      <w:r w:rsidRPr="00CB42DC">
        <w:rPr>
          <w:lang w:val="en-US"/>
        </w:rPr>
        <w:t xml:space="preserve">. </w:t>
      </w:r>
      <w:r w:rsidR="006A1A1C" w:rsidRPr="00CB42DC">
        <w:rPr>
          <w:lang w:val="en-US"/>
        </w:rPr>
        <w:t>Give</w:t>
      </w:r>
      <w:r w:rsidR="00F655AA" w:rsidRPr="00CB42DC">
        <w:rPr>
          <w:lang w:val="en-US"/>
        </w:rPr>
        <w:t xml:space="preserve"> the</w:t>
      </w:r>
      <w:r w:rsidR="006A1A1C" w:rsidRPr="00CB42DC">
        <w:rPr>
          <w:lang w:val="en-US"/>
        </w:rPr>
        <w:t xml:space="preserve"> size standard a name</w:t>
      </w:r>
      <w:r w:rsidR="00B5799A">
        <w:rPr>
          <w:lang w:val="en-US"/>
        </w:rPr>
        <w:t xml:space="preserve"> (e.g., </w:t>
      </w:r>
      <w:r w:rsidR="006A1A1C" w:rsidRPr="00CB42DC">
        <w:rPr>
          <w:lang w:val="en-US"/>
        </w:rPr>
        <w:t>ABI_600</w:t>
      </w:r>
      <w:r w:rsidR="00B5799A">
        <w:rPr>
          <w:lang w:val="en-US"/>
        </w:rPr>
        <w:t>).</w:t>
      </w:r>
    </w:p>
    <w:p w14:paraId="2136B7B9" w14:textId="77777777" w:rsidR="00FB0E9C" w:rsidRPr="00CB42DC" w:rsidRDefault="00FB0E9C" w:rsidP="00FF6150">
      <w:pPr>
        <w:pBdr>
          <w:top w:val="nil"/>
          <w:left w:val="nil"/>
          <w:bottom w:val="nil"/>
          <w:right w:val="nil"/>
          <w:between w:val="nil"/>
        </w:pBdr>
        <w:jc w:val="both"/>
        <w:rPr>
          <w:lang w:val="en-US"/>
        </w:rPr>
      </w:pPr>
    </w:p>
    <w:p w14:paraId="3AACCF9D" w14:textId="5727021D" w:rsidR="006A1A1C" w:rsidRPr="00CB42DC" w:rsidRDefault="00FB0E9C" w:rsidP="00FF6150">
      <w:pPr>
        <w:pBdr>
          <w:top w:val="nil"/>
          <w:left w:val="nil"/>
          <w:bottom w:val="nil"/>
          <w:right w:val="nil"/>
          <w:between w:val="nil"/>
        </w:pBdr>
        <w:jc w:val="both"/>
        <w:rPr>
          <w:lang w:val="en-US"/>
        </w:rPr>
      </w:pPr>
      <w:r w:rsidRPr="00CB42DC">
        <w:rPr>
          <w:lang w:val="en-US"/>
        </w:rPr>
        <w:t>1.9.2.</w:t>
      </w:r>
      <w:r w:rsidR="00D90713" w:rsidRPr="00CB42DC">
        <w:rPr>
          <w:lang w:val="en-US"/>
        </w:rPr>
        <w:t>3</w:t>
      </w:r>
      <w:r w:rsidRPr="00CB42DC">
        <w:rPr>
          <w:lang w:val="en-US"/>
        </w:rPr>
        <w:t xml:space="preserve">. </w:t>
      </w:r>
      <w:r w:rsidR="006A1A1C" w:rsidRPr="00CB42DC">
        <w:rPr>
          <w:lang w:val="en-US"/>
        </w:rPr>
        <w:t xml:space="preserve">In the box named </w:t>
      </w:r>
      <w:r w:rsidR="006A1A1C" w:rsidRPr="00B5799A">
        <w:rPr>
          <w:b/>
          <w:bCs/>
          <w:lang w:val="en-US"/>
        </w:rPr>
        <w:t xml:space="preserve">Enter </w:t>
      </w:r>
      <w:r w:rsidR="003803D4">
        <w:rPr>
          <w:b/>
          <w:bCs/>
          <w:lang w:val="en-US"/>
        </w:rPr>
        <w:t>N</w:t>
      </w:r>
      <w:r w:rsidR="006A1A1C" w:rsidRPr="00B5799A">
        <w:rPr>
          <w:b/>
          <w:bCs/>
          <w:lang w:val="en-US"/>
        </w:rPr>
        <w:t>ew Size Standard definition:</w:t>
      </w:r>
      <w:r w:rsidR="006A1A1C" w:rsidRPr="00CB42DC">
        <w:rPr>
          <w:lang w:val="en-US"/>
        </w:rPr>
        <w:t xml:space="preserve"> enter the following:</w:t>
      </w:r>
      <w:r w:rsidR="00B5799A">
        <w:rPr>
          <w:lang w:val="en-US"/>
        </w:rPr>
        <w:t xml:space="preserve"> </w:t>
      </w:r>
      <w:r w:rsidR="006A1A1C" w:rsidRPr="00CB42DC">
        <w:rPr>
          <w:lang w:val="en-US"/>
        </w:rPr>
        <w:t>60, 80, 100, 120, 140, 160, 180, 200, 225, 250, 275, 300, 325, 350, 375, 400, 425, 450, 475, 500, 550, 600.</w:t>
      </w:r>
      <w:r w:rsidR="00D90713" w:rsidRPr="00CB42DC">
        <w:rPr>
          <w:lang w:val="en-US"/>
        </w:rPr>
        <w:t xml:space="preserve"> </w:t>
      </w:r>
      <w:r w:rsidR="006A1A1C" w:rsidRPr="00CB42DC">
        <w:rPr>
          <w:lang w:val="en-US"/>
        </w:rPr>
        <w:t xml:space="preserve">Then click on </w:t>
      </w:r>
      <w:r w:rsidR="006A1A1C" w:rsidRPr="00B5799A">
        <w:rPr>
          <w:b/>
          <w:bCs/>
          <w:lang w:val="en-US"/>
        </w:rPr>
        <w:t>Add Size(s)</w:t>
      </w:r>
      <w:r w:rsidR="00B5799A" w:rsidRPr="00CB42DC">
        <w:rPr>
          <w:lang w:val="en-US"/>
        </w:rPr>
        <w:t>.</w:t>
      </w:r>
    </w:p>
    <w:p w14:paraId="71F72D03" w14:textId="77777777" w:rsidR="00FB0E9C" w:rsidRPr="00CB42DC" w:rsidRDefault="00FB0E9C" w:rsidP="00FF6150">
      <w:pPr>
        <w:pBdr>
          <w:top w:val="nil"/>
          <w:left w:val="nil"/>
          <w:bottom w:val="nil"/>
          <w:right w:val="nil"/>
          <w:between w:val="nil"/>
        </w:pBdr>
        <w:jc w:val="both"/>
        <w:rPr>
          <w:lang w:val="en-US"/>
        </w:rPr>
      </w:pPr>
    </w:p>
    <w:p w14:paraId="5644B85F" w14:textId="3E589155" w:rsidR="006A1A1C" w:rsidRPr="00CB42DC" w:rsidRDefault="00FB0E9C" w:rsidP="00FF6150">
      <w:pPr>
        <w:pBdr>
          <w:top w:val="nil"/>
          <w:left w:val="nil"/>
          <w:bottom w:val="nil"/>
          <w:right w:val="nil"/>
          <w:between w:val="nil"/>
        </w:pBdr>
        <w:jc w:val="both"/>
        <w:rPr>
          <w:lang w:val="en-US"/>
        </w:rPr>
      </w:pPr>
      <w:r w:rsidRPr="00CB42DC">
        <w:rPr>
          <w:lang w:val="en-US"/>
        </w:rPr>
        <w:t>1.9.2.</w:t>
      </w:r>
      <w:r w:rsidR="00D90713" w:rsidRPr="00CB42DC">
        <w:rPr>
          <w:lang w:val="en-US"/>
        </w:rPr>
        <w:t>4</w:t>
      </w:r>
      <w:r w:rsidRPr="00CB42DC">
        <w:rPr>
          <w:lang w:val="en-US"/>
        </w:rPr>
        <w:t xml:space="preserve">. </w:t>
      </w:r>
      <w:r w:rsidR="00F655AA" w:rsidRPr="00CB42DC">
        <w:rPr>
          <w:lang w:val="en-US"/>
        </w:rPr>
        <w:t>The</w:t>
      </w:r>
      <w:r w:rsidR="006A1A1C" w:rsidRPr="00CB42DC">
        <w:rPr>
          <w:lang w:val="en-US"/>
        </w:rPr>
        <w:t xml:space="preserve"> numbers entered</w:t>
      </w:r>
      <w:r w:rsidR="00F655AA" w:rsidRPr="00CB42DC">
        <w:rPr>
          <w:lang w:val="en-US"/>
        </w:rPr>
        <w:t xml:space="preserve"> </w:t>
      </w:r>
      <w:r w:rsidR="00DA4E77" w:rsidRPr="00CB42DC">
        <w:rPr>
          <w:lang w:val="en-US"/>
        </w:rPr>
        <w:t>will</w:t>
      </w:r>
      <w:r w:rsidR="006A1A1C" w:rsidRPr="00CB42DC">
        <w:rPr>
          <w:lang w:val="en-US"/>
        </w:rPr>
        <w:t xml:space="preserve"> appear under the box on the right, which is named </w:t>
      </w:r>
      <w:r w:rsidR="006A1A1C" w:rsidRPr="00827F74">
        <w:rPr>
          <w:b/>
          <w:bCs/>
          <w:lang w:val="en-US"/>
        </w:rPr>
        <w:t>Current Size Standard Definition</w:t>
      </w:r>
      <w:r w:rsidR="00CF68E7" w:rsidRPr="00CB42DC">
        <w:rPr>
          <w:lang w:val="en-US"/>
        </w:rPr>
        <w:t xml:space="preserve"> </w:t>
      </w:r>
      <w:r w:rsidR="00D07BE3">
        <w:rPr>
          <w:lang w:val="en-US"/>
        </w:rPr>
        <w:t>(see</w:t>
      </w:r>
      <w:r w:rsidR="0065232B" w:rsidRPr="00CB42DC">
        <w:rPr>
          <w:lang w:val="en-US"/>
        </w:rPr>
        <w:t xml:space="preserve"> </w:t>
      </w:r>
      <w:r w:rsidR="0065232B" w:rsidRPr="00CB42DC">
        <w:rPr>
          <w:b/>
          <w:bCs/>
          <w:lang w:val="en-US"/>
        </w:rPr>
        <w:t>Figure 5</w:t>
      </w:r>
      <w:r w:rsidR="00D07BE3">
        <w:rPr>
          <w:lang w:val="en-US"/>
        </w:rPr>
        <w:t>).</w:t>
      </w:r>
    </w:p>
    <w:p w14:paraId="645E1227" w14:textId="61D0CE80" w:rsidR="009E7169" w:rsidRPr="00CB42DC" w:rsidRDefault="009E7169" w:rsidP="00FF6150">
      <w:pPr>
        <w:pBdr>
          <w:top w:val="nil"/>
          <w:left w:val="nil"/>
          <w:bottom w:val="nil"/>
          <w:right w:val="nil"/>
          <w:between w:val="nil"/>
        </w:pBdr>
        <w:jc w:val="both"/>
        <w:rPr>
          <w:lang w:val="en-US"/>
        </w:rPr>
      </w:pPr>
    </w:p>
    <w:p w14:paraId="228EEE60" w14:textId="63FEB6FA" w:rsidR="009E7169" w:rsidRPr="00CB42DC" w:rsidRDefault="009E7169" w:rsidP="00FF6150">
      <w:pPr>
        <w:pBdr>
          <w:top w:val="nil"/>
          <w:left w:val="nil"/>
          <w:bottom w:val="nil"/>
          <w:right w:val="nil"/>
          <w:between w:val="nil"/>
        </w:pBdr>
        <w:jc w:val="both"/>
        <w:rPr>
          <w:lang w:val="en-US"/>
        </w:rPr>
      </w:pPr>
      <w:r w:rsidRPr="00CB42DC">
        <w:rPr>
          <w:lang w:val="en-US"/>
        </w:rPr>
        <w:t xml:space="preserve">[Place </w:t>
      </w:r>
      <w:r w:rsidR="004C2463" w:rsidRPr="00CB42DC">
        <w:rPr>
          <w:b/>
          <w:bCs/>
          <w:lang w:val="en-US"/>
        </w:rPr>
        <w:t>F</w:t>
      </w:r>
      <w:r w:rsidRPr="00CB42DC">
        <w:rPr>
          <w:b/>
          <w:bCs/>
          <w:lang w:val="en-US"/>
        </w:rPr>
        <w:t>igure 5</w:t>
      </w:r>
      <w:r w:rsidRPr="00CB42DC">
        <w:rPr>
          <w:lang w:val="en-US"/>
        </w:rPr>
        <w:t xml:space="preserve"> here]</w:t>
      </w:r>
    </w:p>
    <w:p w14:paraId="1F2E8C84" w14:textId="77777777" w:rsidR="003061DE" w:rsidRPr="00CB42DC" w:rsidRDefault="003061DE" w:rsidP="00FF6150">
      <w:pPr>
        <w:pBdr>
          <w:top w:val="nil"/>
          <w:left w:val="nil"/>
          <w:bottom w:val="nil"/>
          <w:right w:val="nil"/>
          <w:between w:val="nil"/>
        </w:pBdr>
        <w:jc w:val="both"/>
        <w:rPr>
          <w:lang w:val="en-US"/>
        </w:rPr>
      </w:pPr>
    </w:p>
    <w:p w14:paraId="128C3951" w14:textId="45125E3B" w:rsidR="006A1A1C" w:rsidRPr="00CB42DC" w:rsidRDefault="00FB0E9C" w:rsidP="00FF6150">
      <w:pPr>
        <w:pBdr>
          <w:top w:val="nil"/>
          <w:left w:val="nil"/>
          <w:bottom w:val="nil"/>
          <w:right w:val="nil"/>
          <w:between w:val="nil"/>
        </w:pBdr>
        <w:jc w:val="both"/>
        <w:rPr>
          <w:lang w:val="en-US"/>
        </w:rPr>
      </w:pPr>
      <w:r w:rsidRPr="00CB42DC">
        <w:rPr>
          <w:lang w:val="en-US"/>
        </w:rPr>
        <w:t>1.9.2.</w:t>
      </w:r>
      <w:r w:rsidR="005F2528" w:rsidRPr="00CB42DC">
        <w:rPr>
          <w:lang w:val="en-US"/>
        </w:rPr>
        <w:t>5</w:t>
      </w:r>
      <w:r w:rsidRPr="00CB42DC">
        <w:rPr>
          <w:lang w:val="en-US"/>
        </w:rPr>
        <w:t xml:space="preserve">. </w:t>
      </w:r>
      <w:r w:rsidR="006A1A1C" w:rsidRPr="00CB42DC">
        <w:rPr>
          <w:lang w:val="en-US"/>
        </w:rPr>
        <w:t xml:space="preserve">Click on </w:t>
      </w:r>
      <w:r w:rsidR="006A1A1C" w:rsidRPr="009C03F6">
        <w:rPr>
          <w:b/>
          <w:bCs/>
          <w:lang w:val="en-US"/>
        </w:rPr>
        <w:t>Save</w:t>
      </w:r>
      <w:r w:rsidR="009C03F6" w:rsidRPr="00CB42DC">
        <w:rPr>
          <w:lang w:val="en-US"/>
        </w:rPr>
        <w:t>.</w:t>
      </w:r>
    </w:p>
    <w:p w14:paraId="308EF6FE" w14:textId="77777777" w:rsidR="00C305B4" w:rsidRPr="00CB42DC" w:rsidRDefault="00C305B4" w:rsidP="00FF6150">
      <w:pPr>
        <w:pBdr>
          <w:top w:val="nil"/>
          <w:left w:val="nil"/>
          <w:bottom w:val="nil"/>
          <w:right w:val="nil"/>
          <w:between w:val="nil"/>
        </w:pBdr>
        <w:jc w:val="both"/>
        <w:rPr>
          <w:lang w:val="en-US"/>
        </w:rPr>
      </w:pPr>
    </w:p>
    <w:p w14:paraId="0ADEA0BE" w14:textId="009AA452" w:rsidR="00C305B4" w:rsidRPr="00CB42DC" w:rsidRDefault="00C305B4" w:rsidP="00FF6150">
      <w:pPr>
        <w:pBdr>
          <w:top w:val="nil"/>
          <w:left w:val="nil"/>
          <w:bottom w:val="nil"/>
          <w:right w:val="nil"/>
          <w:between w:val="nil"/>
        </w:pBdr>
        <w:jc w:val="both"/>
        <w:rPr>
          <w:lang w:val="en-US"/>
        </w:rPr>
      </w:pPr>
      <w:r w:rsidRPr="00CB42DC">
        <w:rPr>
          <w:lang w:val="en-US"/>
        </w:rPr>
        <w:t xml:space="preserve">1.9.3. To import and analyze a file, click on </w:t>
      </w:r>
      <w:r w:rsidRPr="009C03F6">
        <w:rPr>
          <w:b/>
          <w:bCs/>
          <w:lang w:val="en-US"/>
        </w:rPr>
        <w:t>Add Files</w:t>
      </w:r>
      <w:r w:rsidR="009C03F6">
        <w:rPr>
          <w:lang w:val="en-US"/>
        </w:rPr>
        <w:t>,</w:t>
      </w:r>
      <w:r w:rsidRPr="00CB42DC">
        <w:rPr>
          <w:lang w:val="en-US"/>
        </w:rPr>
        <w:t xml:space="preserve"> and choose </w:t>
      </w:r>
      <w:r w:rsidR="00FD3FDE" w:rsidRPr="00CB42DC">
        <w:rPr>
          <w:lang w:val="en-US"/>
        </w:rPr>
        <w:t xml:space="preserve">the </w:t>
      </w:r>
      <w:proofErr w:type="spellStart"/>
      <w:r w:rsidRPr="00CB42DC">
        <w:rPr>
          <w:lang w:val="en-US"/>
        </w:rPr>
        <w:t>fsa</w:t>
      </w:r>
      <w:proofErr w:type="spellEnd"/>
      <w:r w:rsidRPr="00CB42DC">
        <w:rPr>
          <w:lang w:val="en-US"/>
        </w:rPr>
        <w:t xml:space="preserve"> file</w:t>
      </w:r>
      <w:r w:rsidR="00FD3FDE" w:rsidRPr="00CB42DC">
        <w:rPr>
          <w:lang w:val="en-US"/>
        </w:rPr>
        <w:t xml:space="preserve"> to be analyzed</w:t>
      </w:r>
      <w:r w:rsidRPr="00CB42DC">
        <w:rPr>
          <w:lang w:val="en-US"/>
        </w:rPr>
        <w:t xml:space="preserve">. Click on </w:t>
      </w:r>
      <w:r w:rsidRPr="009C03F6">
        <w:rPr>
          <w:b/>
          <w:bCs/>
          <w:lang w:val="en-US"/>
        </w:rPr>
        <w:t>Add Selected Files</w:t>
      </w:r>
      <w:r w:rsidRPr="00CB42DC">
        <w:rPr>
          <w:lang w:val="en-US"/>
        </w:rPr>
        <w:t xml:space="preserve"> and then on </w:t>
      </w:r>
      <w:r w:rsidRPr="009C03F6">
        <w:rPr>
          <w:b/>
          <w:bCs/>
          <w:lang w:val="en-US"/>
        </w:rPr>
        <w:t>OK</w:t>
      </w:r>
      <w:r w:rsidR="009C03F6">
        <w:rPr>
          <w:lang w:val="en-US"/>
        </w:rPr>
        <w:t>.</w:t>
      </w:r>
      <w:r w:rsidRPr="00CB42DC">
        <w:rPr>
          <w:lang w:val="en-US"/>
        </w:rPr>
        <w:t xml:space="preserve"> Then follow these steps:</w:t>
      </w:r>
    </w:p>
    <w:p w14:paraId="69299ED2" w14:textId="77777777" w:rsidR="00C305B4" w:rsidRPr="00CB42DC" w:rsidRDefault="00C305B4" w:rsidP="00FF6150">
      <w:pPr>
        <w:pBdr>
          <w:top w:val="nil"/>
          <w:left w:val="nil"/>
          <w:bottom w:val="nil"/>
          <w:right w:val="nil"/>
          <w:between w:val="nil"/>
        </w:pBdr>
        <w:jc w:val="both"/>
        <w:rPr>
          <w:lang w:val="en-US"/>
        </w:rPr>
      </w:pPr>
    </w:p>
    <w:p w14:paraId="168662F5" w14:textId="4147EDAA" w:rsidR="00C305B4" w:rsidRPr="00CB42DC" w:rsidRDefault="00C57BB1" w:rsidP="00FF6150">
      <w:pPr>
        <w:pBdr>
          <w:top w:val="nil"/>
          <w:left w:val="nil"/>
          <w:bottom w:val="nil"/>
          <w:right w:val="nil"/>
          <w:between w:val="nil"/>
        </w:pBdr>
        <w:jc w:val="both"/>
        <w:rPr>
          <w:lang w:val="en-US"/>
        </w:rPr>
      </w:pPr>
      <w:r w:rsidRPr="00CB42DC">
        <w:rPr>
          <w:lang w:val="en-US"/>
        </w:rPr>
        <w:t xml:space="preserve">1.9.3.1. </w:t>
      </w:r>
      <w:r w:rsidR="00C305B4" w:rsidRPr="00CB42DC">
        <w:rPr>
          <w:lang w:val="en-US"/>
        </w:rPr>
        <w:t xml:space="preserve">Locate the </w:t>
      </w:r>
      <w:r w:rsidR="00C305B4" w:rsidRPr="009C03F6">
        <w:rPr>
          <w:b/>
          <w:bCs/>
          <w:lang w:val="en-US"/>
        </w:rPr>
        <w:t>Size Standard</w:t>
      </w:r>
      <w:r w:rsidR="00C305B4" w:rsidRPr="00CB42DC">
        <w:rPr>
          <w:lang w:val="en-US"/>
        </w:rPr>
        <w:t xml:space="preserve"> column and choose ABI_600 (or whichever name </w:t>
      </w:r>
      <w:r w:rsidR="00446FCA" w:rsidRPr="00CB42DC">
        <w:rPr>
          <w:lang w:val="en-US"/>
        </w:rPr>
        <w:t xml:space="preserve">was given </w:t>
      </w:r>
      <w:r w:rsidR="003803D4">
        <w:rPr>
          <w:lang w:val="en-US"/>
        </w:rPr>
        <w:t>to</w:t>
      </w:r>
      <w:r w:rsidR="003803D4" w:rsidRPr="00CB42DC">
        <w:rPr>
          <w:lang w:val="en-US"/>
        </w:rPr>
        <w:t xml:space="preserve"> </w:t>
      </w:r>
      <w:r w:rsidR="00446FCA" w:rsidRPr="00CB42DC">
        <w:rPr>
          <w:lang w:val="en-US"/>
        </w:rPr>
        <w:t>the</w:t>
      </w:r>
      <w:r w:rsidR="00C305B4" w:rsidRPr="00CB42DC">
        <w:rPr>
          <w:lang w:val="en-US"/>
        </w:rPr>
        <w:t xml:space="preserve"> size standard).</w:t>
      </w:r>
    </w:p>
    <w:p w14:paraId="7EBBAE9D" w14:textId="77777777" w:rsidR="00C57BB1" w:rsidRPr="00CB42DC" w:rsidRDefault="00C57BB1" w:rsidP="00FF6150">
      <w:pPr>
        <w:pBdr>
          <w:top w:val="nil"/>
          <w:left w:val="nil"/>
          <w:bottom w:val="nil"/>
          <w:right w:val="nil"/>
          <w:between w:val="nil"/>
        </w:pBdr>
        <w:jc w:val="both"/>
        <w:rPr>
          <w:lang w:val="en-US"/>
        </w:rPr>
      </w:pPr>
    </w:p>
    <w:p w14:paraId="701E6B9F" w14:textId="494FED2F" w:rsidR="00C305B4" w:rsidRPr="00CB42DC" w:rsidRDefault="00C57BB1" w:rsidP="00FF6150">
      <w:pPr>
        <w:pBdr>
          <w:top w:val="nil"/>
          <w:left w:val="nil"/>
          <w:bottom w:val="nil"/>
          <w:right w:val="nil"/>
          <w:between w:val="nil"/>
        </w:pBdr>
        <w:jc w:val="both"/>
        <w:rPr>
          <w:lang w:val="en-US"/>
        </w:rPr>
      </w:pPr>
      <w:r w:rsidRPr="00CB42DC">
        <w:rPr>
          <w:lang w:val="en-US"/>
        </w:rPr>
        <w:t xml:space="preserve">1.9.3.2. </w:t>
      </w:r>
      <w:r w:rsidR="00C305B4" w:rsidRPr="00CB42DC">
        <w:rPr>
          <w:lang w:val="en-US"/>
        </w:rPr>
        <w:t xml:space="preserve">Under </w:t>
      </w:r>
      <w:r w:rsidR="00C305B4" w:rsidRPr="009C03F6">
        <w:rPr>
          <w:b/>
          <w:bCs/>
          <w:lang w:val="en-US"/>
        </w:rPr>
        <w:t>Analysis Method</w:t>
      </w:r>
      <w:r w:rsidR="009C03F6">
        <w:rPr>
          <w:lang w:val="en-US"/>
        </w:rPr>
        <w:t>,</w:t>
      </w:r>
      <w:r w:rsidR="00C305B4" w:rsidRPr="00CB42DC">
        <w:rPr>
          <w:lang w:val="en-US"/>
        </w:rPr>
        <w:t xml:space="preserve"> click on </w:t>
      </w:r>
      <w:r w:rsidR="00C305B4" w:rsidRPr="009C03F6">
        <w:rPr>
          <w:b/>
          <w:bCs/>
          <w:lang w:val="en-US"/>
        </w:rPr>
        <w:t>Sizing Default – NPP</w:t>
      </w:r>
      <w:r w:rsidR="00D90713" w:rsidRPr="00CB42DC">
        <w:rPr>
          <w:lang w:val="en-US"/>
        </w:rPr>
        <w:t xml:space="preserve"> and t</w:t>
      </w:r>
      <w:r w:rsidR="00C305B4" w:rsidRPr="00CB42DC">
        <w:rPr>
          <w:lang w:val="en-US"/>
        </w:rPr>
        <w:t xml:space="preserve">hen click on the green </w:t>
      </w:r>
      <w:r w:rsidR="00C305B4" w:rsidRPr="009C03F6">
        <w:rPr>
          <w:b/>
          <w:bCs/>
          <w:lang w:val="en-US"/>
        </w:rPr>
        <w:t>Analyze</w:t>
      </w:r>
      <w:r w:rsidR="00C305B4" w:rsidRPr="00CB42DC">
        <w:rPr>
          <w:lang w:val="en-US"/>
        </w:rPr>
        <w:t xml:space="preserve"> button.</w:t>
      </w:r>
    </w:p>
    <w:p w14:paraId="4CB5D9AD" w14:textId="77777777" w:rsidR="00C57BB1" w:rsidRPr="00CB42DC" w:rsidRDefault="00C57BB1" w:rsidP="00FF6150">
      <w:pPr>
        <w:pBdr>
          <w:top w:val="nil"/>
          <w:left w:val="nil"/>
          <w:bottom w:val="nil"/>
          <w:right w:val="nil"/>
          <w:between w:val="nil"/>
        </w:pBdr>
        <w:jc w:val="both"/>
        <w:rPr>
          <w:lang w:val="en-US"/>
        </w:rPr>
      </w:pPr>
    </w:p>
    <w:p w14:paraId="54E5D00E" w14:textId="08D1A1EE" w:rsidR="00C305B4" w:rsidRPr="00CB42DC" w:rsidRDefault="00C57BB1" w:rsidP="00FF6150">
      <w:pPr>
        <w:pBdr>
          <w:top w:val="nil"/>
          <w:left w:val="nil"/>
          <w:bottom w:val="nil"/>
          <w:right w:val="nil"/>
          <w:between w:val="nil"/>
        </w:pBdr>
        <w:jc w:val="both"/>
        <w:rPr>
          <w:lang w:val="en-US"/>
        </w:rPr>
      </w:pPr>
      <w:r w:rsidRPr="00CB42DC">
        <w:rPr>
          <w:lang w:val="en-US"/>
        </w:rPr>
        <w:t>1.9.3.</w:t>
      </w:r>
      <w:r w:rsidR="00D90713" w:rsidRPr="00CB42DC">
        <w:rPr>
          <w:lang w:val="en-US"/>
        </w:rPr>
        <w:t>3</w:t>
      </w:r>
      <w:r w:rsidRPr="00CB42DC">
        <w:rPr>
          <w:lang w:val="en-US"/>
        </w:rPr>
        <w:t xml:space="preserve">. </w:t>
      </w:r>
      <w:r w:rsidR="00446FCA" w:rsidRPr="00CB42DC">
        <w:rPr>
          <w:lang w:val="en-US"/>
        </w:rPr>
        <w:t xml:space="preserve">The </w:t>
      </w:r>
      <w:r w:rsidR="00C305B4" w:rsidRPr="00CB42DC">
        <w:rPr>
          <w:lang w:val="en-US"/>
        </w:rPr>
        <w:t xml:space="preserve">file is now ready for viewing. </w:t>
      </w:r>
      <w:r w:rsidR="009C03F6">
        <w:rPr>
          <w:lang w:val="en-US"/>
        </w:rPr>
        <w:t>A</w:t>
      </w:r>
      <w:r w:rsidR="00446FCA" w:rsidRPr="00CB42DC">
        <w:rPr>
          <w:lang w:val="en-US"/>
        </w:rPr>
        <w:t>djust</w:t>
      </w:r>
      <w:r w:rsidR="00C305B4" w:rsidRPr="00CB42DC">
        <w:rPr>
          <w:lang w:val="en-US"/>
        </w:rPr>
        <w:t xml:space="preserve"> the viewing options to view </w:t>
      </w:r>
      <w:r w:rsidR="00446FCA" w:rsidRPr="00CB42DC">
        <w:rPr>
          <w:lang w:val="en-US"/>
        </w:rPr>
        <w:t xml:space="preserve">the data </w:t>
      </w:r>
      <w:r w:rsidR="00C305B4" w:rsidRPr="00CB42DC">
        <w:rPr>
          <w:lang w:val="en-US"/>
        </w:rPr>
        <w:t>as desired.</w:t>
      </w:r>
    </w:p>
    <w:p w14:paraId="3DB8E97B" w14:textId="2FAE0BE4" w:rsidR="00C305B4" w:rsidRPr="00CB42DC" w:rsidRDefault="00C305B4" w:rsidP="00FF6150">
      <w:pPr>
        <w:pBdr>
          <w:top w:val="nil"/>
          <w:left w:val="nil"/>
          <w:bottom w:val="nil"/>
          <w:right w:val="nil"/>
          <w:between w:val="nil"/>
        </w:pBdr>
        <w:jc w:val="both"/>
        <w:rPr>
          <w:lang w:val="en-US"/>
        </w:rPr>
      </w:pPr>
    </w:p>
    <w:p w14:paraId="6B266DA3" w14:textId="39A5D993" w:rsidR="009C03F6" w:rsidRDefault="00C305B4" w:rsidP="00FF6150">
      <w:pPr>
        <w:pBdr>
          <w:top w:val="nil"/>
          <w:left w:val="nil"/>
          <w:bottom w:val="nil"/>
          <w:right w:val="nil"/>
          <w:between w:val="nil"/>
        </w:pBdr>
        <w:jc w:val="both"/>
        <w:rPr>
          <w:lang w:val="en-US"/>
        </w:rPr>
      </w:pPr>
      <w:r w:rsidRPr="00CB42DC">
        <w:rPr>
          <w:lang w:val="en-US"/>
        </w:rPr>
        <w:t xml:space="preserve">1.9.4. Troubleshooting – </w:t>
      </w:r>
      <w:r w:rsidR="00D34899" w:rsidRPr="00CB42DC">
        <w:rPr>
          <w:lang w:val="en-US"/>
        </w:rPr>
        <w:t>analysis method</w:t>
      </w:r>
    </w:p>
    <w:p w14:paraId="5C8B9C67" w14:textId="77777777" w:rsidR="009C03F6" w:rsidRDefault="009C03F6" w:rsidP="00FF6150">
      <w:pPr>
        <w:pBdr>
          <w:top w:val="nil"/>
          <w:left w:val="nil"/>
          <w:bottom w:val="nil"/>
          <w:right w:val="nil"/>
          <w:between w:val="nil"/>
        </w:pBdr>
        <w:jc w:val="both"/>
        <w:rPr>
          <w:lang w:val="en-US"/>
        </w:rPr>
      </w:pPr>
    </w:p>
    <w:p w14:paraId="35CE602A" w14:textId="70024602" w:rsidR="00C305B4" w:rsidRPr="00CB42DC" w:rsidRDefault="009C03F6" w:rsidP="00FF6150">
      <w:pPr>
        <w:pBdr>
          <w:top w:val="nil"/>
          <w:left w:val="nil"/>
          <w:bottom w:val="nil"/>
          <w:right w:val="nil"/>
          <w:between w:val="nil"/>
        </w:pBdr>
        <w:jc w:val="both"/>
        <w:rPr>
          <w:lang w:val="en-US"/>
        </w:rPr>
      </w:pPr>
      <w:r>
        <w:rPr>
          <w:lang w:val="en-US"/>
        </w:rPr>
        <w:t xml:space="preserve">NOTE: </w:t>
      </w:r>
      <w:r w:rsidR="00423E3C" w:rsidRPr="00CB42DC">
        <w:rPr>
          <w:lang w:val="en-US"/>
        </w:rPr>
        <w:t>T</w:t>
      </w:r>
      <w:r w:rsidR="00C305B4" w:rsidRPr="00CB42DC">
        <w:rPr>
          <w:lang w:val="en-US"/>
        </w:rPr>
        <w:t xml:space="preserve">he software may sometimes fail to identify peaks and align them correctly. This happens </w:t>
      </w:r>
      <w:r w:rsidR="00CF68E7" w:rsidRPr="00CB42DC">
        <w:rPr>
          <w:lang w:val="en-US"/>
        </w:rPr>
        <w:t>when</w:t>
      </w:r>
      <w:r w:rsidR="00C305B4" w:rsidRPr="00CB42DC">
        <w:rPr>
          <w:lang w:val="en-US"/>
        </w:rPr>
        <w:t xml:space="preserve"> the peaks are either too low or too high. The following two analysis methods can correct for this and should be tried before a sample is retested.</w:t>
      </w:r>
    </w:p>
    <w:p w14:paraId="382CE458" w14:textId="77777777" w:rsidR="00DB4919" w:rsidRPr="00CB42DC" w:rsidRDefault="00DB4919" w:rsidP="00FF6150">
      <w:pPr>
        <w:pBdr>
          <w:top w:val="nil"/>
          <w:left w:val="nil"/>
          <w:bottom w:val="nil"/>
          <w:right w:val="nil"/>
          <w:between w:val="nil"/>
        </w:pBdr>
        <w:jc w:val="both"/>
        <w:rPr>
          <w:lang w:val="en-US"/>
        </w:rPr>
      </w:pPr>
    </w:p>
    <w:p w14:paraId="7CB4B085" w14:textId="6215DED0" w:rsidR="00C305B4" w:rsidRPr="00CB42DC" w:rsidRDefault="00DB4919" w:rsidP="00FF6150">
      <w:pPr>
        <w:pBdr>
          <w:top w:val="nil"/>
          <w:left w:val="nil"/>
          <w:bottom w:val="nil"/>
          <w:right w:val="nil"/>
          <w:between w:val="nil"/>
        </w:pBdr>
        <w:jc w:val="both"/>
        <w:rPr>
          <w:lang w:val="en-US"/>
        </w:rPr>
      </w:pPr>
      <w:r w:rsidRPr="00CB42DC">
        <w:rPr>
          <w:lang w:val="en-US"/>
        </w:rPr>
        <w:t xml:space="preserve">1.9.4.1. </w:t>
      </w:r>
      <w:r w:rsidR="00C305B4" w:rsidRPr="00CB42DC">
        <w:rPr>
          <w:lang w:val="en-US"/>
        </w:rPr>
        <w:t xml:space="preserve">Analysis </w:t>
      </w:r>
      <w:r w:rsidR="00507600">
        <w:rPr>
          <w:lang w:val="en-US"/>
        </w:rPr>
        <w:t>m</w:t>
      </w:r>
      <w:r w:rsidR="00C305B4" w:rsidRPr="00CB42DC">
        <w:rPr>
          <w:lang w:val="en-US"/>
        </w:rPr>
        <w:t>ethod 1</w:t>
      </w:r>
      <w:r w:rsidR="00CF68E7" w:rsidRPr="00CB42DC">
        <w:rPr>
          <w:lang w:val="en-US"/>
        </w:rPr>
        <w:t xml:space="preserve"> for high peaks</w:t>
      </w:r>
      <w:r w:rsidR="00C305B4" w:rsidRPr="00CB42DC">
        <w:rPr>
          <w:lang w:val="en-US"/>
        </w:rPr>
        <w:t>:</w:t>
      </w:r>
    </w:p>
    <w:p w14:paraId="674042A6" w14:textId="2749C7B4" w:rsidR="009A5546" w:rsidRPr="00CB42DC" w:rsidRDefault="009A5546" w:rsidP="00FF6150">
      <w:pPr>
        <w:pBdr>
          <w:top w:val="nil"/>
          <w:left w:val="nil"/>
          <w:bottom w:val="nil"/>
          <w:right w:val="nil"/>
          <w:between w:val="nil"/>
        </w:pBdr>
        <w:jc w:val="both"/>
        <w:rPr>
          <w:lang w:val="en-US"/>
        </w:rPr>
      </w:pPr>
    </w:p>
    <w:p w14:paraId="5240BC58" w14:textId="4B43BA49" w:rsidR="009A5546" w:rsidRPr="00CB42DC" w:rsidRDefault="00D12F5C" w:rsidP="00FF6150">
      <w:pPr>
        <w:pBdr>
          <w:top w:val="nil"/>
          <w:left w:val="nil"/>
          <w:bottom w:val="nil"/>
          <w:right w:val="nil"/>
          <w:between w:val="nil"/>
        </w:pBdr>
        <w:jc w:val="both"/>
        <w:rPr>
          <w:lang w:val="en-US"/>
        </w:rPr>
      </w:pPr>
      <w:r w:rsidRPr="00CB42DC">
        <w:rPr>
          <w:lang w:val="en-US"/>
        </w:rPr>
        <w:t xml:space="preserve">1.9.4.1.1. </w:t>
      </w:r>
      <w:r w:rsidR="009A5546" w:rsidRPr="00CB42DC">
        <w:rPr>
          <w:lang w:val="en-US"/>
        </w:rPr>
        <w:t xml:space="preserve">Click on </w:t>
      </w:r>
      <w:r w:rsidR="009A5546" w:rsidRPr="00507600">
        <w:rPr>
          <w:b/>
          <w:bCs/>
          <w:lang w:val="en-US"/>
        </w:rPr>
        <w:t>New Analysis Method</w:t>
      </w:r>
      <w:r w:rsidR="004B1A47" w:rsidRPr="00CB42DC">
        <w:rPr>
          <w:lang w:val="en-US"/>
        </w:rPr>
        <w:t xml:space="preserve"> and n</w:t>
      </w:r>
      <w:r w:rsidR="009A5546" w:rsidRPr="00CB42DC">
        <w:rPr>
          <w:lang w:val="en-US"/>
        </w:rPr>
        <w:t xml:space="preserve">ame it </w:t>
      </w:r>
      <w:r w:rsidR="009A5546" w:rsidRPr="00507600">
        <w:rPr>
          <w:b/>
          <w:bCs/>
          <w:lang w:val="en-US"/>
        </w:rPr>
        <w:t>High Peaks</w:t>
      </w:r>
      <w:r w:rsidR="009A5546" w:rsidRPr="00CB42DC">
        <w:rPr>
          <w:lang w:val="en-US"/>
        </w:rPr>
        <w:t xml:space="preserve"> (or another name as per personal preference)</w:t>
      </w:r>
      <w:r w:rsidR="004B1A47" w:rsidRPr="00CB42DC">
        <w:rPr>
          <w:lang w:val="en-US"/>
        </w:rPr>
        <w:t>.</w:t>
      </w:r>
    </w:p>
    <w:p w14:paraId="0135D5F9" w14:textId="77777777" w:rsidR="00D12F5C" w:rsidRPr="00CB42DC" w:rsidRDefault="00D12F5C" w:rsidP="00FF6150">
      <w:pPr>
        <w:pBdr>
          <w:top w:val="nil"/>
          <w:left w:val="nil"/>
          <w:bottom w:val="nil"/>
          <w:right w:val="nil"/>
          <w:between w:val="nil"/>
        </w:pBdr>
        <w:jc w:val="both"/>
        <w:rPr>
          <w:lang w:val="en-US"/>
        </w:rPr>
      </w:pPr>
    </w:p>
    <w:p w14:paraId="547EFF5C" w14:textId="27633698" w:rsidR="009A5546" w:rsidRPr="00CB42DC" w:rsidRDefault="00D12F5C" w:rsidP="00FF6150">
      <w:pPr>
        <w:pBdr>
          <w:top w:val="nil"/>
          <w:left w:val="nil"/>
          <w:bottom w:val="nil"/>
          <w:right w:val="nil"/>
          <w:between w:val="nil"/>
        </w:pBdr>
        <w:jc w:val="both"/>
        <w:rPr>
          <w:lang w:val="en-US"/>
        </w:rPr>
      </w:pPr>
      <w:r w:rsidRPr="00CB42DC">
        <w:rPr>
          <w:lang w:val="en-US"/>
        </w:rPr>
        <w:lastRenderedPageBreak/>
        <w:t xml:space="preserve">1.9.4.1.2. </w:t>
      </w:r>
      <w:r w:rsidR="00350195" w:rsidRPr="00CB42DC">
        <w:rPr>
          <w:lang w:val="en-US"/>
        </w:rPr>
        <w:t xml:space="preserve">Click on </w:t>
      </w:r>
      <w:r w:rsidR="00350195" w:rsidRPr="00507600">
        <w:rPr>
          <w:b/>
          <w:bCs/>
          <w:lang w:val="en-US"/>
        </w:rPr>
        <w:t>Range</w:t>
      </w:r>
      <w:r w:rsidR="00350195" w:rsidRPr="00CB42DC">
        <w:rPr>
          <w:lang w:val="en-US"/>
        </w:rPr>
        <w:t xml:space="preserve"> and then on</w:t>
      </w:r>
      <w:r w:rsidR="009A5546" w:rsidRPr="00CB42DC">
        <w:rPr>
          <w:lang w:val="en-US"/>
        </w:rPr>
        <w:t xml:space="preserve"> </w:t>
      </w:r>
      <w:r w:rsidR="00350195" w:rsidRPr="00507600">
        <w:rPr>
          <w:b/>
          <w:bCs/>
          <w:lang w:val="en-US"/>
        </w:rPr>
        <w:t>Partial Range</w:t>
      </w:r>
      <w:r w:rsidR="00350195" w:rsidRPr="00CB42DC">
        <w:rPr>
          <w:lang w:val="en-US"/>
        </w:rPr>
        <w:t xml:space="preserve"> for the analysis and sizing. Then type in </w:t>
      </w:r>
      <w:r w:rsidR="00350195" w:rsidRPr="00507600">
        <w:rPr>
          <w:b/>
          <w:bCs/>
          <w:lang w:val="en-US"/>
        </w:rPr>
        <w:t>100</w:t>
      </w:r>
      <w:r w:rsidR="00350195" w:rsidRPr="00CB42DC">
        <w:rPr>
          <w:lang w:val="en-US"/>
        </w:rPr>
        <w:t xml:space="preserve"> for the </w:t>
      </w:r>
      <w:r w:rsidR="00350195" w:rsidRPr="00507600">
        <w:rPr>
          <w:b/>
          <w:bCs/>
          <w:lang w:val="en-US"/>
        </w:rPr>
        <w:t>Start Point</w:t>
      </w:r>
      <w:r w:rsidR="00350195" w:rsidRPr="00CB42DC">
        <w:rPr>
          <w:lang w:val="en-US"/>
        </w:rPr>
        <w:t xml:space="preserve"> and </w:t>
      </w:r>
      <w:r w:rsidR="00350195" w:rsidRPr="00507600">
        <w:rPr>
          <w:b/>
          <w:bCs/>
          <w:lang w:val="en-US"/>
        </w:rPr>
        <w:t>Start Size</w:t>
      </w:r>
      <w:r w:rsidR="00350195" w:rsidRPr="00CB42DC">
        <w:rPr>
          <w:lang w:val="en-US"/>
        </w:rPr>
        <w:t>.</w:t>
      </w:r>
    </w:p>
    <w:p w14:paraId="7E3F8000" w14:textId="77777777" w:rsidR="00D12F5C" w:rsidRPr="00CB42DC" w:rsidRDefault="00D12F5C" w:rsidP="00FF6150">
      <w:pPr>
        <w:pBdr>
          <w:top w:val="nil"/>
          <w:left w:val="nil"/>
          <w:bottom w:val="nil"/>
          <w:right w:val="nil"/>
          <w:between w:val="nil"/>
        </w:pBdr>
        <w:jc w:val="both"/>
        <w:rPr>
          <w:lang w:val="en-US"/>
        </w:rPr>
      </w:pPr>
    </w:p>
    <w:p w14:paraId="5099284B" w14:textId="3230F3AB" w:rsidR="00350195" w:rsidRPr="00CB42DC" w:rsidRDefault="00D12F5C" w:rsidP="00FF6150">
      <w:pPr>
        <w:pBdr>
          <w:top w:val="nil"/>
          <w:left w:val="nil"/>
          <w:bottom w:val="nil"/>
          <w:right w:val="nil"/>
          <w:between w:val="nil"/>
        </w:pBdr>
        <w:jc w:val="both"/>
        <w:rPr>
          <w:lang w:val="en-US"/>
        </w:rPr>
      </w:pPr>
      <w:r w:rsidRPr="00CB42DC">
        <w:rPr>
          <w:lang w:val="en-US"/>
        </w:rPr>
        <w:t xml:space="preserve">1.9.4.1.3. </w:t>
      </w:r>
      <w:r w:rsidR="00350195" w:rsidRPr="00CB42DC">
        <w:rPr>
          <w:lang w:val="en-US"/>
        </w:rPr>
        <w:t xml:space="preserve">For the </w:t>
      </w:r>
      <w:r w:rsidR="00350195" w:rsidRPr="00507600">
        <w:rPr>
          <w:b/>
          <w:bCs/>
          <w:lang w:val="en-US"/>
        </w:rPr>
        <w:t>Stop Point</w:t>
      </w:r>
      <w:r w:rsidR="00350195" w:rsidRPr="00CB42DC">
        <w:rPr>
          <w:lang w:val="en-US"/>
        </w:rPr>
        <w:t>, enter 10</w:t>
      </w:r>
      <w:r w:rsidR="001E6301">
        <w:rPr>
          <w:lang w:val="en-US"/>
        </w:rPr>
        <w:t>,</w:t>
      </w:r>
      <w:r w:rsidR="00350195" w:rsidRPr="00CB42DC">
        <w:rPr>
          <w:lang w:val="en-US"/>
        </w:rPr>
        <w:t xml:space="preserve">000. For the </w:t>
      </w:r>
      <w:r w:rsidR="00350195" w:rsidRPr="00507600">
        <w:rPr>
          <w:b/>
          <w:bCs/>
          <w:lang w:val="en-US"/>
        </w:rPr>
        <w:t>Stop Size</w:t>
      </w:r>
      <w:r w:rsidR="00350195" w:rsidRPr="00CB42DC">
        <w:rPr>
          <w:lang w:val="en-US"/>
        </w:rPr>
        <w:t>, enter 1000.</w:t>
      </w:r>
    </w:p>
    <w:p w14:paraId="0B113F72" w14:textId="77777777" w:rsidR="00D12F5C" w:rsidRPr="00CB42DC" w:rsidRDefault="00D12F5C" w:rsidP="00FF6150">
      <w:pPr>
        <w:pBdr>
          <w:top w:val="nil"/>
          <w:left w:val="nil"/>
          <w:bottom w:val="nil"/>
          <w:right w:val="nil"/>
          <w:between w:val="nil"/>
        </w:pBdr>
        <w:jc w:val="both"/>
        <w:rPr>
          <w:lang w:val="en-US"/>
        </w:rPr>
      </w:pPr>
    </w:p>
    <w:p w14:paraId="27CF1E06" w14:textId="04E0D91D" w:rsidR="00350195" w:rsidRPr="00CB42DC" w:rsidRDefault="00D12F5C" w:rsidP="00507600">
      <w:pPr>
        <w:pBdr>
          <w:top w:val="nil"/>
          <w:left w:val="nil"/>
          <w:bottom w:val="nil"/>
          <w:right w:val="nil"/>
          <w:between w:val="nil"/>
        </w:pBdr>
        <w:jc w:val="both"/>
        <w:rPr>
          <w:lang w:val="en-US"/>
        </w:rPr>
      </w:pPr>
      <w:r w:rsidRPr="00CB42DC">
        <w:rPr>
          <w:lang w:val="en-US"/>
        </w:rPr>
        <w:t xml:space="preserve">1.9.4.1.4. </w:t>
      </w:r>
      <w:r w:rsidR="00350195" w:rsidRPr="00CB42DC">
        <w:rPr>
          <w:lang w:val="en-US"/>
        </w:rPr>
        <w:t xml:space="preserve">Then click on </w:t>
      </w:r>
      <w:r w:rsidR="00350195" w:rsidRPr="00507600">
        <w:rPr>
          <w:b/>
          <w:bCs/>
          <w:lang w:val="en-US"/>
        </w:rPr>
        <w:t>Minimum peak heights</w:t>
      </w:r>
      <w:r w:rsidR="00350195" w:rsidRPr="00CB42DC">
        <w:rPr>
          <w:lang w:val="en-US"/>
        </w:rPr>
        <w:t xml:space="preserve"> and change the numbers such that the peak threshold for the colors is as follows:</w:t>
      </w:r>
      <w:r w:rsidR="00507600">
        <w:rPr>
          <w:lang w:val="en-US"/>
        </w:rPr>
        <w:t xml:space="preserve"> </w:t>
      </w:r>
      <w:r w:rsidR="00350195" w:rsidRPr="00CB42DC">
        <w:rPr>
          <w:lang w:val="en-US"/>
        </w:rPr>
        <w:t>Blue: 50</w:t>
      </w:r>
      <w:r w:rsidR="00507600">
        <w:rPr>
          <w:lang w:val="en-US"/>
        </w:rPr>
        <w:t xml:space="preserve">; </w:t>
      </w:r>
      <w:r w:rsidR="00350195" w:rsidRPr="00CB42DC">
        <w:rPr>
          <w:lang w:val="en-US"/>
        </w:rPr>
        <w:t>Green: 50</w:t>
      </w:r>
      <w:r w:rsidR="00507600">
        <w:rPr>
          <w:lang w:val="en-US"/>
        </w:rPr>
        <w:t xml:space="preserve">; </w:t>
      </w:r>
      <w:r w:rsidR="00350195" w:rsidRPr="00CB42DC">
        <w:rPr>
          <w:lang w:val="en-US"/>
        </w:rPr>
        <w:t>Yellow: 20</w:t>
      </w:r>
      <w:r w:rsidR="00507600">
        <w:rPr>
          <w:lang w:val="en-US"/>
        </w:rPr>
        <w:t xml:space="preserve">; </w:t>
      </w:r>
      <w:r w:rsidR="00350195" w:rsidRPr="00CB42DC">
        <w:rPr>
          <w:lang w:val="en-US"/>
        </w:rPr>
        <w:t>Red: 100</w:t>
      </w:r>
      <w:r w:rsidR="00507600">
        <w:rPr>
          <w:lang w:val="en-US"/>
        </w:rPr>
        <w:t xml:space="preserve">; </w:t>
      </w:r>
      <w:r w:rsidR="00350195" w:rsidRPr="00CB42DC">
        <w:rPr>
          <w:lang w:val="en-US"/>
        </w:rPr>
        <w:t>Orange: 5000</w:t>
      </w:r>
      <w:r w:rsidR="00507600">
        <w:rPr>
          <w:lang w:val="en-US"/>
        </w:rPr>
        <w:t>.</w:t>
      </w:r>
    </w:p>
    <w:p w14:paraId="0CB75FDB" w14:textId="77777777" w:rsidR="00D12F5C" w:rsidRPr="00CB42DC" w:rsidRDefault="00D12F5C" w:rsidP="00FF6150">
      <w:pPr>
        <w:pBdr>
          <w:top w:val="nil"/>
          <w:left w:val="nil"/>
          <w:bottom w:val="nil"/>
          <w:right w:val="nil"/>
          <w:between w:val="nil"/>
        </w:pBdr>
        <w:jc w:val="both"/>
        <w:rPr>
          <w:lang w:val="en-US"/>
        </w:rPr>
      </w:pPr>
    </w:p>
    <w:p w14:paraId="0BFB03C8" w14:textId="408284CA" w:rsidR="00350195" w:rsidRPr="00CB42DC" w:rsidRDefault="00D12F5C" w:rsidP="00FF6150">
      <w:pPr>
        <w:pBdr>
          <w:top w:val="nil"/>
          <w:left w:val="nil"/>
          <w:bottom w:val="nil"/>
          <w:right w:val="nil"/>
          <w:between w:val="nil"/>
        </w:pBdr>
        <w:jc w:val="both"/>
        <w:rPr>
          <w:lang w:val="en-US"/>
        </w:rPr>
      </w:pPr>
      <w:r w:rsidRPr="00CB42DC">
        <w:rPr>
          <w:lang w:val="en-US"/>
        </w:rPr>
        <w:t xml:space="preserve">1.9.4.1.5. </w:t>
      </w:r>
      <w:r w:rsidR="00350195" w:rsidRPr="00CB42DC">
        <w:rPr>
          <w:lang w:val="en-US"/>
        </w:rPr>
        <w:t xml:space="preserve">Save </w:t>
      </w:r>
      <w:r w:rsidR="00446FCA" w:rsidRPr="00CB42DC">
        <w:rPr>
          <w:lang w:val="en-US"/>
        </w:rPr>
        <w:t xml:space="preserve">the </w:t>
      </w:r>
      <w:r w:rsidR="00350195" w:rsidRPr="00CB42DC">
        <w:rPr>
          <w:lang w:val="en-US"/>
        </w:rPr>
        <w:t>new analysis method.</w:t>
      </w:r>
    </w:p>
    <w:p w14:paraId="07607ED1" w14:textId="08D9ACE1" w:rsidR="00C305B4" w:rsidRPr="00CB42DC" w:rsidRDefault="00C305B4" w:rsidP="00FF6150">
      <w:pPr>
        <w:pBdr>
          <w:top w:val="nil"/>
          <w:left w:val="nil"/>
          <w:bottom w:val="nil"/>
          <w:right w:val="nil"/>
          <w:between w:val="nil"/>
        </w:pBdr>
        <w:jc w:val="both"/>
        <w:rPr>
          <w:lang w:val="en-US"/>
        </w:rPr>
      </w:pPr>
    </w:p>
    <w:p w14:paraId="21473499" w14:textId="5E209A72" w:rsidR="00C305B4" w:rsidRPr="00CB42DC" w:rsidRDefault="00DB4919" w:rsidP="00FF6150">
      <w:pPr>
        <w:pBdr>
          <w:top w:val="nil"/>
          <w:left w:val="nil"/>
          <w:bottom w:val="nil"/>
          <w:right w:val="nil"/>
          <w:between w:val="nil"/>
        </w:pBdr>
        <w:jc w:val="both"/>
        <w:rPr>
          <w:lang w:val="en-US"/>
        </w:rPr>
      </w:pPr>
      <w:r w:rsidRPr="00CB42DC">
        <w:rPr>
          <w:lang w:val="en-US"/>
        </w:rPr>
        <w:t xml:space="preserve">1.9.4.2. </w:t>
      </w:r>
      <w:r w:rsidR="00C305B4" w:rsidRPr="00CB42DC">
        <w:rPr>
          <w:lang w:val="en-US"/>
        </w:rPr>
        <w:t xml:space="preserve">Analysis </w:t>
      </w:r>
      <w:r w:rsidR="00507600">
        <w:rPr>
          <w:lang w:val="en-US"/>
        </w:rPr>
        <w:t>m</w:t>
      </w:r>
      <w:r w:rsidR="00C305B4" w:rsidRPr="00CB42DC">
        <w:rPr>
          <w:lang w:val="en-US"/>
        </w:rPr>
        <w:t>ethod 2</w:t>
      </w:r>
      <w:r w:rsidR="00CF68E7" w:rsidRPr="00CB42DC">
        <w:rPr>
          <w:lang w:val="en-US"/>
        </w:rPr>
        <w:t xml:space="preserve"> for low peak</w:t>
      </w:r>
      <w:r w:rsidR="008537D2" w:rsidRPr="00CB42DC">
        <w:rPr>
          <w:lang w:val="en-US"/>
        </w:rPr>
        <w:t>s</w:t>
      </w:r>
      <w:r w:rsidR="00C305B4" w:rsidRPr="00CB42DC">
        <w:rPr>
          <w:lang w:val="en-US"/>
        </w:rPr>
        <w:t xml:space="preserve">: </w:t>
      </w:r>
    </w:p>
    <w:p w14:paraId="1E39DF90" w14:textId="52B72168" w:rsidR="00E06244" w:rsidRPr="00CB42DC" w:rsidRDefault="00E06244" w:rsidP="00FF6150">
      <w:pPr>
        <w:pBdr>
          <w:top w:val="nil"/>
          <w:left w:val="nil"/>
          <w:bottom w:val="nil"/>
          <w:right w:val="nil"/>
          <w:between w:val="nil"/>
        </w:pBdr>
        <w:jc w:val="both"/>
        <w:rPr>
          <w:lang w:val="en-US"/>
        </w:rPr>
      </w:pPr>
    </w:p>
    <w:p w14:paraId="2CC4E4DA" w14:textId="1073B2A0" w:rsidR="00350195" w:rsidRPr="00CB42DC" w:rsidRDefault="00D12F5C" w:rsidP="00FF6150">
      <w:pPr>
        <w:pBdr>
          <w:top w:val="nil"/>
          <w:left w:val="nil"/>
          <w:bottom w:val="nil"/>
          <w:right w:val="nil"/>
          <w:between w:val="nil"/>
        </w:pBdr>
        <w:jc w:val="both"/>
        <w:rPr>
          <w:lang w:val="en-US"/>
        </w:rPr>
      </w:pPr>
      <w:r w:rsidRPr="00CB42DC">
        <w:rPr>
          <w:lang w:val="en-US"/>
        </w:rPr>
        <w:t xml:space="preserve">1.9.4.2.1. </w:t>
      </w:r>
      <w:r w:rsidR="00350195" w:rsidRPr="00CB42DC">
        <w:rPr>
          <w:lang w:val="en-US"/>
        </w:rPr>
        <w:t xml:space="preserve">Click on </w:t>
      </w:r>
      <w:r w:rsidR="00350195" w:rsidRPr="00507600">
        <w:rPr>
          <w:b/>
          <w:bCs/>
          <w:lang w:val="en-US"/>
        </w:rPr>
        <w:t>New Analysis Method</w:t>
      </w:r>
      <w:r w:rsidR="004B1A47" w:rsidRPr="00CB42DC">
        <w:rPr>
          <w:lang w:val="en-US"/>
        </w:rPr>
        <w:t xml:space="preserve"> and n</w:t>
      </w:r>
      <w:r w:rsidR="00350195" w:rsidRPr="00CB42DC">
        <w:rPr>
          <w:lang w:val="en-US"/>
        </w:rPr>
        <w:t xml:space="preserve">ame it </w:t>
      </w:r>
      <w:r w:rsidR="00350195" w:rsidRPr="00507600">
        <w:rPr>
          <w:b/>
          <w:bCs/>
          <w:lang w:val="en-US"/>
        </w:rPr>
        <w:t>Low Peaks</w:t>
      </w:r>
      <w:r w:rsidR="00350195" w:rsidRPr="00CB42DC">
        <w:rPr>
          <w:lang w:val="en-US"/>
        </w:rPr>
        <w:t xml:space="preserve"> (or another name as per personal preference)</w:t>
      </w:r>
      <w:r w:rsidR="004B1A47" w:rsidRPr="00CB42DC">
        <w:rPr>
          <w:lang w:val="en-US"/>
        </w:rPr>
        <w:t>.</w:t>
      </w:r>
    </w:p>
    <w:p w14:paraId="554D3C84" w14:textId="77777777" w:rsidR="00D12F5C" w:rsidRPr="00CB42DC" w:rsidRDefault="00D12F5C" w:rsidP="00FF6150">
      <w:pPr>
        <w:pBdr>
          <w:top w:val="nil"/>
          <w:left w:val="nil"/>
          <w:bottom w:val="nil"/>
          <w:right w:val="nil"/>
          <w:between w:val="nil"/>
        </w:pBdr>
        <w:jc w:val="both"/>
        <w:rPr>
          <w:lang w:val="en-US"/>
        </w:rPr>
      </w:pPr>
    </w:p>
    <w:p w14:paraId="188C554A" w14:textId="6A485775" w:rsidR="00350195" w:rsidRPr="00CB42DC" w:rsidRDefault="00D12F5C" w:rsidP="00FF6150">
      <w:pPr>
        <w:pBdr>
          <w:top w:val="nil"/>
          <w:left w:val="nil"/>
          <w:bottom w:val="nil"/>
          <w:right w:val="nil"/>
          <w:between w:val="nil"/>
        </w:pBdr>
        <w:jc w:val="both"/>
        <w:rPr>
          <w:lang w:val="en-US"/>
        </w:rPr>
      </w:pPr>
      <w:r w:rsidRPr="00CB42DC">
        <w:rPr>
          <w:lang w:val="en-US"/>
        </w:rPr>
        <w:t>1.9.4.2.</w:t>
      </w:r>
      <w:r w:rsidR="004B1A47" w:rsidRPr="00CB42DC">
        <w:rPr>
          <w:lang w:val="en-US"/>
        </w:rPr>
        <w:t>2</w:t>
      </w:r>
      <w:r w:rsidRPr="00CB42DC">
        <w:rPr>
          <w:lang w:val="en-US"/>
        </w:rPr>
        <w:t xml:space="preserve">. </w:t>
      </w:r>
      <w:r w:rsidR="00350195" w:rsidRPr="00CB42DC">
        <w:rPr>
          <w:lang w:val="en-US"/>
        </w:rPr>
        <w:t xml:space="preserve">Click on </w:t>
      </w:r>
      <w:r w:rsidR="00350195" w:rsidRPr="00507600">
        <w:rPr>
          <w:b/>
          <w:bCs/>
          <w:lang w:val="en-US"/>
        </w:rPr>
        <w:t>Range</w:t>
      </w:r>
      <w:r w:rsidR="00350195" w:rsidRPr="00CB42DC">
        <w:rPr>
          <w:lang w:val="en-US"/>
        </w:rPr>
        <w:t xml:space="preserve"> and then on </w:t>
      </w:r>
      <w:r w:rsidR="00350195" w:rsidRPr="00507600">
        <w:rPr>
          <w:b/>
          <w:bCs/>
          <w:lang w:val="en-US"/>
        </w:rPr>
        <w:t>Partial Range</w:t>
      </w:r>
      <w:r w:rsidR="00350195" w:rsidRPr="00CB42DC">
        <w:rPr>
          <w:lang w:val="en-US"/>
        </w:rPr>
        <w:t xml:space="preserve"> for the analysis and sizing. Then type in </w:t>
      </w:r>
      <w:r w:rsidR="00350195" w:rsidRPr="00507600">
        <w:rPr>
          <w:b/>
          <w:bCs/>
          <w:lang w:val="en-US"/>
        </w:rPr>
        <w:t>100</w:t>
      </w:r>
      <w:r w:rsidR="00350195" w:rsidRPr="00CB42DC">
        <w:rPr>
          <w:lang w:val="en-US"/>
        </w:rPr>
        <w:t xml:space="preserve"> for the </w:t>
      </w:r>
      <w:r w:rsidR="00350195" w:rsidRPr="00507600">
        <w:rPr>
          <w:b/>
          <w:bCs/>
          <w:lang w:val="en-US"/>
        </w:rPr>
        <w:t>Start Point</w:t>
      </w:r>
      <w:r w:rsidR="00350195" w:rsidRPr="00CB42DC">
        <w:rPr>
          <w:lang w:val="en-US"/>
        </w:rPr>
        <w:t xml:space="preserve"> and </w:t>
      </w:r>
      <w:r w:rsidR="00350195" w:rsidRPr="00507600">
        <w:rPr>
          <w:b/>
          <w:bCs/>
          <w:lang w:val="en-US"/>
        </w:rPr>
        <w:t>Start Size</w:t>
      </w:r>
      <w:r w:rsidR="00350195" w:rsidRPr="00CB42DC">
        <w:rPr>
          <w:lang w:val="en-US"/>
        </w:rPr>
        <w:t>.</w:t>
      </w:r>
    </w:p>
    <w:p w14:paraId="5EC2E5CC" w14:textId="77777777" w:rsidR="00D12F5C" w:rsidRPr="00CB42DC" w:rsidRDefault="00D12F5C" w:rsidP="00FF6150">
      <w:pPr>
        <w:pBdr>
          <w:top w:val="nil"/>
          <w:left w:val="nil"/>
          <w:bottom w:val="nil"/>
          <w:right w:val="nil"/>
          <w:between w:val="nil"/>
        </w:pBdr>
        <w:jc w:val="both"/>
        <w:rPr>
          <w:lang w:val="en-US"/>
        </w:rPr>
      </w:pPr>
    </w:p>
    <w:p w14:paraId="5AB0C668" w14:textId="083E24F5" w:rsidR="00350195" w:rsidRPr="00CB42DC" w:rsidRDefault="00D12F5C" w:rsidP="00FF6150">
      <w:pPr>
        <w:pBdr>
          <w:top w:val="nil"/>
          <w:left w:val="nil"/>
          <w:bottom w:val="nil"/>
          <w:right w:val="nil"/>
          <w:between w:val="nil"/>
        </w:pBdr>
        <w:jc w:val="both"/>
        <w:rPr>
          <w:lang w:val="en-US"/>
        </w:rPr>
      </w:pPr>
      <w:r w:rsidRPr="00CB42DC">
        <w:rPr>
          <w:lang w:val="en-US"/>
        </w:rPr>
        <w:t>1.9.4.2.</w:t>
      </w:r>
      <w:r w:rsidR="004B1A47" w:rsidRPr="00CB42DC">
        <w:rPr>
          <w:lang w:val="en-US"/>
        </w:rPr>
        <w:t>3</w:t>
      </w:r>
      <w:r w:rsidRPr="00CB42DC">
        <w:rPr>
          <w:lang w:val="en-US"/>
        </w:rPr>
        <w:t xml:space="preserve">. </w:t>
      </w:r>
      <w:r w:rsidR="00350195" w:rsidRPr="00CB42DC">
        <w:rPr>
          <w:lang w:val="en-US"/>
        </w:rPr>
        <w:t xml:space="preserve">For the </w:t>
      </w:r>
      <w:r w:rsidR="00350195" w:rsidRPr="00507600">
        <w:rPr>
          <w:b/>
          <w:bCs/>
          <w:lang w:val="en-US"/>
        </w:rPr>
        <w:t>Stop Point</w:t>
      </w:r>
      <w:r w:rsidR="00507600">
        <w:rPr>
          <w:lang w:val="en-US"/>
        </w:rPr>
        <w:t>,</w:t>
      </w:r>
      <w:r w:rsidR="00350195" w:rsidRPr="00CB42DC">
        <w:rPr>
          <w:lang w:val="en-US"/>
        </w:rPr>
        <w:t xml:space="preserve"> enter 10</w:t>
      </w:r>
      <w:r w:rsidR="001E6301">
        <w:rPr>
          <w:lang w:val="en-US"/>
        </w:rPr>
        <w:t>,</w:t>
      </w:r>
      <w:r w:rsidR="00350195" w:rsidRPr="00CB42DC">
        <w:rPr>
          <w:lang w:val="en-US"/>
        </w:rPr>
        <w:t xml:space="preserve">000. For the </w:t>
      </w:r>
      <w:r w:rsidR="00350195" w:rsidRPr="00507600">
        <w:rPr>
          <w:b/>
          <w:bCs/>
          <w:lang w:val="en-US"/>
        </w:rPr>
        <w:t>Stop Size</w:t>
      </w:r>
      <w:r w:rsidR="00350195" w:rsidRPr="00CB42DC">
        <w:rPr>
          <w:lang w:val="en-US"/>
        </w:rPr>
        <w:t>, enter 1000.</w:t>
      </w:r>
    </w:p>
    <w:p w14:paraId="3610C155" w14:textId="77777777" w:rsidR="00D12F5C" w:rsidRPr="00CB42DC" w:rsidRDefault="00D12F5C" w:rsidP="00FF6150">
      <w:pPr>
        <w:pBdr>
          <w:top w:val="nil"/>
          <w:left w:val="nil"/>
          <w:bottom w:val="nil"/>
          <w:right w:val="nil"/>
          <w:between w:val="nil"/>
        </w:pBdr>
        <w:jc w:val="both"/>
        <w:rPr>
          <w:lang w:val="en-US"/>
        </w:rPr>
      </w:pPr>
    </w:p>
    <w:p w14:paraId="4AB86B68" w14:textId="63155841" w:rsidR="00350195" w:rsidRPr="00CB42DC" w:rsidRDefault="00D12F5C" w:rsidP="00FF6150">
      <w:pPr>
        <w:pBdr>
          <w:top w:val="nil"/>
          <w:left w:val="nil"/>
          <w:bottom w:val="nil"/>
          <w:right w:val="nil"/>
          <w:between w:val="nil"/>
        </w:pBdr>
        <w:jc w:val="both"/>
        <w:rPr>
          <w:lang w:val="en-US"/>
        </w:rPr>
      </w:pPr>
      <w:r w:rsidRPr="00CB42DC">
        <w:rPr>
          <w:lang w:val="en-US"/>
        </w:rPr>
        <w:t>1.9.4.2.</w:t>
      </w:r>
      <w:r w:rsidR="004B1A47" w:rsidRPr="00CB42DC">
        <w:rPr>
          <w:lang w:val="en-US"/>
        </w:rPr>
        <w:t>4</w:t>
      </w:r>
      <w:r w:rsidRPr="00CB42DC">
        <w:rPr>
          <w:lang w:val="en-US"/>
        </w:rPr>
        <w:t xml:space="preserve">. </w:t>
      </w:r>
      <w:r w:rsidR="00350195" w:rsidRPr="00CB42DC">
        <w:rPr>
          <w:lang w:val="en-US"/>
        </w:rPr>
        <w:t xml:space="preserve">Then click on </w:t>
      </w:r>
      <w:r w:rsidR="0078305C" w:rsidRPr="00507600">
        <w:rPr>
          <w:b/>
          <w:bCs/>
          <w:lang w:val="en-US"/>
        </w:rPr>
        <w:t>Quality Flags</w:t>
      </w:r>
      <w:r w:rsidR="00350195" w:rsidRPr="00CB42DC">
        <w:rPr>
          <w:lang w:val="en-US"/>
        </w:rPr>
        <w:t xml:space="preserve"> and change the </w:t>
      </w:r>
      <w:r w:rsidR="0078305C" w:rsidRPr="00507600">
        <w:rPr>
          <w:b/>
          <w:bCs/>
          <w:lang w:val="en-US"/>
        </w:rPr>
        <w:t>Pass Range</w:t>
      </w:r>
      <w:r w:rsidR="0078305C" w:rsidRPr="00CB42DC">
        <w:rPr>
          <w:lang w:val="en-US"/>
        </w:rPr>
        <w:t xml:space="preserve"> </w:t>
      </w:r>
      <w:r w:rsidR="00350195" w:rsidRPr="00CB42DC">
        <w:rPr>
          <w:lang w:val="en-US"/>
        </w:rPr>
        <w:t xml:space="preserve">such that </w:t>
      </w:r>
      <w:r w:rsidR="0078305C" w:rsidRPr="00CB42DC">
        <w:rPr>
          <w:lang w:val="en-US"/>
        </w:rPr>
        <w:t xml:space="preserve">it reads </w:t>
      </w:r>
      <w:proofErr w:type="gramStart"/>
      <w:r w:rsidR="0078305C" w:rsidRPr="00507600">
        <w:rPr>
          <w:b/>
          <w:bCs/>
          <w:lang w:val="en-US"/>
        </w:rPr>
        <w:t>From</w:t>
      </w:r>
      <w:proofErr w:type="gramEnd"/>
      <w:r w:rsidR="0078305C" w:rsidRPr="00507600">
        <w:rPr>
          <w:b/>
          <w:bCs/>
          <w:lang w:val="en-US"/>
        </w:rPr>
        <w:t xml:space="preserve"> 0.5 to 1</w:t>
      </w:r>
      <w:r w:rsidR="00507600">
        <w:rPr>
          <w:lang w:val="en-US"/>
        </w:rPr>
        <w:t>.</w:t>
      </w:r>
      <w:r w:rsidR="00FB3493" w:rsidRPr="00CB42DC">
        <w:rPr>
          <w:lang w:val="en-US"/>
        </w:rPr>
        <w:t xml:space="preserve"> Change the </w:t>
      </w:r>
      <w:r w:rsidR="00FB3493" w:rsidRPr="00507600">
        <w:rPr>
          <w:b/>
          <w:bCs/>
          <w:lang w:val="en-US"/>
        </w:rPr>
        <w:t>Low Quality Range</w:t>
      </w:r>
      <w:r w:rsidR="00FB3493" w:rsidRPr="00CB42DC">
        <w:rPr>
          <w:lang w:val="en-US"/>
        </w:rPr>
        <w:t xml:space="preserve"> such that it reads </w:t>
      </w:r>
      <w:proofErr w:type="gramStart"/>
      <w:r w:rsidR="00FB3493" w:rsidRPr="00507600">
        <w:rPr>
          <w:b/>
          <w:bCs/>
          <w:lang w:val="en-US"/>
        </w:rPr>
        <w:t>From</w:t>
      </w:r>
      <w:proofErr w:type="gramEnd"/>
      <w:r w:rsidR="00FB3493" w:rsidRPr="00507600">
        <w:rPr>
          <w:b/>
          <w:bCs/>
          <w:lang w:val="en-US"/>
        </w:rPr>
        <w:t xml:space="preserve"> 0.0 to 0.0</w:t>
      </w:r>
      <w:r w:rsidR="00507600">
        <w:rPr>
          <w:lang w:val="en-US"/>
        </w:rPr>
        <w:t>.</w:t>
      </w:r>
      <w:r w:rsidR="00FB3493" w:rsidRPr="00CB42DC">
        <w:rPr>
          <w:lang w:val="en-US"/>
        </w:rPr>
        <w:t xml:space="preserve"> Change </w:t>
      </w:r>
      <w:r w:rsidR="00FB3493" w:rsidRPr="00507600">
        <w:rPr>
          <w:b/>
          <w:bCs/>
          <w:lang w:val="en-US"/>
        </w:rPr>
        <w:t>Assume Linearity</w:t>
      </w:r>
      <w:r w:rsidR="00FB3493" w:rsidRPr="00CB42DC">
        <w:rPr>
          <w:lang w:val="en-US"/>
        </w:rPr>
        <w:t xml:space="preserve"> to the following: </w:t>
      </w:r>
      <w:r w:rsidR="00FB3493" w:rsidRPr="00507600">
        <w:rPr>
          <w:b/>
          <w:bCs/>
          <w:lang w:val="en-US"/>
        </w:rPr>
        <w:t>from (bp) 100.0 to (bp) 800.0</w:t>
      </w:r>
      <w:r w:rsidR="00507600">
        <w:rPr>
          <w:lang w:val="en-US"/>
        </w:rPr>
        <w:t>.</w:t>
      </w:r>
    </w:p>
    <w:p w14:paraId="3348E74C" w14:textId="77777777" w:rsidR="00D12F5C" w:rsidRPr="00CB42DC" w:rsidRDefault="00D12F5C" w:rsidP="00FF6150">
      <w:pPr>
        <w:pBdr>
          <w:top w:val="nil"/>
          <w:left w:val="nil"/>
          <w:bottom w:val="nil"/>
          <w:right w:val="nil"/>
          <w:between w:val="nil"/>
        </w:pBdr>
        <w:jc w:val="both"/>
        <w:rPr>
          <w:lang w:val="en-US"/>
        </w:rPr>
      </w:pPr>
    </w:p>
    <w:p w14:paraId="126A7959" w14:textId="04A24E5B" w:rsidR="00350195" w:rsidRDefault="00D12F5C" w:rsidP="00FF6150">
      <w:pPr>
        <w:pBdr>
          <w:top w:val="nil"/>
          <w:left w:val="nil"/>
          <w:bottom w:val="nil"/>
          <w:right w:val="nil"/>
          <w:between w:val="nil"/>
        </w:pBdr>
        <w:jc w:val="both"/>
        <w:rPr>
          <w:lang w:val="en-US"/>
        </w:rPr>
      </w:pPr>
      <w:r w:rsidRPr="00CB42DC">
        <w:rPr>
          <w:lang w:val="en-US"/>
        </w:rPr>
        <w:t>1.9.4.2.</w:t>
      </w:r>
      <w:r w:rsidR="004B1A47" w:rsidRPr="00CB42DC">
        <w:rPr>
          <w:lang w:val="en-US"/>
        </w:rPr>
        <w:t>5</w:t>
      </w:r>
      <w:r w:rsidRPr="00CB42DC">
        <w:rPr>
          <w:lang w:val="en-US"/>
        </w:rPr>
        <w:t xml:space="preserve">. </w:t>
      </w:r>
      <w:r w:rsidR="00350195" w:rsidRPr="00CB42DC">
        <w:rPr>
          <w:lang w:val="en-US"/>
        </w:rPr>
        <w:t xml:space="preserve">Save </w:t>
      </w:r>
      <w:r w:rsidR="00446FCA" w:rsidRPr="00CB42DC">
        <w:rPr>
          <w:lang w:val="en-US"/>
        </w:rPr>
        <w:t xml:space="preserve">the </w:t>
      </w:r>
      <w:r w:rsidR="00350195" w:rsidRPr="00CB42DC">
        <w:rPr>
          <w:lang w:val="en-US"/>
        </w:rPr>
        <w:t>new analysis method.</w:t>
      </w:r>
    </w:p>
    <w:p w14:paraId="10352F38" w14:textId="5DF137B7" w:rsidR="0019494B" w:rsidRDefault="0019494B" w:rsidP="00FF6150">
      <w:pPr>
        <w:pBdr>
          <w:top w:val="nil"/>
          <w:left w:val="nil"/>
          <w:bottom w:val="nil"/>
          <w:right w:val="nil"/>
          <w:between w:val="nil"/>
        </w:pBdr>
        <w:jc w:val="both"/>
        <w:rPr>
          <w:lang w:val="en-US"/>
        </w:rPr>
      </w:pPr>
    </w:p>
    <w:p w14:paraId="09F33D94" w14:textId="715C63C0" w:rsidR="0019494B" w:rsidRPr="00CB42DC" w:rsidRDefault="00507600" w:rsidP="00FF6150">
      <w:pPr>
        <w:pBdr>
          <w:top w:val="nil"/>
          <w:left w:val="nil"/>
          <w:bottom w:val="nil"/>
          <w:right w:val="nil"/>
          <w:between w:val="nil"/>
        </w:pBdr>
        <w:jc w:val="both"/>
        <w:rPr>
          <w:lang w:val="en-US"/>
        </w:rPr>
      </w:pPr>
      <w:r>
        <w:rPr>
          <w:lang w:val="en-US"/>
        </w:rPr>
        <w:t>NOTE:</w:t>
      </w:r>
      <w:r w:rsidR="0019494B">
        <w:rPr>
          <w:lang w:val="en-US"/>
        </w:rPr>
        <w:t xml:space="preserve"> </w:t>
      </w:r>
      <w:r w:rsidR="003803D4">
        <w:rPr>
          <w:lang w:val="en-US"/>
        </w:rPr>
        <w:t>I</w:t>
      </w:r>
      <w:r w:rsidR="0019494B">
        <w:rPr>
          <w:lang w:val="en-US"/>
        </w:rPr>
        <w:t xml:space="preserve">t is </w:t>
      </w:r>
      <w:r w:rsidR="003803D4">
        <w:rPr>
          <w:lang w:val="en-US"/>
        </w:rPr>
        <w:t xml:space="preserve">now </w:t>
      </w:r>
      <w:r w:rsidR="0019494B">
        <w:rPr>
          <w:lang w:val="en-US"/>
        </w:rPr>
        <w:t xml:space="preserve">possible to reanalyze a file by choosing </w:t>
      </w:r>
      <w:r w:rsidR="0019494B" w:rsidRPr="00507600">
        <w:rPr>
          <w:b/>
          <w:bCs/>
          <w:lang w:val="en-US"/>
        </w:rPr>
        <w:t>Low Peaks</w:t>
      </w:r>
      <w:r w:rsidR="0019494B">
        <w:rPr>
          <w:lang w:val="en-US"/>
        </w:rPr>
        <w:t xml:space="preserve"> or </w:t>
      </w:r>
      <w:r w:rsidR="0019494B" w:rsidRPr="00507600">
        <w:rPr>
          <w:b/>
          <w:bCs/>
          <w:lang w:val="en-US"/>
        </w:rPr>
        <w:t>High Peaks</w:t>
      </w:r>
      <w:r w:rsidR="0019494B">
        <w:rPr>
          <w:lang w:val="en-US"/>
        </w:rPr>
        <w:t xml:space="preserve"> under </w:t>
      </w:r>
      <w:r w:rsidR="0019494B" w:rsidRPr="00507600">
        <w:rPr>
          <w:b/>
          <w:bCs/>
          <w:lang w:val="en-US"/>
        </w:rPr>
        <w:t>Analysis Method</w:t>
      </w:r>
      <w:r w:rsidR="0019494B">
        <w:rPr>
          <w:lang w:val="en-US"/>
        </w:rPr>
        <w:t xml:space="preserve"> and then clicking on the green </w:t>
      </w:r>
      <w:r w:rsidR="0019494B" w:rsidRPr="00507600">
        <w:rPr>
          <w:b/>
          <w:bCs/>
          <w:lang w:val="en-US"/>
        </w:rPr>
        <w:t>Analyze</w:t>
      </w:r>
      <w:r w:rsidR="0019494B">
        <w:rPr>
          <w:lang w:val="en-US"/>
        </w:rPr>
        <w:t xml:space="preserve"> button.</w:t>
      </w:r>
    </w:p>
    <w:p w14:paraId="02DABEDA" w14:textId="77777777" w:rsidR="00D36B30" w:rsidRPr="00CB42DC" w:rsidRDefault="00D36B30" w:rsidP="00FF6150">
      <w:pPr>
        <w:pBdr>
          <w:top w:val="nil"/>
          <w:left w:val="nil"/>
          <w:bottom w:val="nil"/>
          <w:right w:val="nil"/>
          <w:between w:val="nil"/>
        </w:pBdr>
        <w:jc w:val="both"/>
        <w:rPr>
          <w:lang w:val="en-US"/>
        </w:rPr>
      </w:pPr>
    </w:p>
    <w:p w14:paraId="7FA64327" w14:textId="77777777" w:rsidR="008822D2" w:rsidRPr="00CB42DC" w:rsidRDefault="001B2C6D" w:rsidP="00FF6150">
      <w:pPr>
        <w:pBdr>
          <w:top w:val="nil"/>
          <w:left w:val="nil"/>
          <w:bottom w:val="nil"/>
          <w:right w:val="nil"/>
          <w:between w:val="nil"/>
        </w:pBdr>
        <w:jc w:val="both"/>
        <w:rPr>
          <w:highlight w:val="yellow"/>
          <w:lang w:val="en-US"/>
        </w:rPr>
      </w:pPr>
      <w:r w:rsidRPr="00CB42DC">
        <w:rPr>
          <w:b/>
          <w:lang w:val="en-US"/>
        </w:rPr>
        <w:t>2</w:t>
      </w:r>
      <w:r w:rsidRPr="00CB42DC">
        <w:rPr>
          <w:b/>
          <w:highlight w:val="yellow"/>
          <w:lang w:val="en-US"/>
        </w:rPr>
        <w:t>. Flow Cytometry</w:t>
      </w:r>
    </w:p>
    <w:p w14:paraId="171296C1" w14:textId="77777777" w:rsidR="00507600" w:rsidRDefault="00507600" w:rsidP="00FF6150">
      <w:pPr>
        <w:pBdr>
          <w:top w:val="nil"/>
          <w:left w:val="nil"/>
          <w:bottom w:val="nil"/>
          <w:right w:val="nil"/>
          <w:between w:val="nil"/>
        </w:pBdr>
        <w:jc w:val="both"/>
        <w:rPr>
          <w:highlight w:val="yellow"/>
          <w:lang w:val="en-US"/>
        </w:rPr>
      </w:pPr>
    </w:p>
    <w:p w14:paraId="1292197F" w14:textId="70C29C77" w:rsidR="00C839A1" w:rsidRPr="00CB42DC" w:rsidRDefault="001B2C6D" w:rsidP="00FF6150">
      <w:pPr>
        <w:pBdr>
          <w:top w:val="nil"/>
          <w:left w:val="nil"/>
          <w:bottom w:val="nil"/>
          <w:right w:val="nil"/>
          <w:between w:val="nil"/>
        </w:pBdr>
        <w:jc w:val="both"/>
        <w:rPr>
          <w:lang w:val="en-US"/>
        </w:rPr>
      </w:pPr>
      <w:r w:rsidRPr="00CB42DC">
        <w:rPr>
          <w:highlight w:val="yellow"/>
          <w:lang w:val="en-US"/>
        </w:rPr>
        <w:t xml:space="preserve">2.1. </w:t>
      </w:r>
      <w:r w:rsidR="00C839A1" w:rsidRPr="00CB42DC">
        <w:rPr>
          <w:highlight w:val="yellow"/>
          <w:lang w:val="en-US"/>
        </w:rPr>
        <w:t>Choosing the ideal FFPE block</w:t>
      </w:r>
    </w:p>
    <w:p w14:paraId="44A61C8D" w14:textId="77777777" w:rsidR="00C839A1" w:rsidRPr="00CB42DC" w:rsidRDefault="00C839A1" w:rsidP="00FF6150">
      <w:pPr>
        <w:pBdr>
          <w:top w:val="nil"/>
          <w:left w:val="nil"/>
          <w:bottom w:val="nil"/>
          <w:right w:val="nil"/>
          <w:between w:val="nil"/>
        </w:pBdr>
        <w:jc w:val="both"/>
        <w:rPr>
          <w:lang w:val="en-US"/>
        </w:rPr>
      </w:pPr>
    </w:p>
    <w:p w14:paraId="2D5C1690" w14:textId="407BEB8B" w:rsidR="00DD29D7" w:rsidRPr="00CB42DC" w:rsidRDefault="00C839A1" w:rsidP="00FF6150">
      <w:pPr>
        <w:pBdr>
          <w:top w:val="nil"/>
          <w:left w:val="nil"/>
          <w:bottom w:val="nil"/>
          <w:right w:val="nil"/>
          <w:between w:val="nil"/>
        </w:pBdr>
        <w:jc w:val="both"/>
        <w:rPr>
          <w:lang w:val="en-US"/>
        </w:rPr>
      </w:pPr>
      <w:r w:rsidRPr="00CB42DC">
        <w:rPr>
          <w:lang w:val="en-US"/>
        </w:rPr>
        <w:t xml:space="preserve">2.1.1. </w:t>
      </w:r>
      <w:r w:rsidR="001B270D">
        <w:rPr>
          <w:highlight w:val="yellow"/>
          <w:lang w:val="en-US"/>
        </w:rPr>
        <w:t>Using H</w:t>
      </w:r>
      <w:r w:rsidR="00CA1E42">
        <w:rPr>
          <w:highlight w:val="yellow"/>
          <w:lang w:val="en-US"/>
        </w:rPr>
        <w:t xml:space="preserve">&amp;E slides and a light microscope, select </w:t>
      </w:r>
      <w:r w:rsidR="002D3B2B" w:rsidRPr="00CB42DC">
        <w:rPr>
          <w:highlight w:val="yellow"/>
          <w:lang w:val="en-US"/>
        </w:rPr>
        <w:t xml:space="preserve">an FFPE block that has about </w:t>
      </w:r>
      <w:r w:rsidR="002A1187" w:rsidRPr="00CB42DC">
        <w:rPr>
          <w:highlight w:val="yellow"/>
          <w:lang w:val="en-US"/>
        </w:rPr>
        <w:t>50</w:t>
      </w:r>
      <w:r w:rsidR="00987E86">
        <w:rPr>
          <w:highlight w:val="yellow"/>
          <w:lang w:val="en-US"/>
        </w:rPr>
        <w:t>−</w:t>
      </w:r>
      <w:r w:rsidR="001B2C6D" w:rsidRPr="00CB42DC">
        <w:rPr>
          <w:highlight w:val="yellow"/>
          <w:lang w:val="en-US"/>
        </w:rPr>
        <w:t xml:space="preserve">70% of </w:t>
      </w:r>
      <w:r w:rsidR="002D3B2B" w:rsidRPr="00CB42DC">
        <w:rPr>
          <w:highlight w:val="yellow"/>
          <w:lang w:val="en-US"/>
        </w:rPr>
        <w:t>its</w:t>
      </w:r>
      <w:r w:rsidR="001B2C6D" w:rsidRPr="00CB42DC">
        <w:rPr>
          <w:highlight w:val="yellow"/>
          <w:lang w:val="en-US"/>
        </w:rPr>
        <w:t xml:space="preserve"> tissues </w:t>
      </w:r>
      <w:r w:rsidR="002D3B2B" w:rsidRPr="00CB42DC">
        <w:rPr>
          <w:highlight w:val="yellow"/>
          <w:lang w:val="en-US"/>
        </w:rPr>
        <w:t>composed of</w:t>
      </w:r>
      <w:r w:rsidR="001B2C6D" w:rsidRPr="00CB42DC">
        <w:rPr>
          <w:highlight w:val="yellow"/>
          <w:lang w:val="en-US"/>
        </w:rPr>
        <w:t xml:space="preserve"> CV.</w:t>
      </w:r>
      <w:r w:rsidR="004E0BE2" w:rsidRPr="00CB42DC">
        <w:rPr>
          <w:lang w:val="en-US"/>
        </w:rPr>
        <w:t xml:space="preserve"> </w:t>
      </w:r>
    </w:p>
    <w:p w14:paraId="5D5C757A" w14:textId="77777777" w:rsidR="00DD29D7" w:rsidRPr="00CB42DC" w:rsidRDefault="00DD29D7" w:rsidP="00FF6150">
      <w:pPr>
        <w:pBdr>
          <w:top w:val="nil"/>
          <w:left w:val="nil"/>
          <w:bottom w:val="nil"/>
          <w:right w:val="nil"/>
          <w:between w:val="nil"/>
        </w:pBdr>
        <w:jc w:val="both"/>
        <w:rPr>
          <w:lang w:val="en-US"/>
        </w:rPr>
      </w:pPr>
    </w:p>
    <w:p w14:paraId="22363B7C" w14:textId="46006744" w:rsidR="008822D2" w:rsidRPr="00CB42DC" w:rsidRDefault="00693A19" w:rsidP="00FF6150">
      <w:pPr>
        <w:pBdr>
          <w:top w:val="nil"/>
          <w:left w:val="nil"/>
          <w:bottom w:val="nil"/>
          <w:right w:val="nil"/>
          <w:between w:val="nil"/>
        </w:pBdr>
        <w:jc w:val="both"/>
        <w:rPr>
          <w:lang w:val="en-US"/>
        </w:rPr>
      </w:pPr>
      <w:r w:rsidRPr="00CB42DC">
        <w:rPr>
          <w:lang w:val="en-US"/>
        </w:rPr>
        <w:t>NOTE</w:t>
      </w:r>
      <w:r w:rsidR="00DD29D7" w:rsidRPr="00CB42DC">
        <w:rPr>
          <w:lang w:val="en-US"/>
        </w:rPr>
        <w:t xml:space="preserve">: </w:t>
      </w:r>
      <w:r w:rsidR="00E96EEE" w:rsidRPr="00CB42DC">
        <w:rPr>
          <w:b/>
          <w:bCs/>
          <w:lang w:val="en-US"/>
        </w:rPr>
        <w:t>F</w:t>
      </w:r>
      <w:r w:rsidR="004E0BE2" w:rsidRPr="00CB42DC">
        <w:rPr>
          <w:b/>
          <w:bCs/>
          <w:lang w:val="en-US"/>
        </w:rPr>
        <w:t xml:space="preserve">igure </w:t>
      </w:r>
      <w:r w:rsidR="00865A44">
        <w:rPr>
          <w:b/>
          <w:bCs/>
          <w:lang w:val="en-US"/>
        </w:rPr>
        <w:t>6</w:t>
      </w:r>
      <w:r w:rsidR="002A1187" w:rsidRPr="00CB42DC">
        <w:rPr>
          <w:lang w:val="en-US"/>
        </w:rPr>
        <w:t xml:space="preserve"> </w:t>
      </w:r>
      <w:r w:rsidR="004E0BE2" w:rsidRPr="00CB42DC">
        <w:rPr>
          <w:lang w:val="en-US"/>
        </w:rPr>
        <w:t>is a representative example of an appropriate block for flow cytometry analysis</w:t>
      </w:r>
      <w:r w:rsidR="002A1187" w:rsidRPr="00CB42DC">
        <w:rPr>
          <w:lang w:val="en-US"/>
        </w:rPr>
        <w:t xml:space="preserve">, as it is composed of roughly 50% CV </w:t>
      </w:r>
      <w:r w:rsidR="003717C7" w:rsidRPr="00CB42DC">
        <w:rPr>
          <w:lang w:val="en-US"/>
        </w:rPr>
        <w:t xml:space="preserve">(right half of </w:t>
      </w:r>
      <w:r w:rsidR="004B66AC" w:rsidRPr="00CB42DC">
        <w:rPr>
          <w:lang w:val="en-US"/>
        </w:rPr>
        <w:t xml:space="preserve">the </w:t>
      </w:r>
      <w:r w:rsidR="003717C7" w:rsidRPr="00CB42DC">
        <w:rPr>
          <w:lang w:val="en-US"/>
        </w:rPr>
        <w:t xml:space="preserve">section) </w:t>
      </w:r>
      <w:r w:rsidR="002A1187" w:rsidRPr="00CB42DC">
        <w:rPr>
          <w:lang w:val="en-US"/>
        </w:rPr>
        <w:t>and 50% maternal tissues</w:t>
      </w:r>
      <w:r w:rsidR="003717C7" w:rsidRPr="00CB42DC">
        <w:rPr>
          <w:lang w:val="en-US"/>
        </w:rPr>
        <w:t xml:space="preserve"> (left half)</w:t>
      </w:r>
      <w:r w:rsidR="004E0BE2" w:rsidRPr="00CB42DC">
        <w:rPr>
          <w:lang w:val="en-US"/>
        </w:rPr>
        <w:t>.</w:t>
      </w:r>
      <w:r w:rsidR="001B2C6D" w:rsidRPr="00CB42DC">
        <w:rPr>
          <w:lang w:val="en-US"/>
        </w:rPr>
        <w:t xml:space="preserve"> The presence of maternal tissues is important because they serve as an internal control for the diploid peak.</w:t>
      </w:r>
      <w:r w:rsidR="00F9285C" w:rsidRPr="00CB42DC">
        <w:rPr>
          <w:lang w:val="en-US"/>
        </w:rPr>
        <w:t xml:space="preserve"> </w:t>
      </w:r>
    </w:p>
    <w:p w14:paraId="1949229A" w14:textId="477EE4AC" w:rsidR="004E0BE2" w:rsidRPr="00CB42DC" w:rsidRDefault="004E0BE2" w:rsidP="00FF6150">
      <w:pPr>
        <w:pBdr>
          <w:top w:val="nil"/>
          <w:left w:val="nil"/>
          <w:bottom w:val="nil"/>
          <w:right w:val="nil"/>
          <w:between w:val="nil"/>
        </w:pBdr>
        <w:jc w:val="both"/>
        <w:rPr>
          <w:sz w:val="23"/>
          <w:szCs w:val="23"/>
          <w:lang w:val="en-US"/>
        </w:rPr>
      </w:pPr>
    </w:p>
    <w:p w14:paraId="6A177D2A" w14:textId="18868129" w:rsidR="009E7169" w:rsidRPr="00CB42DC" w:rsidRDefault="009E7169" w:rsidP="00FF6150">
      <w:pPr>
        <w:pBdr>
          <w:top w:val="nil"/>
          <w:left w:val="nil"/>
          <w:bottom w:val="nil"/>
          <w:right w:val="nil"/>
          <w:between w:val="nil"/>
        </w:pBdr>
        <w:jc w:val="both"/>
        <w:rPr>
          <w:sz w:val="23"/>
          <w:szCs w:val="23"/>
          <w:lang w:val="en-US"/>
        </w:rPr>
      </w:pPr>
      <w:r w:rsidRPr="00CB42DC">
        <w:rPr>
          <w:sz w:val="23"/>
          <w:szCs w:val="23"/>
          <w:lang w:val="en-US"/>
        </w:rPr>
        <w:t xml:space="preserve">[Place </w:t>
      </w:r>
      <w:r w:rsidR="004C2463" w:rsidRPr="00CB42DC">
        <w:rPr>
          <w:b/>
          <w:bCs/>
          <w:sz w:val="23"/>
          <w:szCs w:val="23"/>
          <w:lang w:val="en-US"/>
        </w:rPr>
        <w:t>F</w:t>
      </w:r>
      <w:r w:rsidRPr="00CB42DC">
        <w:rPr>
          <w:b/>
          <w:bCs/>
          <w:sz w:val="23"/>
          <w:szCs w:val="23"/>
          <w:lang w:val="en-US"/>
        </w:rPr>
        <w:t xml:space="preserve">igure </w:t>
      </w:r>
      <w:r w:rsidR="00865A44">
        <w:rPr>
          <w:b/>
          <w:bCs/>
          <w:sz w:val="23"/>
          <w:szCs w:val="23"/>
          <w:lang w:val="en-US"/>
        </w:rPr>
        <w:t>6</w:t>
      </w:r>
      <w:r w:rsidRPr="00CB42DC">
        <w:rPr>
          <w:sz w:val="23"/>
          <w:szCs w:val="23"/>
          <w:lang w:val="en-US"/>
        </w:rPr>
        <w:t xml:space="preserve"> here]</w:t>
      </w:r>
    </w:p>
    <w:p w14:paraId="5B70A5B3" w14:textId="77777777" w:rsidR="003717C7" w:rsidRPr="00CB42DC" w:rsidRDefault="003717C7" w:rsidP="00FF6150">
      <w:pPr>
        <w:pBdr>
          <w:top w:val="nil"/>
          <w:left w:val="nil"/>
          <w:bottom w:val="nil"/>
          <w:right w:val="nil"/>
          <w:between w:val="nil"/>
        </w:pBdr>
        <w:jc w:val="both"/>
        <w:rPr>
          <w:lang w:val="en-US"/>
        </w:rPr>
      </w:pPr>
    </w:p>
    <w:p w14:paraId="0AC8D5F8" w14:textId="5C5A4CC3" w:rsidR="003717C7" w:rsidRPr="00CB42DC" w:rsidRDefault="00C839A1" w:rsidP="00FF6150">
      <w:pPr>
        <w:pBdr>
          <w:top w:val="nil"/>
          <w:left w:val="nil"/>
          <w:bottom w:val="nil"/>
          <w:right w:val="nil"/>
          <w:between w:val="nil"/>
        </w:pBdr>
        <w:jc w:val="both"/>
        <w:rPr>
          <w:lang w:val="en-US"/>
        </w:rPr>
      </w:pPr>
      <w:r w:rsidRPr="00CB42DC">
        <w:rPr>
          <w:lang w:val="en-US"/>
        </w:rPr>
        <w:lastRenderedPageBreak/>
        <w:t xml:space="preserve">2.1.2. </w:t>
      </w:r>
      <w:r w:rsidR="00235114" w:rsidRPr="00CB42DC">
        <w:rPr>
          <w:highlight w:val="yellow"/>
          <w:lang w:val="en-US"/>
        </w:rPr>
        <w:t>For</w:t>
      </w:r>
      <w:r w:rsidR="00446FCA" w:rsidRPr="00CB42DC">
        <w:rPr>
          <w:highlight w:val="yellow"/>
          <w:lang w:val="en-US"/>
        </w:rPr>
        <w:t xml:space="preserve"> </w:t>
      </w:r>
      <w:r w:rsidRPr="00CB42DC">
        <w:rPr>
          <w:highlight w:val="yellow"/>
          <w:lang w:val="en-US"/>
        </w:rPr>
        <w:t>block</w:t>
      </w:r>
      <w:r w:rsidR="00235114" w:rsidRPr="00CB42DC">
        <w:rPr>
          <w:highlight w:val="yellow"/>
          <w:lang w:val="en-US"/>
        </w:rPr>
        <w:t>s</w:t>
      </w:r>
      <w:r w:rsidRPr="00CB42DC">
        <w:rPr>
          <w:highlight w:val="yellow"/>
          <w:lang w:val="en-US"/>
        </w:rPr>
        <w:t xml:space="preserve"> </w:t>
      </w:r>
      <w:r w:rsidR="00235114" w:rsidRPr="00CB42DC">
        <w:rPr>
          <w:highlight w:val="yellow"/>
          <w:lang w:val="en-US"/>
        </w:rPr>
        <w:t xml:space="preserve">that </w:t>
      </w:r>
      <w:r w:rsidRPr="00CB42DC">
        <w:rPr>
          <w:highlight w:val="yellow"/>
          <w:lang w:val="en-US"/>
        </w:rPr>
        <w:t xml:space="preserve">do not have the ideal amount of CV, enrich for CV as </w:t>
      </w:r>
      <w:r w:rsidR="00446FCA" w:rsidRPr="00CB42DC">
        <w:rPr>
          <w:highlight w:val="yellow"/>
          <w:lang w:val="en-US"/>
        </w:rPr>
        <w:t xml:space="preserve">the sectioning is </w:t>
      </w:r>
      <w:r w:rsidRPr="00CB42DC">
        <w:rPr>
          <w:highlight w:val="yellow"/>
          <w:lang w:val="en-US"/>
        </w:rPr>
        <w:t>perform</w:t>
      </w:r>
      <w:r w:rsidR="00446FCA" w:rsidRPr="00CB42DC">
        <w:rPr>
          <w:highlight w:val="yellow"/>
          <w:lang w:val="en-US"/>
        </w:rPr>
        <w:t>ed</w:t>
      </w:r>
      <w:r w:rsidRPr="00CB42DC">
        <w:rPr>
          <w:highlight w:val="yellow"/>
          <w:lang w:val="en-US"/>
        </w:rPr>
        <w:t>. To do so,</w:t>
      </w:r>
      <w:r w:rsidR="003717C7" w:rsidRPr="00CB42DC">
        <w:rPr>
          <w:highlight w:val="yellow"/>
          <w:lang w:val="en-US"/>
        </w:rPr>
        <w:t xml:space="preserve"> </w:t>
      </w:r>
      <w:r w:rsidR="00446FCA" w:rsidRPr="00CB42DC">
        <w:rPr>
          <w:highlight w:val="yellow"/>
          <w:lang w:val="en-US"/>
        </w:rPr>
        <w:t>identify</w:t>
      </w:r>
      <w:r w:rsidRPr="00CB42DC">
        <w:rPr>
          <w:highlight w:val="yellow"/>
          <w:lang w:val="en-US"/>
        </w:rPr>
        <w:t xml:space="preserve"> </w:t>
      </w:r>
      <w:r w:rsidR="003717C7" w:rsidRPr="00CB42DC">
        <w:rPr>
          <w:highlight w:val="yellow"/>
          <w:lang w:val="en-US"/>
        </w:rPr>
        <w:t xml:space="preserve">which side of </w:t>
      </w:r>
      <w:r w:rsidR="00446FCA" w:rsidRPr="00CB42DC">
        <w:rPr>
          <w:highlight w:val="yellow"/>
          <w:lang w:val="en-US"/>
        </w:rPr>
        <w:t xml:space="preserve">the </w:t>
      </w:r>
      <w:r w:rsidR="003717C7" w:rsidRPr="00CB42DC">
        <w:rPr>
          <w:highlight w:val="yellow"/>
          <w:lang w:val="en-US"/>
        </w:rPr>
        <w:t>freshly cut sections contain</w:t>
      </w:r>
      <w:r w:rsidR="00DB6A90" w:rsidRPr="00CB42DC">
        <w:rPr>
          <w:highlight w:val="yellow"/>
          <w:lang w:val="en-US"/>
        </w:rPr>
        <w:t>s</w:t>
      </w:r>
      <w:r w:rsidR="003717C7" w:rsidRPr="00CB42DC">
        <w:rPr>
          <w:highlight w:val="yellow"/>
          <w:lang w:val="en-US"/>
        </w:rPr>
        <w:t xml:space="preserve"> </w:t>
      </w:r>
      <w:r w:rsidRPr="00CB42DC">
        <w:rPr>
          <w:highlight w:val="yellow"/>
          <w:lang w:val="en-US"/>
        </w:rPr>
        <w:t>more</w:t>
      </w:r>
      <w:r w:rsidR="003717C7" w:rsidRPr="00CB42DC">
        <w:rPr>
          <w:highlight w:val="yellow"/>
          <w:lang w:val="en-US"/>
        </w:rPr>
        <w:t xml:space="preserve"> CV</w:t>
      </w:r>
      <w:r w:rsidRPr="00CB42DC">
        <w:rPr>
          <w:highlight w:val="yellow"/>
          <w:lang w:val="en-US"/>
        </w:rPr>
        <w:t xml:space="preserve"> </w:t>
      </w:r>
      <w:r w:rsidR="00FC6DC7" w:rsidRPr="00CB42DC">
        <w:rPr>
          <w:highlight w:val="yellow"/>
          <w:lang w:val="en-US"/>
        </w:rPr>
        <w:t>according to</w:t>
      </w:r>
      <w:r w:rsidRPr="00CB42DC">
        <w:rPr>
          <w:highlight w:val="yellow"/>
          <w:lang w:val="en-US"/>
        </w:rPr>
        <w:t xml:space="preserve"> </w:t>
      </w:r>
      <w:r w:rsidR="00235114" w:rsidRPr="00CB42DC">
        <w:rPr>
          <w:highlight w:val="yellow"/>
          <w:lang w:val="en-US"/>
        </w:rPr>
        <w:t>its</w:t>
      </w:r>
      <w:r w:rsidR="00446FCA" w:rsidRPr="00CB42DC">
        <w:rPr>
          <w:highlight w:val="yellow"/>
          <w:lang w:val="en-US"/>
        </w:rPr>
        <w:t xml:space="preserve"> corresponding </w:t>
      </w:r>
      <w:r w:rsidRPr="00CB42DC">
        <w:rPr>
          <w:highlight w:val="yellow"/>
          <w:lang w:val="en-US"/>
        </w:rPr>
        <w:t>H&amp;E slide</w:t>
      </w:r>
      <w:r w:rsidR="003717C7" w:rsidRPr="00CB42DC">
        <w:rPr>
          <w:highlight w:val="yellow"/>
          <w:lang w:val="en-US"/>
        </w:rPr>
        <w:t xml:space="preserve">. Based on that, use a blade to cut off the </w:t>
      </w:r>
      <w:r w:rsidR="002A6BAF" w:rsidRPr="00CB42DC">
        <w:rPr>
          <w:highlight w:val="yellow"/>
          <w:lang w:val="en-US"/>
        </w:rPr>
        <w:t xml:space="preserve">other </w:t>
      </w:r>
      <w:r w:rsidR="003717C7" w:rsidRPr="00CB42DC">
        <w:rPr>
          <w:highlight w:val="yellow"/>
          <w:lang w:val="en-US"/>
        </w:rPr>
        <w:t xml:space="preserve">half that </w:t>
      </w:r>
      <w:r w:rsidR="00DE0DB8" w:rsidRPr="00CB42DC">
        <w:rPr>
          <w:highlight w:val="yellow"/>
          <w:lang w:val="en-US"/>
        </w:rPr>
        <w:t>needs to be</w:t>
      </w:r>
      <w:r w:rsidR="003717C7" w:rsidRPr="00CB42DC">
        <w:rPr>
          <w:highlight w:val="yellow"/>
          <w:lang w:val="en-US"/>
        </w:rPr>
        <w:t xml:space="preserve"> discard</w:t>
      </w:r>
      <w:r w:rsidR="00DE0DB8" w:rsidRPr="00CB42DC">
        <w:rPr>
          <w:highlight w:val="yellow"/>
          <w:lang w:val="en-US"/>
        </w:rPr>
        <w:t>ed</w:t>
      </w:r>
      <w:r w:rsidR="003717C7" w:rsidRPr="00CB42DC">
        <w:rPr>
          <w:highlight w:val="yellow"/>
          <w:lang w:val="en-US"/>
        </w:rPr>
        <w:t xml:space="preserve"> </w:t>
      </w:r>
      <w:r w:rsidRPr="00CB42DC">
        <w:rPr>
          <w:highlight w:val="yellow"/>
          <w:lang w:val="en-US"/>
        </w:rPr>
        <w:t>in order to enrich for CV</w:t>
      </w:r>
      <w:r w:rsidR="00235114" w:rsidRPr="00CB42DC">
        <w:rPr>
          <w:lang w:val="en-US"/>
        </w:rPr>
        <w:t>.</w:t>
      </w:r>
      <w:r w:rsidRPr="00CB42DC">
        <w:rPr>
          <w:lang w:val="en-US"/>
        </w:rPr>
        <w:t xml:space="preserve"> </w:t>
      </w:r>
    </w:p>
    <w:p w14:paraId="052AE71C" w14:textId="101991CC" w:rsidR="00235114" w:rsidRPr="00CB42DC" w:rsidRDefault="00235114" w:rsidP="00FF6150">
      <w:pPr>
        <w:pBdr>
          <w:top w:val="nil"/>
          <w:left w:val="nil"/>
          <w:bottom w:val="nil"/>
          <w:right w:val="nil"/>
          <w:between w:val="nil"/>
        </w:pBdr>
        <w:jc w:val="both"/>
        <w:rPr>
          <w:lang w:val="en-US"/>
        </w:rPr>
      </w:pPr>
    </w:p>
    <w:p w14:paraId="3FFB01B9" w14:textId="0FE1A3E9" w:rsidR="00235114" w:rsidRPr="00CB42DC" w:rsidRDefault="00573127" w:rsidP="00FF6150">
      <w:pPr>
        <w:pBdr>
          <w:top w:val="nil"/>
          <w:left w:val="nil"/>
          <w:bottom w:val="nil"/>
          <w:right w:val="nil"/>
          <w:between w:val="nil"/>
        </w:pBdr>
        <w:jc w:val="both"/>
        <w:rPr>
          <w:lang w:val="en-US"/>
        </w:rPr>
      </w:pPr>
      <w:r w:rsidRPr="00CB42DC">
        <w:rPr>
          <w:lang w:val="en-US"/>
        </w:rPr>
        <w:t>NOTE</w:t>
      </w:r>
      <w:r w:rsidR="00235114" w:rsidRPr="00CB42DC">
        <w:rPr>
          <w:lang w:val="en-US"/>
        </w:rPr>
        <w:t xml:space="preserve">: </w:t>
      </w:r>
      <w:r w:rsidR="00235114" w:rsidRPr="00CB42DC">
        <w:rPr>
          <w:b/>
          <w:bCs/>
          <w:lang w:val="en-US"/>
        </w:rPr>
        <w:t xml:space="preserve">Figure </w:t>
      </w:r>
      <w:r w:rsidR="00865A44">
        <w:rPr>
          <w:b/>
          <w:bCs/>
          <w:lang w:val="en-US"/>
        </w:rPr>
        <w:t>7</w:t>
      </w:r>
      <w:r w:rsidR="00235114" w:rsidRPr="00CB42DC">
        <w:rPr>
          <w:lang w:val="en-US"/>
        </w:rPr>
        <w:t xml:space="preserve"> shows a block that does not have sufficient CV for flow cytometry analysis. For blocks such as this one, the sections need to be cut such that the </w:t>
      </w:r>
      <w:r w:rsidR="00AB4F6E" w:rsidRPr="00CB42DC">
        <w:rPr>
          <w:lang w:val="en-US"/>
        </w:rPr>
        <w:t xml:space="preserve">half that contains </w:t>
      </w:r>
      <w:r w:rsidR="00761961" w:rsidRPr="00CB42DC">
        <w:rPr>
          <w:lang w:val="en-US"/>
        </w:rPr>
        <w:t xml:space="preserve">less </w:t>
      </w:r>
      <w:r w:rsidR="00AB4F6E" w:rsidRPr="00CB42DC">
        <w:rPr>
          <w:lang w:val="en-US"/>
        </w:rPr>
        <w:t xml:space="preserve">CV </w:t>
      </w:r>
      <w:r w:rsidR="00761961" w:rsidRPr="00CB42DC">
        <w:rPr>
          <w:lang w:val="en-US"/>
        </w:rPr>
        <w:t>gets</w:t>
      </w:r>
      <w:r w:rsidR="00AB4F6E" w:rsidRPr="00CB42DC">
        <w:rPr>
          <w:lang w:val="en-US"/>
        </w:rPr>
        <w:t xml:space="preserve"> discarded </w:t>
      </w:r>
      <w:r w:rsidR="00761961" w:rsidRPr="00CB42DC">
        <w:rPr>
          <w:lang w:val="en-US"/>
        </w:rPr>
        <w:t xml:space="preserve">in order </w:t>
      </w:r>
      <w:r w:rsidR="00AB4F6E" w:rsidRPr="00CB42DC">
        <w:rPr>
          <w:lang w:val="en-US"/>
        </w:rPr>
        <w:t xml:space="preserve">to </w:t>
      </w:r>
      <w:r w:rsidR="00235114" w:rsidRPr="00CB42DC">
        <w:rPr>
          <w:lang w:val="en-US"/>
        </w:rPr>
        <w:t xml:space="preserve">increase </w:t>
      </w:r>
      <w:r w:rsidR="00761961" w:rsidRPr="00CB42DC">
        <w:rPr>
          <w:lang w:val="en-US"/>
        </w:rPr>
        <w:t xml:space="preserve">the </w:t>
      </w:r>
      <w:r w:rsidR="00AB4F6E" w:rsidRPr="00CB42DC">
        <w:rPr>
          <w:lang w:val="en-US"/>
        </w:rPr>
        <w:t xml:space="preserve">amounts of CV </w:t>
      </w:r>
      <w:r w:rsidR="00235114" w:rsidRPr="00CB42DC">
        <w:rPr>
          <w:lang w:val="en-US"/>
        </w:rPr>
        <w:t xml:space="preserve">with respect to maternal tissues, as shown in the figure. Be sure to cut </w:t>
      </w:r>
      <w:r w:rsidR="00FB0EC7" w:rsidRPr="00CB42DC">
        <w:rPr>
          <w:lang w:val="en-US"/>
        </w:rPr>
        <w:t>more</w:t>
      </w:r>
      <w:r w:rsidR="00235114" w:rsidRPr="00CB42DC">
        <w:rPr>
          <w:lang w:val="en-US"/>
        </w:rPr>
        <w:t xml:space="preserve"> sections to compensate for </w:t>
      </w:r>
      <w:r w:rsidR="00AA16CD" w:rsidRPr="00CB42DC">
        <w:rPr>
          <w:lang w:val="en-US"/>
        </w:rPr>
        <w:t>what is</w:t>
      </w:r>
      <w:r w:rsidR="00235114" w:rsidRPr="00CB42DC">
        <w:rPr>
          <w:lang w:val="en-US"/>
        </w:rPr>
        <w:t xml:space="preserve"> discarded.</w:t>
      </w:r>
    </w:p>
    <w:p w14:paraId="0A16A523" w14:textId="77777777" w:rsidR="003717C7" w:rsidRPr="00CB42DC" w:rsidRDefault="003717C7" w:rsidP="00FF6150">
      <w:pPr>
        <w:pBdr>
          <w:top w:val="nil"/>
          <w:left w:val="nil"/>
          <w:bottom w:val="nil"/>
          <w:right w:val="nil"/>
          <w:between w:val="nil"/>
        </w:pBdr>
        <w:jc w:val="both"/>
        <w:rPr>
          <w:sz w:val="23"/>
          <w:szCs w:val="23"/>
          <w:lang w:val="en-US"/>
        </w:rPr>
      </w:pPr>
    </w:p>
    <w:p w14:paraId="1594BB7F" w14:textId="5E59D6FE" w:rsidR="008822D2" w:rsidRPr="00CB42DC" w:rsidRDefault="009B1BF5" w:rsidP="00FF6150">
      <w:pPr>
        <w:pBdr>
          <w:top w:val="nil"/>
          <w:left w:val="nil"/>
          <w:bottom w:val="nil"/>
          <w:right w:val="nil"/>
          <w:between w:val="nil"/>
        </w:pBdr>
        <w:jc w:val="both"/>
        <w:rPr>
          <w:sz w:val="23"/>
          <w:szCs w:val="23"/>
          <w:lang w:val="en-US"/>
        </w:rPr>
      </w:pPr>
      <w:r w:rsidRPr="00CB42DC">
        <w:rPr>
          <w:sz w:val="23"/>
          <w:szCs w:val="23"/>
          <w:lang w:val="en-US"/>
        </w:rPr>
        <w:t xml:space="preserve">[Place </w:t>
      </w:r>
      <w:r w:rsidR="004C2463" w:rsidRPr="00CB42DC">
        <w:rPr>
          <w:b/>
          <w:bCs/>
          <w:sz w:val="23"/>
          <w:szCs w:val="23"/>
          <w:lang w:val="en-US"/>
        </w:rPr>
        <w:t>F</w:t>
      </w:r>
      <w:r w:rsidRPr="00CB42DC">
        <w:rPr>
          <w:b/>
          <w:bCs/>
          <w:sz w:val="23"/>
          <w:szCs w:val="23"/>
          <w:lang w:val="en-US"/>
        </w:rPr>
        <w:t xml:space="preserve">igure </w:t>
      </w:r>
      <w:r w:rsidR="00865A44">
        <w:rPr>
          <w:b/>
          <w:bCs/>
          <w:sz w:val="23"/>
          <w:szCs w:val="23"/>
          <w:lang w:val="en-US"/>
        </w:rPr>
        <w:t>7</w:t>
      </w:r>
      <w:r w:rsidRPr="00CB42DC">
        <w:rPr>
          <w:sz w:val="23"/>
          <w:szCs w:val="23"/>
          <w:lang w:val="en-US"/>
        </w:rPr>
        <w:t xml:space="preserve"> here]</w:t>
      </w:r>
    </w:p>
    <w:p w14:paraId="2CF4CAFF" w14:textId="77777777" w:rsidR="00BE6634" w:rsidRPr="00CB42DC" w:rsidRDefault="00BE6634" w:rsidP="00FF6150">
      <w:pPr>
        <w:pBdr>
          <w:top w:val="nil"/>
          <w:left w:val="nil"/>
          <w:bottom w:val="nil"/>
          <w:right w:val="nil"/>
          <w:between w:val="nil"/>
        </w:pBdr>
        <w:jc w:val="both"/>
        <w:rPr>
          <w:lang w:val="en-US"/>
        </w:rPr>
      </w:pPr>
    </w:p>
    <w:p w14:paraId="05E9BA80" w14:textId="66C00ABC" w:rsidR="008822D2" w:rsidRPr="00CB42DC" w:rsidRDefault="001B2C6D" w:rsidP="00FF6150">
      <w:pPr>
        <w:pBdr>
          <w:top w:val="nil"/>
          <w:left w:val="nil"/>
          <w:bottom w:val="nil"/>
          <w:right w:val="nil"/>
          <w:between w:val="nil"/>
        </w:pBdr>
        <w:jc w:val="both"/>
        <w:rPr>
          <w:lang w:val="en-US"/>
        </w:rPr>
      </w:pPr>
      <w:r w:rsidRPr="00987E86">
        <w:rPr>
          <w:highlight w:val="yellow"/>
          <w:lang w:val="en-US"/>
        </w:rPr>
        <w:t>2.</w:t>
      </w:r>
      <w:r w:rsidR="00FC6DC7" w:rsidRPr="00987E86">
        <w:rPr>
          <w:highlight w:val="yellow"/>
          <w:lang w:val="en-US"/>
        </w:rPr>
        <w:t>2</w:t>
      </w:r>
      <w:r w:rsidRPr="00987E86">
        <w:rPr>
          <w:highlight w:val="yellow"/>
          <w:lang w:val="en-US"/>
        </w:rPr>
        <w:t>. Sectioning</w:t>
      </w:r>
    </w:p>
    <w:p w14:paraId="72A47F4A" w14:textId="77777777" w:rsidR="008822D2" w:rsidRPr="00CB42DC" w:rsidRDefault="008822D2" w:rsidP="00FF6150">
      <w:pPr>
        <w:pBdr>
          <w:top w:val="nil"/>
          <w:left w:val="nil"/>
          <w:bottom w:val="nil"/>
          <w:right w:val="nil"/>
          <w:between w:val="nil"/>
        </w:pBdr>
        <w:jc w:val="both"/>
        <w:rPr>
          <w:lang w:val="en-US"/>
        </w:rPr>
      </w:pPr>
    </w:p>
    <w:p w14:paraId="7472828D" w14:textId="3799B4B4" w:rsidR="00C839A1" w:rsidRPr="00CB42DC" w:rsidRDefault="00C839A1" w:rsidP="00FF6150">
      <w:pPr>
        <w:pBdr>
          <w:top w:val="nil"/>
          <w:left w:val="nil"/>
          <w:bottom w:val="nil"/>
          <w:right w:val="nil"/>
          <w:between w:val="nil"/>
        </w:pBdr>
        <w:jc w:val="both"/>
        <w:rPr>
          <w:lang w:val="en-US"/>
        </w:rPr>
      </w:pPr>
      <w:r w:rsidRPr="00CB42DC">
        <w:rPr>
          <w:lang w:val="en-US"/>
        </w:rPr>
        <w:t xml:space="preserve">2.2.1. Leave the blocks on ice for 15 min to facilitate the sectioning. </w:t>
      </w:r>
    </w:p>
    <w:p w14:paraId="40AD08BE" w14:textId="77777777" w:rsidR="00C839A1" w:rsidRPr="00CB42DC" w:rsidRDefault="00C839A1" w:rsidP="00FF6150">
      <w:pPr>
        <w:pBdr>
          <w:top w:val="nil"/>
          <w:left w:val="nil"/>
          <w:bottom w:val="nil"/>
          <w:right w:val="nil"/>
          <w:between w:val="nil"/>
        </w:pBdr>
        <w:jc w:val="both"/>
        <w:rPr>
          <w:lang w:val="en-US"/>
        </w:rPr>
      </w:pPr>
    </w:p>
    <w:p w14:paraId="2BB41BF7" w14:textId="7CC1AA60" w:rsidR="008822D2" w:rsidRPr="00CB42DC" w:rsidRDefault="00C839A1" w:rsidP="00FF6150">
      <w:pPr>
        <w:pBdr>
          <w:top w:val="nil"/>
          <w:left w:val="nil"/>
          <w:bottom w:val="nil"/>
          <w:right w:val="nil"/>
          <w:between w:val="nil"/>
        </w:pBdr>
        <w:jc w:val="both"/>
        <w:rPr>
          <w:lang w:val="en-US"/>
        </w:rPr>
      </w:pPr>
      <w:r w:rsidRPr="00CB42DC">
        <w:rPr>
          <w:lang w:val="en-US"/>
        </w:rPr>
        <w:t xml:space="preserve">2.2.2. </w:t>
      </w:r>
      <w:r w:rsidR="001B2C6D" w:rsidRPr="00CB42DC">
        <w:rPr>
          <w:highlight w:val="yellow"/>
          <w:lang w:val="en-US"/>
        </w:rPr>
        <w:t xml:space="preserve">Using the best possible FFPE block, cut </w:t>
      </w:r>
      <w:r w:rsidR="00CF5E07">
        <w:rPr>
          <w:highlight w:val="yellow"/>
          <w:lang w:val="en-US"/>
        </w:rPr>
        <w:t>2-4</w:t>
      </w:r>
      <w:r w:rsidR="001B2C6D" w:rsidRPr="00CB42DC">
        <w:rPr>
          <w:highlight w:val="yellow"/>
          <w:lang w:val="en-US"/>
        </w:rPr>
        <w:t xml:space="preserve"> sections that are 50 </w:t>
      </w:r>
      <w:proofErr w:type="spellStart"/>
      <w:r w:rsidR="001B2C6D" w:rsidRPr="00CB42DC">
        <w:rPr>
          <w:highlight w:val="yellow"/>
          <w:lang w:val="en-US"/>
        </w:rPr>
        <w:t>μm</w:t>
      </w:r>
      <w:proofErr w:type="spellEnd"/>
      <w:r w:rsidR="001B2C6D" w:rsidRPr="00CB42DC">
        <w:rPr>
          <w:highlight w:val="yellow"/>
          <w:lang w:val="en-US"/>
        </w:rPr>
        <w:t xml:space="preserve"> thick (</w:t>
      </w:r>
      <w:r w:rsidR="00CF5E07">
        <w:rPr>
          <w:highlight w:val="yellow"/>
          <w:lang w:val="en-US"/>
        </w:rPr>
        <w:t>depending on the amount of CV</w:t>
      </w:r>
      <w:r w:rsidR="0086390F" w:rsidRPr="00CB42DC">
        <w:rPr>
          <w:highlight w:val="yellow"/>
          <w:lang w:val="en-US"/>
        </w:rPr>
        <w:t>)</w:t>
      </w:r>
      <w:r w:rsidR="001B2C6D" w:rsidRPr="00CB42DC">
        <w:rPr>
          <w:highlight w:val="yellow"/>
          <w:lang w:val="en-US"/>
        </w:rPr>
        <w:t xml:space="preserve"> </w:t>
      </w:r>
      <w:r w:rsidR="00D93B2D">
        <w:rPr>
          <w:highlight w:val="yellow"/>
          <w:lang w:val="en-US"/>
        </w:rPr>
        <w:t>using</w:t>
      </w:r>
      <w:r w:rsidR="00D93B2D" w:rsidRPr="00CB42DC">
        <w:rPr>
          <w:highlight w:val="yellow"/>
          <w:lang w:val="en-US"/>
        </w:rPr>
        <w:t xml:space="preserve"> </w:t>
      </w:r>
      <w:r w:rsidR="009E18C8" w:rsidRPr="00CB42DC">
        <w:rPr>
          <w:highlight w:val="yellow"/>
          <w:lang w:val="en-US"/>
        </w:rPr>
        <w:t>a</w:t>
      </w:r>
      <w:r w:rsidR="00446FCA" w:rsidRPr="00CB42DC">
        <w:rPr>
          <w:highlight w:val="yellow"/>
          <w:lang w:val="en-US"/>
        </w:rPr>
        <w:t xml:space="preserve"> </w:t>
      </w:r>
      <w:r w:rsidR="001B2C6D" w:rsidRPr="00CB42DC">
        <w:rPr>
          <w:highlight w:val="yellow"/>
          <w:lang w:val="en-US"/>
        </w:rPr>
        <w:t>microtome.</w:t>
      </w:r>
    </w:p>
    <w:p w14:paraId="1B287610" w14:textId="581054F6" w:rsidR="00C839A1" w:rsidRDefault="00C839A1" w:rsidP="00FF6150">
      <w:pPr>
        <w:pBdr>
          <w:top w:val="nil"/>
          <w:left w:val="nil"/>
          <w:bottom w:val="nil"/>
          <w:right w:val="nil"/>
          <w:between w:val="nil"/>
        </w:pBdr>
        <w:jc w:val="both"/>
        <w:rPr>
          <w:lang w:val="en-US"/>
        </w:rPr>
      </w:pPr>
    </w:p>
    <w:p w14:paraId="0598494C" w14:textId="140FC7CC" w:rsidR="00987E86" w:rsidRDefault="00987E86" w:rsidP="00FF6150">
      <w:pPr>
        <w:pBdr>
          <w:top w:val="nil"/>
          <w:left w:val="nil"/>
          <w:bottom w:val="nil"/>
          <w:right w:val="nil"/>
          <w:between w:val="nil"/>
        </w:pBdr>
        <w:jc w:val="both"/>
        <w:rPr>
          <w:lang w:val="en-US"/>
        </w:rPr>
      </w:pPr>
      <w:r>
        <w:rPr>
          <w:lang w:val="en-US"/>
        </w:rPr>
        <w:t xml:space="preserve">NOTE: </w:t>
      </w:r>
      <w:r w:rsidRPr="00CB42DC">
        <w:rPr>
          <w:lang w:val="en-US"/>
        </w:rPr>
        <w:t>For flow cytometry it is preferable to have thicker sections.</w:t>
      </w:r>
    </w:p>
    <w:p w14:paraId="3C70942F" w14:textId="77777777" w:rsidR="001E2765" w:rsidRPr="00CB42DC" w:rsidRDefault="001E2765" w:rsidP="00FF6150">
      <w:pPr>
        <w:pBdr>
          <w:top w:val="nil"/>
          <w:left w:val="nil"/>
          <w:bottom w:val="nil"/>
          <w:right w:val="nil"/>
          <w:between w:val="nil"/>
        </w:pBdr>
        <w:jc w:val="both"/>
        <w:rPr>
          <w:lang w:val="en-US"/>
        </w:rPr>
      </w:pPr>
    </w:p>
    <w:p w14:paraId="37A1A3BB" w14:textId="4A3B259B" w:rsidR="008822D2" w:rsidRPr="00CB42DC" w:rsidRDefault="00C839A1" w:rsidP="00FF6150">
      <w:pPr>
        <w:pBdr>
          <w:top w:val="nil"/>
          <w:left w:val="nil"/>
          <w:bottom w:val="nil"/>
          <w:right w:val="nil"/>
          <w:between w:val="nil"/>
        </w:pBdr>
        <w:jc w:val="both"/>
        <w:rPr>
          <w:lang w:val="en-US"/>
        </w:rPr>
      </w:pPr>
      <w:r w:rsidRPr="00CB42DC">
        <w:rPr>
          <w:lang w:val="en-US"/>
        </w:rPr>
        <w:t xml:space="preserve">2.2.3. </w:t>
      </w:r>
      <w:r w:rsidR="001B2C6D" w:rsidRPr="00CB42DC">
        <w:rPr>
          <w:highlight w:val="yellow"/>
          <w:lang w:val="en-US"/>
        </w:rPr>
        <w:t xml:space="preserve">In the case that an ideal FFPE block is not available, </w:t>
      </w:r>
      <w:r w:rsidR="002F365F" w:rsidRPr="00CB42DC">
        <w:rPr>
          <w:highlight w:val="yellow"/>
          <w:lang w:val="en-US"/>
        </w:rPr>
        <w:t>aim</w:t>
      </w:r>
      <w:r w:rsidR="001B2C6D" w:rsidRPr="00CB42DC">
        <w:rPr>
          <w:highlight w:val="yellow"/>
          <w:lang w:val="en-US"/>
        </w:rPr>
        <w:t xml:space="preserve"> to maintain the ratio of CV to maternal tissue nonetheless. </w:t>
      </w:r>
      <w:r w:rsidR="00DF5AB0">
        <w:rPr>
          <w:highlight w:val="yellow"/>
          <w:lang w:val="en-US"/>
        </w:rPr>
        <w:t>For example, i</w:t>
      </w:r>
      <w:r w:rsidR="001B2C6D" w:rsidRPr="00CB42DC">
        <w:rPr>
          <w:highlight w:val="yellow"/>
          <w:lang w:val="en-US"/>
        </w:rPr>
        <w:t xml:space="preserve">f only 30% of the block is made up of CV while the rest has maternal tissues, then remove at least half of the </w:t>
      </w:r>
      <w:r w:rsidR="0086390F" w:rsidRPr="00CB42DC">
        <w:rPr>
          <w:highlight w:val="yellow"/>
          <w:lang w:val="en-US"/>
        </w:rPr>
        <w:t xml:space="preserve">section that contains the </w:t>
      </w:r>
      <w:r w:rsidR="001B2C6D" w:rsidRPr="00CB42DC">
        <w:rPr>
          <w:highlight w:val="yellow"/>
          <w:lang w:val="en-US"/>
        </w:rPr>
        <w:t>maternal tissues and use more sections to compensate.</w:t>
      </w:r>
      <w:r w:rsidR="00CA32F4" w:rsidRPr="00CB42DC">
        <w:rPr>
          <w:lang w:val="en-US"/>
        </w:rPr>
        <w:t xml:space="preserve"> Refer to </w:t>
      </w:r>
      <w:r w:rsidR="00CA32F4" w:rsidRPr="00CB42DC">
        <w:rPr>
          <w:b/>
          <w:bCs/>
          <w:lang w:val="en-US"/>
        </w:rPr>
        <w:t xml:space="preserve">Figure </w:t>
      </w:r>
      <w:r w:rsidR="00865A44" w:rsidRPr="00CB42DC">
        <w:rPr>
          <w:b/>
          <w:bCs/>
          <w:lang w:val="en-US"/>
        </w:rPr>
        <w:t>7</w:t>
      </w:r>
      <w:r w:rsidR="00CA32F4" w:rsidRPr="00CB42DC">
        <w:rPr>
          <w:lang w:val="en-US"/>
        </w:rPr>
        <w:t>.</w:t>
      </w:r>
    </w:p>
    <w:p w14:paraId="69C7DC92" w14:textId="77777777" w:rsidR="00C839A1" w:rsidRPr="00CB42DC" w:rsidRDefault="00C839A1" w:rsidP="00FF6150">
      <w:pPr>
        <w:pBdr>
          <w:top w:val="nil"/>
          <w:left w:val="nil"/>
          <w:bottom w:val="nil"/>
          <w:right w:val="nil"/>
          <w:between w:val="nil"/>
        </w:pBdr>
        <w:jc w:val="both"/>
        <w:rPr>
          <w:lang w:val="en-US"/>
        </w:rPr>
      </w:pPr>
    </w:p>
    <w:p w14:paraId="5B953B5E" w14:textId="62CC731C" w:rsidR="008C08FE" w:rsidRPr="00CB42DC" w:rsidRDefault="00C839A1" w:rsidP="00FF6150">
      <w:pPr>
        <w:pBdr>
          <w:top w:val="nil"/>
          <w:left w:val="nil"/>
          <w:bottom w:val="nil"/>
          <w:right w:val="nil"/>
          <w:between w:val="nil"/>
        </w:pBdr>
        <w:jc w:val="both"/>
        <w:rPr>
          <w:lang w:val="en-US"/>
        </w:rPr>
      </w:pPr>
      <w:r w:rsidRPr="00CB42DC">
        <w:rPr>
          <w:lang w:val="en-US"/>
        </w:rPr>
        <w:t xml:space="preserve">2.2.4. </w:t>
      </w:r>
      <w:r w:rsidR="001B2C6D" w:rsidRPr="00CB42DC">
        <w:rPr>
          <w:highlight w:val="yellow"/>
          <w:lang w:val="en-US"/>
        </w:rPr>
        <w:t>Place the sections in labelled 15 m</w:t>
      </w:r>
      <w:r w:rsidR="006B46FE" w:rsidRPr="00CB42DC">
        <w:rPr>
          <w:highlight w:val="yellow"/>
          <w:lang w:val="en-US"/>
        </w:rPr>
        <w:t>L</w:t>
      </w:r>
      <w:r w:rsidR="001B2C6D" w:rsidRPr="00CB42DC">
        <w:rPr>
          <w:highlight w:val="yellow"/>
          <w:lang w:val="en-US"/>
        </w:rPr>
        <w:t xml:space="preserve"> tubes.</w:t>
      </w:r>
      <w:r w:rsidR="001B2C6D" w:rsidRPr="00CB42DC">
        <w:rPr>
          <w:lang w:val="en-US"/>
        </w:rPr>
        <w:t xml:space="preserve"> </w:t>
      </w:r>
    </w:p>
    <w:p w14:paraId="0930E420" w14:textId="77777777" w:rsidR="008C08FE" w:rsidRPr="00CB42DC" w:rsidRDefault="008C08FE" w:rsidP="00FF6150">
      <w:pPr>
        <w:pBdr>
          <w:top w:val="nil"/>
          <w:left w:val="nil"/>
          <w:bottom w:val="nil"/>
          <w:right w:val="nil"/>
          <w:between w:val="nil"/>
        </w:pBdr>
        <w:jc w:val="both"/>
        <w:rPr>
          <w:lang w:val="en-US"/>
        </w:rPr>
      </w:pPr>
    </w:p>
    <w:p w14:paraId="4F12FDF9" w14:textId="0B2DE99C" w:rsidR="008822D2" w:rsidRPr="00CB42DC" w:rsidRDefault="008C08FE" w:rsidP="00FF6150">
      <w:pPr>
        <w:pBdr>
          <w:top w:val="nil"/>
          <w:left w:val="nil"/>
          <w:bottom w:val="nil"/>
          <w:right w:val="nil"/>
          <w:between w:val="nil"/>
        </w:pBdr>
        <w:jc w:val="both"/>
        <w:rPr>
          <w:lang w:val="en-US"/>
        </w:rPr>
      </w:pPr>
      <w:r w:rsidRPr="00CB42DC">
        <w:rPr>
          <w:lang w:val="en-US"/>
        </w:rPr>
        <w:t xml:space="preserve">NOTE: </w:t>
      </w:r>
      <w:r w:rsidR="001B2C6D" w:rsidRPr="00CB42DC">
        <w:rPr>
          <w:lang w:val="en-US"/>
        </w:rPr>
        <w:t xml:space="preserve">Be sure to tape over the labels because the </w:t>
      </w:r>
      <w:r w:rsidR="0086390F" w:rsidRPr="00CB42DC">
        <w:rPr>
          <w:lang w:val="en-US"/>
        </w:rPr>
        <w:t xml:space="preserve">organic </w:t>
      </w:r>
      <w:r w:rsidR="001B2C6D" w:rsidRPr="00CB42DC">
        <w:rPr>
          <w:lang w:val="en-US"/>
        </w:rPr>
        <w:t>reagents used in the next step can dissolve and remove the ink.</w:t>
      </w:r>
    </w:p>
    <w:p w14:paraId="26A60669" w14:textId="77777777" w:rsidR="008822D2" w:rsidRPr="00CB42DC" w:rsidRDefault="008822D2" w:rsidP="00FF6150">
      <w:pPr>
        <w:pBdr>
          <w:top w:val="nil"/>
          <w:left w:val="nil"/>
          <w:bottom w:val="nil"/>
          <w:right w:val="nil"/>
          <w:between w:val="nil"/>
        </w:pBdr>
        <w:jc w:val="both"/>
        <w:rPr>
          <w:lang w:val="en-US"/>
        </w:rPr>
      </w:pPr>
    </w:p>
    <w:p w14:paraId="4A50B286" w14:textId="73389A26" w:rsidR="008822D2" w:rsidRPr="00CB42DC" w:rsidRDefault="001B2C6D" w:rsidP="00FF6150">
      <w:pPr>
        <w:jc w:val="both"/>
        <w:rPr>
          <w:lang w:val="en-US"/>
        </w:rPr>
      </w:pPr>
      <w:r w:rsidRPr="00CD5499">
        <w:rPr>
          <w:highlight w:val="yellow"/>
          <w:lang w:val="en-US"/>
        </w:rPr>
        <w:t>2.</w:t>
      </w:r>
      <w:r w:rsidR="00FC6DC7" w:rsidRPr="00CD5499">
        <w:rPr>
          <w:highlight w:val="yellow"/>
          <w:lang w:val="en-US"/>
        </w:rPr>
        <w:t>3</w:t>
      </w:r>
      <w:r w:rsidRPr="00CD5499">
        <w:rPr>
          <w:highlight w:val="yellow"/>
          <w:lang w:val="en-US"/>
        </w:rPr>
        <w:t>. Flow cytometry protocol from FFPE tissues</w:t>
      </w:r>
    </w:p>
    <w:p w14:paraId="14DDAA5B" w14:textId="77777777" w:rsidR="008822D2" w:rsidRPr="00CB42DC" w:rsidRDefault="008822D2" w:rsidP="00FF6150">
      <w:pPr>
        <w:pBdr>
          <w:top w:val="nil"/>
          <w:left w:val="nil"/>
          <w:bottom w:val="nil"/>
          <w:right w:val="nil"/>
          <w:between w:val="nil"/>
        </w:pBdr>
        <w:jc w:val="both"/>
        <w:rPr>
          <w:lang w:val="en-US"/>
        </w:rPr>
      </w:pPr>
    </w:p>
    <w:p w14:paraId="16DD1936" w14:textId="48650BC7" w:rsidR="008822D2" w:rsidRPr="00CB42DC" w:rsidRDefault="001B2C6D" w:rsidP="00FF6150">
      <w:pPr>
        <w:pBdr>
          <w:top w:val="nil"/>
          <w:left w:val="nil"/>
          <w:bottom w:val="nil"/>
          <w:right w:val="nil"/>
          <w:between w:val="nil"/>
        </w:pBdr>
        <w:jc w:val="both"/>
        <w:rPr>
          <w:lang w:val="en-US"/>
        </w:rPr>
      </w:pPr>
      <w:r w:rsidRPr="0039539A">
        <w:rPr>
          <w:highlight w:val="yellow"/>
          <w:lang w:val="en-US"/>
        </w:rPr>
        <w:t>2.</w:t>
      </w:r>
      <w:r w:rsidR="00FC6DC7" w:rsidRPr="0039539A">
        <w:rPr>
          <w:highlight w:val="yellow"/>
          <w:lang w:val="en-US"/>
        </w:rPr>
        <w:t>3</w:t>
      </w:r>
      <w:r w:rsidRPr="0039539A">
        <w:rPr>
          <w:highlight w:val="yellow"/>
          <w:lang w:val="en-US"/>
        </w:rPr>
        <w:t xml:space="preserve">.1. Deparaffinization </w:t>
      </w:r>
      <w:r w:rsidR="000C6FCE" w:rsidRPr="0039539A">
        <w:rPr>
          <w:highlight w:val="yellow"/>
          <w:lang w:val="en-US"/>
        </w:rPr>
        <w:t>and</w:t>
      </w:r>
      <w:r w:rsidRPr="0039539A">
        <w:rPr>
          <w:highlight w:val="yellow"/>
          <w:lang w:val="en-US"/>
        </w:rPr>
        <w:t xml:space="preserve"> </w:t>
      </w:r>
      <w:r w:rsidR="00CD5499" w:rsidRPr="0039539A">
        <w:rPr>
          <w:highlight w:val="yellow"/>
          <w:lang w:val="en-US"/>
        </w:rPr>
        <w:t>r</w:t>
      </w:r>
      <w:r w:rsidRPr="0039539A">
        <w:rPr>
          <w:highlight w:val="yellow"/>
          <w:lang w:val="en-US"/>
        </w:rPr>
        <w:t>ehydration</w:t>
      </w:r>
      <w:r w:rsidRPr="00CB42DC">
        <w:rPr>
          <w:lang w:val="en-US"/>
        </w:rPr>
        <w:t xml:space="preserve"> </w:t>
      </w:r>
    </w:p>
    <w:p w14:paraId="3B1CF047" w14:textId="77777777" w:rsidR="008822D2" w:rsidRPr="00CB42DC" w:rsidRDefault="008822D2" w:rsidP="00FF6150">
      <w:pPr>
        <w:pBdr>
          <w:top w:val="nil"/>
          <w:left w:val="nil"/>
          <w:bottom w:val="nil"/>
          <w:right w:val="nil"/>
          <w:between w:val="nil"/>
        </w:pBdr>
        <w:jc w:val="both"/>
        <w:rPr>
          <w:lang w:val="en-US"/>
        </w:rPr>
      </w:pPr>
    </w:p>
    <w:p w14:paraId="67F3DDD0" w14:textId="0ED9EECF" w:rsidR="00DA61B3" w:rsidRDefault="00BF0BC8" w:rsidP="00FF6150">
      <w:pPr>
        <w:pBdr>
          <w:top w:val="nil"/>
          <w:left w:val="nil"/>
          <w:bottom w:val="nil"/>
          <w:right w:val="nil"/>
          <w:between w:val="nil"/>
        </w:pBdr>
        <w:jc w:val="both"/>
        <w:rPr>
          <w:lang w:val="en-US"/>
        </w:rPr>
      </w:pPr>
      <w:r w:rsidRPr="0039539A">
        <w:rPr>
          <w:highlight w:val="yellow"/>
          <w:lang w:val="en-US"/>
        </w:rPr>
        <w:t xml:space="preserve">2.3.1.1. </w:t>
      </w:r>
      <w:r w:rsidR="00306E57" w:rsidRPr="0039539A">
        <w:rPr>
          <w:highlight w:val="yellow"/>
          <w:lang w:val="en-US"/>
        </w:rPr>
        <w:t>Perform t</w:t>
      </w:r>
      <w:r w:rsidR="00DA61B3" w:rsidRPr="0039539A">
        <w:rPr>
          <w:highlight w:val="yellow"/>
          <w:lang w:val="en-US"/>
        </w:rPr>
        <w:t xml:space="preserve">he following washes </w:t>
      </w:r>
      <w:r w:rsidR="00306E57" w:rsidRPr="0039539A">
        <w:rPr>
          <w:highlight w:val="yellow"/>
          <w:lang w:val="en-US"/>
        </w:rPr>
        <w:t>(</w:t>
      </w:r>
      <w:r w:rsidR="00306E57" w:rsidRPr="0039539A">
        <w:rPr>
          <w:b/>
          <w:bCs/>
          <w:highlight w:val="yellow"/>
          <w:lang w:val="en-US"/>
        </w:rPr>
        <w:t>Table 3</w:t>
      </w:r>
      <w:r w:rsidR="00306E57" w:rsidRPr="0039539A">
        <w:rPr>
          <w:highlight w:val="yellow"/>
          <w:lang w:val="en-US"/>
        </w:rPr>
        <w:t>) u</w:t>
      </w:r>
      <w:r w:rsidR="00DA61B3" w:rsidRPr="0039539A">
        <w:rPr>
          <w:highlight w:val="yellow"/>
          <w:lang w:val="en-US"/>
        </w:rPr>
        <w:t>nder a fume hood.</w:t>
      </w:r>
      <w:r w:rsidR="001B2C6D" w:rsidRPr="00CB42DC">
        <w:rPr>
          <w:lang w:val="en-US"/>
        </w:rPr>
        <w:t xml:space="preserve"> </w:t>
      </w:r>
    </w:p>
    <w:p w14:paraId="24481404" w14:textId="41EC1BD3" w:rsidR="00E656DA" w:rsidRDefault="00E656DA" w:rsidP="00FF6150">
      <w:pPr>
        <w:pBdr>
          <w:top w:val="nil"/>
          <w:left w:val="nil"/>
          <w:bottom w:val="nil"/>
          <w:right w:val="nil"/>
          <w:between w:val="nil"/>
        </w:pBdr>
        <w:jc w:val="both"/>
        <w:rPr>
          <w:lang w:val="en-US"/>
        </w:rPr>
      </w:pPr>
    </w:p>
    <w:p w14:paraId="36560222" w14:textId="77777777" w:rsidR="00E656DA" w:rsidRPr="00E656DA" w:rsidRDefault="00E656DA" w:rsidP="00E656DA">
      <w:pPr>
        <w:pBdr>
          <w:top w:val="nil"/>
          <w:left w:val="nil"/>
          <w:bottom w:val="nil"/>
          <w:right w:val="nil"/>
          <w:between w:val="nil"/>
        </w:pBdr>
      </w:pPr>
      <w:r w:rsidRPr="00E656DA">
        <w:t xml:space="preserve">2.3.1.2. </w:t>
      </w:r>
      <w:r w:rsidRPr="000F04EF">
        <w:t>Fill the 15 mL tube with 6 mL of the appropriate reagent, following the order presented in Table 3, leave the sections in the reagents for the respective duration, and then remove the reagent using vacuum suction and a glass Pasteur pipette.</w:t>
      </w:r>
      <w:r w:rsidRPr="00E656DA">
        <w:t xml:space="preserve"> </w:t>
      </w:r>
    </w:p>
    <w:p w14:paraId="1C9C9EEE" w14:textId="77777777" w:rsidR="00E656DA" w:rsidRPr="000F31BD" w:rsidRDefault="00E656DA" w:rsidP="00E656DA">
      <w:pPr>
        <w:pBdr>
          <w:top w:val="nil"/>
          <w:left w:val="nil"/>
          <w:bottom w:val="nil"/>
          <w:right w:val="nil"/>
          <w:between w:val="nil"/>
        </w:pBdr>
      </w:pPr>
    </w:p>
    <w:p w14:paraId="3F89DC5D" w14:textId="77777777" w:rsidR="00E656DA" w:rsidRPr="005B2B6F" w:rsidRDefault="00E656DA" w:rsidP="00E656DA">
      <w:pPr>
        <w:pBdr>
          <w:top w:val="nil"/>
          <w:left w:val="nil"/>
          <w:bottom w:val="nil"/>
          <w:right w:val="nil"/>
          <w:between w:val="nil"/>
        </w:pBdr>
      </w:pPr>
      <w:r w:rsidRPr="00C871ED">
        <w:t xml:space="preserve">2.3.1.3. </w:t>
      </w:r>
      <w:r w:rsidRPr="00E656DA">
        <w:t>Between each step, dip the Pasteur pipette first in 70% ethanol, then in distilled water, and then proceed to the next step.</w:t>
      </w:r>
    </w:p>
    <w:p w14:paraId="26D7B5B3" w14:textId="77777777" w:rsidR="00E656DA" w:rsidRDefault="00E656DA" w:rsidP="00E656DA">
      <w:pPr>
        <w:pBdr>
          <w:top w:val="nil"/>
          <w:left w:val="nil"/>
          <w:bottom w:val="nil"/>
          <w:right w:val="nil"/>
          <w:between w:val="nil"/>
        </w:pBdr>
      </w:pPr>
    </w:p>
    <w:p w14:paraId="3C626CAB" w14:textId="77777777" w:rsidR="00E656DA" w:rsidRDefault="00E656DA" w:rsidP="00E656DA">
      <w:pPr>
        <w:pBdr>
          <w:top w:val="nil"/>
          <w:left w:val="nil"/>
          <w:bottom w:val="nil"/>
          <w:right w:val="nil"/>
          <w:between w:val="nil"/>
        </w:pBdr>
      </w:pPr>
      <w:r>
        <w:lastRenderedPageBreak/>
        <w:t xml:space="preserve">2.3.1.4. </w:t>
      </w:r>
      <w:r w:rsidRPr="005B2B6F">
        <w:t xml:space="preserve">Be very careful not to remove pieces of tissue along with the </w:t>
      </w:r>
      <w:r w:rsidRPr="00E656DA">
        <w:t>reagent. Tilt the 15 mL tube to a 60-degree angle to facilitate suction of the liquid reagent without drawing tissues.</w:t>
      </w:r>
      <w:r w:rsidRPr="005B2B6F">
        <w:t xml:space="preserve"> </w:t>
      </w:r>
    </w:p>
    <w:p w14:paraId="19F44E63" w14:textId="77777777" w:rsidR="00E656DA" w:rsidRDefault="00E656DA" w:rsidP="00FF6150">
      <w:pPr>
        <w:pBdr>
          <w:top w:val="nil"/>
          <w:left w:val="nil"/>
          <w:bottom w:val="nil"/>
          <w:right w:val="nil"/>
          <w:between w:val="nil"/>
        </w:pBdr>
        <w:jc w:val="both"/>
        <w:rPr>
          <w:lang w:val="en-US"/>
        </w:rPr>
      </w:pPr>
    </w:p>
    <w:p w14:paraId="348612E5" w14:textId="77777777" w:rsidR="001E6301" w:rsidRPr="00CB42DC" w:rsidRDefault="001E6301" w:rsidP="00FF6150">
      <w:pPr>
        <w:pBdr>
          <w:top w:val="nil"/>
          <w:left w:val="nil"/>
          <w:bottom w:val="nil"/>
          <w:right w:val="nil"/>
          <w:between w:val="nil"/>
        </w:pBdr>
        <w:jc w:val="both"/>
        <w:rPr>
          <w:lang w:val="en-US"/>
        </w:rPr>
      </w:pPr>
    </w:p>
    <w:p w14:paraId="0499624A" w14:textId="60C01EBD" w:rsidR="00900870" w:rsidRPr="00CB42DC" w:rsidRDefault="00743AB1" w:rsidP="00FF6150">
      <w:pPr>
        <w:pBdr>
          <w:top w:val="nil"/>
          <w:left w:val="nil"/>
          <w:bottom w:val="nil"/>
          <w:right w:val="nil"/>
          <w:between w:val="nil"/>
        </w:pBdr>
        <w:jc w:val="both"/>
        <w:rPr>
          <w:lang w:val="en-US"/>
        </w:rPr>
      </w:pPr>
      <w:r w:rsidRPr="00743AB1" w:rsidDel="00743AB1">
        <w:rPr>
          <w:lang w:val="en-US"/>
        </w:rPr>
        <w:t xml:space="preserve"> </w:t>
      </w:r>
      <w:r w:rsidR="00900870" w:rsidRPr="00CB42DC">
        <w:rPr>
          <w:lang w:val="en-US"/>
        </w:rPr>
        <w:t xml:space="preserve">[Place </w:t>
      </w:r>
      <w:r w:rsidR="00322FE4" w:rsidRPr="00CB42DC">
        <w:rPr>
          <w:b/>
          <w:bCs/>
          <w:lang w:val="en-US"/>
        </w:rPr>
        <w:t>T</w:t>
      </w:r>
      <w:r w:rsidR="00900870" w:rsidRPr="00CB42DC">
        <w:rPr>
          <w:b/>
          <w:bCs/>
          <w:lang w:val="en-US"/>
        </w:rPr>
        <w:t>able 3</w:t>
      </w:r>
      <w:r w:rsidR="00900870" w:rsidRPr="00CB42DC">
        <w:rPr>
          <w:lang w:val="en-US"/>
        </w:rPr>
        <w:t xml:space="preserve"> here]</w:t>
      </w:r>
    </w:p>
    <w:p w14:paraId="67C6A1FE" w14:textId="77777777" w:rsidR="008822D2" w:rsidRPr="00CB42DC" w:rsidRDefault="008822D2" w:rsidP="00FF6150">
      <w:pPr>
        <w:pBdr>
          <w:top w:val="nil"/>
          <w:left w:val="nil"/>
          <w:bottom w:val="nil"/>
          <w:right w:val="nil"/>
          <w:between w:val="nil"/>
        </w:pBdr>
        <w:jc w:val="both"/>
        <w:rPr>
          <w:lang w:val="en-US"/>
        </w:rPr>
      </w:pPr>
    </w:p>
    <w:p w14:paraId="76C1F33C" w14:textId="487FFD4C" w:rsidR="008822D2" w:rsidRPr="00CB42DC" w:rsidRDefault="008C08FE" w:rsidP="00FF6150">
      <w:pPr>
        <w:jc w:val="both"/>
        <w:rPr>
          <w:lang w:val="en-US"/>
        </w:rPr>
      </w:pPr>
      <w:r w:rsidRPr="00CB42DC">
        <w:rPr>
          <w:lang w:val="en-US"/>
        </w:rPr>
        <w:t xml:space="preserve">CAUTION: </w:t>
      </w:r>
      <w:r w:rsidR="00DA61B3" w:rsidRPr="00CB42DC">
        <w:rPr>
          <w:lang w:val="en-US"/>
        </w:rPr>
        <w:t>The discarded liquids contain xylene and should be disposed of in xylene waste containers.</w:t>
      </w:r>
    </w:p>
    <w:p w14:paraId="1C64C74E" w14:textId="77777777" w:rsidR="00DA61B3" w:rsidRPr="00CB42DC" w:rsidRDefault="00DA61B3" w:rsidP="00FF6150">
      <w:pPr>
        <w:jc w:val="both"/>
        <w:rPr>
          <w:lang w:val="en-US"/>
        </w:rPr>
      </w:pPr>
    </w:p>
    <w:p w14:paraId="7810232C" w14:textId="4887719A" w:rsidR="0099490E" w:rsidRPr="00CB42DC" w:rsidRDefault="001B2C6D" w:rsidP="00FF6150">
      <w:pPr>
        <w:jc w:val="both"/>
        <w:rPr>
          <w:lang w:val="en-US"/>
        </w:rPr>
      </w:pPr>
      <w:r w:rsidRPr="00CB42DC">
        <w:rPr>
          <w:lang w:val="en-US"/>
        </w:rPr>
        <w:t>2.</w:t>
      </w:r>
      <w:r w:rsidR="00FC6DC7" w:rsidRPr="00CB42DC">
        <w:rPr>
          <w:lang w:val="en-US"/>
        </w:rPr>
        <w:t>3</w:t>
      </w:r>
      <w:r w:rsidRPr="00CB42DC">
        <w:rPr>
          <w:lang w:val="en-US"/>
        </w:rPr>
        <w:t xml:space="preserve">.2. </w:t>
      </w:r>
      <w:r w:rsidR="0099490E" w:rsidRPr="00CB42DC">
        <w:rPr>
          <w:lang w:val="en-US"/>
        </w:rPr>
        <w:t>Solution preparation</w:t>
      </w:r>
    </w:p>
    <w:p w14:paraId="490BA55B" w14:textId="77777777" w:rsidR="005B2B6F" w:rsidRPr="000C6FCE" w:rsidRDefault="005B2B6F" w:rsidP="00FF6150">
      <w:pPr>
        <w:jc w:val="both"/>
        <w:rPr>
          <w:rFonts w:eastAsia="Arial Unicode MS" w:cs="Arial"/>
          <w:lang w:val="en-US"/>
        </w:rPr>
      </w:pPr>
    </w:p>
    <w:p w14:paraId="3798CFE0" w14:textId="6FE8E77E" w:rsidR="005B2B6F" w:rsidRPr="00306E57" w:rsidRDefault="006765D4" w:rsidP="00FF6150">
      <w:pPr>
        <w:jc w:val="both"/>
        <w:rPr>
          <w:rFonts w:eastAsia="Arial Unicode MS" w:cs="Arial"/>
          <w:lang w:val="en-US"/>
        </w:rPr>
      </w:pPr>
      <w:r w:rsidRPr="00306E57">
        <w:rPr>
          <w:rFonts w:eastAsia="Arial Unicode MS" w:cs="Arial"/>
          <w:lang w:val="en-US"/>
        </w:rPr>
        <w:t xml:space="preserve">2.3.2.1. </w:t>
      </w:r>
      <w:r w:rsidR="00306E57" w:rsidRPr="00306E57">
        <w:rPr>
          <w:rFonts w:eastAsia="Arial Unicode MS" w:cs="Arial"/>
          <w:lang w:val="en-US"/>
        </w:rPr>
        <w:t>Prepare c</w:t>
      </w:r>
      <w:r w:rsidR="005B2B6F" w:rsidRPr="00306E57">
        <w:rPr>
          <w:rFonts w:eastAsia="Arial Unicode MS" w:cs="Arial"/>
          <w:lang w:val="en-US"/>
        </w:rPr>
        <w:t xml:space="preserve">itrate solution </w:t>
      </w:r>
      <w:r w:rsidR="00306E57" w:rsidRPr="00306E57">
        <w:rPr>
          <w:rFonts w:eastAsia="Arial Unicode MS" w:cs="Arial"/>
          <w:lang w:val="en-US"/>
        </w:rPr>
        <w:t>by d</w:t>
      </w:r>
      <w:r w:rsidR="005B2B6F" w:rsidRPr="00306E57">
        <w:rPr>
          <w:rFonts w:eastAsia="Arial Unicode MS" w:cs="Arial"/>
          <w:lang w:val="en-US"/>
        </w:rPr>
        <w:t>issolv</w:t>
      </w:r>
      <w:r w:rsidR="00306E57" w:rsidRPr="00306E57">
        <w:rPr>
          <w:rFonts w:eastAsia="Arial Unicode MS" w:cs="Arial"/>
          <w:lang w:val="en-US"/>
        </w:rPr>
        <w:t>ing</w:t>
      </w:r>
      <w:r w:rsidR="005B2B6F" w:rsidRPr="00306E57">
        <w:rPr>
          <w:rFonts w:eastAsia="Arial Unicode MS" w:cs="Arial"/>
          <w:lang w:val="en-US"/>
        </w:rPr>
        <w:t xml:space="preserve"> </w:t>
      </w:r>
      <w:r w:rsidR="005B2B6F" w:rsidRPr="00306E57">
        <w:rPr>
          <w:lang w:val="en-US"/>
        </w:rPr>
        <w:t>2</w:t>
      </w:r>
      <w:r w:rsidR="00306E57" w:rsidRPr="00306E57">
        <w:rPr>
          <w:lang w:val="en-US"/>
        </w:rPr>
        <w:t xml:space="preserve"> </w:t>
      </w:r>
      <w:r w:rsidR="005B2B6F" w:rsidRPr="00306E57">
        <w:rPr>
          <w:lang w:val="en-US"/>
        </w:rPr>
        <w:t>g of citric acid in 1 L of double distilled water. Bring the pH to 6. Store at 4</w:t>
      </w:r>
      <w:r w:rsidR="00B85727" w:rsidRPr="00306E57">
        <w:rPr>
          <w:lang w:val="en-US"/>
        </w:rPr>
        <w:t xml:space="preserve"> </w:t>
      </w:r>
      <w:r w:rsidR="005B2B6F" w:rsidRPr="00306E57">
        <w:rPr>
          <w:lang w:val="en-US"/>
        </w:rPr>
        <w:t>°C.</w:t>
      </w:r>
    </w:p>
    <w:p w14:paraId="625AB976" w14:textId="4D89C6FF" w:rsidR="0099490E" w:rsidRPr="00CB42DC" w:rsidRDefault="0099490E" w:rsidP="00FF6150">
      <w:pPr>
        <w:jc w:val="both"/>
        <w:rPr>
          <w:lang w:val="en-US"/>
        </w:rPr>
      </w:pPr>
    </w:p>
    <w:p w14:paraId="44BFE9F8" w14:textId="3D5F6676" w:rsidR="0099490E" w:rsidRPr="00306E57" w:rsidRDefault="006765D4" w:rsidP="00FF6150">
      <w:pPr>
        <w:jc w:val="both"/>
        <w:rPr>
          <w:rFonts w:eastAsia="Arial Unicode MS" w:cs="Arial"/>
          <w:lang w:val="en-US"/>
        </w:rPr>
      </w:pPr>
      <w:r w:rsidRPr="00306E57">
        <w:rPr>
          <w:rFonts w:eastAsia="Arial Unicode MS" w:cs="Arial"/>
          <w:lang w:val="en-US"/>
        </w:rPr>
        <w:t xml:space="preserve">2.3.2.2. </w:t>
      </w:r>
      <w:r w:rsidR="00306E57" w:rsidRPr="00306E57">
        <w:rPr>
          <w:rFonts w:eastAsia="Arial Unicode MS" w:cs="Arial"/>
          <w:lang w:val="en-US"/>
        </w:rPr>
        <w:t>Prepare p</w:t>
      </w:r>
      <w:r w:rsidR="0099490E" w:rsidRPr="00306E57">
        <w:rPr>
          <w:rFonts w:eastAsia="Arial Unicode MS" w:cs="Arial"/>
          <w:lang w:val="en-US"/>
        </w:rPr>
        <w:t>epsin</w:t>
      </w:r>
      <w:r w:rsidR="00A5007D" w:rsidRPr="00306E57">
        <w:rPr>
          <w:rFonts w:eastAsia="Arial Unicode MS" w:cs="Arial"/>
          <w:lang w:val="en-US"/>
        </w:rPr>
        <w:t xml:space="preserve"> solution </w:t>
      </w:r>
      <w:r w:rsidR="00306E57" w:rsidRPr="00306E57">
        <w:rPr>
          <w:rFonts w:eastAsia="Arial Unicode MS" w:cs="Arial"/>
          <w:lang w:val="en-US"/>
        </w:rPr>
        <w:t>by</w:t>
      </w:r>
      <w:r w:rsidRPr="00306E57">
        <w:rPr>
          <w:rFonts w:eastAsia="Arial Unicode MS" w:cs="Arial"/>
          <w:lang w:val="en-US"/>
        </w:rPr>
        <w:t xml:space="preserve"> </w:t>
      </w:r>
      <w:r w:rsidR="00306E57" w:rsidRPr="00306E57">
        <w:rPr>
          <w:rFonts w:eastAsia="Arial Unicode MS" w:cs="Arial"/>
          <w:lang w:val="en-US"/>
        </w:rPr>
        <w:t>d</w:t>
      </w:r>
      <w:r w:rsidRPr="00306E57">
        <w:rPr>
          <w:rFonts w:eastAsia="Arial Unicode MS" w:cs="Arial"/>
          <w:lang w:val="en-US"/>
        </w:rPr>
        <w:t>issolv</w:t>
      </w:r>
      <w:r w:rsidR="00306E57" w:rsidRPr="00306E57">
        <w:rPr>
          <w:rFonts w:eastAsia="Arial Unicode MS" w:cs="Arial"/>
          <w:lang w:val="en-US"/>
        </w:rPr>
        <w:t>ing</w:t>
      </w:r>
      <w:r w:rsidRPr="00306E57">
        <w:rPr>
          <w:rFonts w:eastAsia="Arial Unicode MS" w:cs="Arial"/>
          <w:lang w:val="en-US"/>
        </w:rPr>
        <w:t xml:space="preserve"> </w:t>
      </w:r>
      <w:r w:rsidR="0099490E" w:rsidRPr="00306E57">
        <w:rPr>
          <w:rFonts w:eastAsia="Arial Unicode MS" w:cs="Arial"/>
          <w:lang w:val="en-US"/>
        </w:rPr>
        <w:t>0.01</w:t>
      </w:r>
      <w:r w:rsidR="00306E57" w:rsidRPr="00306E57">
        <w:rPr>
          <w:rFonts w:eastAsia="Arial Unicode MS" w:cs="Arial"/>
          <w:lang w:val="en-US"/>
        </w:rPr>
        <w:t xml:space="preserve"> </w:t>
      </w:r>
      <w:r w:rsidR="0099490E" w:rsidRPr="00306E57">
        <w:rPr>
          <w:rFonts w:eastAsia="Arial Unicode MS" w:cs="Arial"/>
          <w:lang w:val="en-US"/>
        </w:rPr>
        <w:t xml:space="preserve">g </w:t>
      </w:r>
      <w:r w:rsidR="00306E57" w:rsidRPr="00306E57">
        <w:rPr>
          <w:rFonts w:eastAsia="Arial Unicode MS" w:cs="Arial"/>
          <w:lang w:val="en-US"/>
        </w:rPr>
        <w:t xml:space="preserve">of </w:t>
      </w:r>
      <w:r w:rsidR="0099490E" w:rsidRPr="00306E57">
        <w:rPr>
          <w:rFonts w:eastAsia="Arial Unicode MS" w:cs="Arial"/>
          <w:lang w:val="en-US"/>
        </w:rPr>
        <w:t>pepsin in 2 m</w:t>
      </w:r>
      <w:r w:rsidR="006B46FE" w:rsidRPr="00306E57">
        <w:rPr>
          <w:rFonts w:eastAsia="Arial Unicode MS" w:cs="Arial"/>
          <w:lang w:val="en-US"/>
        </w:rPr>
        <w:t>L</w:t>
      </w:r>
      <w:r w:rsidR="0099490E" w:rsidRPr="00306E57">
        <w:rPr>
          <w:rFonts w:eastAsia="Arial Unicode MS" w:cs="Arial"/>
          <w:lang w:val="en-US"/>
        </w:rPr>
        <w:t xml:space="preserve"> of 9 parts per thousand NaCl, pH 1.64</w:t>
      </w:r>
      <w:r w:rsidRPr="00306E57">
        <w:rPr>
          <w:rFonts w:eastAsia="Arial Unicode MS" w:cs="Arial"/>
          <w:lang w:val="en-US"/>
        </w:rPr>
        <w:t>. This is</w:t>
      </w:r>
      <w:r w:rsidR="0099490E" w:rsidRPr="00306E57">
        <w:rPr>
          <w:rFonts w:eastAsia="Arial Unicode MS" w:cs="Arial"/>
          <w:lang w:val="en-US"/>
        </w:rPr>
        <w:t xml:space="preserve"> for one sample.</w:t>
      </w:r>
    </w:p>
    <w:p w14:paraId="75483811" w14:textId="77777777" w:rsidR="001753C4" w:rsidRPr="00CB42DC" w:rsidRDefault="001753C4" w:rsidP="00FF6150">
      <w:pPr>
        <w:jc w:val="both"/>
        <w:rPr>
          <w:rFonts w:eastAsia="Arial Unicode MS" w:cs="Arial"/>
          <w:lang w:val="en-US"/>
        </w:rPr>
      </w:pPr>
    </w:p>
    <w:p w14:paraId="3F103CC4" w14:textId="3D10ED2D" w:rsidR="00322FE4" w:rsidRPr="00CB42DC" w:rsidRDefault="00322FE4" w:rsidP="00FF6150">
      <w:pPr>
        <w:jc w:val="both"/>
        <w:rPr>
          <w:rFonts w:eastAsia="Arial Unicode MS" w:cs="Arial"/>
          <w:lang w:val="en-US"/>
        </w:rPr>
      </w:pPr>
      <w:r w:rsidRPr="00CB42DC">
        <w:rPr>
          <w:rFonts w:eastAsia="Arial Unicode MS" w:cs="Arial"/>
          <w:lang w:val="en-US"/>
        </w:rPr>
        <w:t>CAUTION: Pepsin is toxic and can easily disperse and become airborne. Wear a mask when handling pepsin in its powder form and wipe down all of the working area after using it.</w:t>
      </w:r>
    </w:p>
    <w:p w14:paraId="56ACA2C5" w14:textId="77777777" w:rsidR="008640C8" w:rsidRPr="00CB42DC" w:rsidRDefault="008640C8" w:rsidP="00FF6150">
      <w:pPr>
        <w:jc w:val="both"/>
        <w:rPr>
          <w:rFonts w:eastAsia="Arial Unicode MS" w:cs="Arial"/>
          <w:lang w:val="en-US"/>
        </w:rPr>
      </w:pPr>
    </w:p>
    <w:p w14:paraId="4A00A8CC" w14:textId="059C8ECB" w:rsidR="00F96562" w:rsidRPr="00306E57" w:rsidRDefault="006765D4" w:rsidP="00FF6150">
      <w:pPr>
        <w:jc w:val="both"/>
        <w:rPr>
          <w:rFonts w:eastAsia="Arial Unicode MS" w:cs="Arial"/>
          <w:lang w:val="en-US"/>
        </w:rPr>
      </w:pPr>
      <w:r w:rsidRPr="00306E57">
        <w:rPr>
          <w:rFonts w:eastAsia="Arial Unicode MS" w:cs="Arial"/>
          <w:lang w:val="en-US"/>
        </w:rPr>
        <w:t xml:space="preserve">2.3.2.3. </w:t>
      </w:r>
      <w:r w:rsidR="00F96562" w:rsidRPr="00306E57">
        <w:rPr>
          <w:rFonts w:eastAsia="Arial Unicode MS" w:cs="Arial"/>
          <w:lang w:val="en-US"/>
        </w:rPr>
        <w:t>Propidium Iodide (PI)</w:t>
      </w:r>
      <w:r w:rsidR="009A68D8" w:rsidRPr="00306E57">
        <w:rPr>
          <w:rFonts w:eastAsia="Arial Unicode MS" w:cs="Arial"/>
          <w:lang w:val="en-US"/>
        </w:rPr>
        <w:t xml:space="preserve">-ribonuclease A </w:t>
      </w:r>
      <w:r w:rsidR="00F96562" w:rsidRPr="00306E57">
        <w:rPr>
          <w:rFonts w:eastAsia="Arial Unicode MS" w:cs="Arial"/>
          <w:lang w:val="en-US"/>
        </w:rPr>
        <w:t>solution preparation</w:t>
      </w:r>
      <w:r w:rsidR="001753C4" w:rsidRPr="00306E57">
        <w:rPr>
          <w:rFonts w:eastAsia="Arial Unicode MS" w:cs="Arial"/>
          <w:lang w:val="en-US"/>
        </w:rPr>
        <w:t xml:space="preserve"> for one sample.</w:t>
      </w:r>
    </w:p>
    <w:p w14:paraId="51D5B7F9" w14:textId="77777777" w:rsidR="001753C4" w:rsidRPr="000C6FCE" w:rsidRDefault="001753C4" w:rsidP="00FF6150">
      <w:pPr>
        <w:jc w:val="both"/>
        <w:rPr>
          <w:rFonts w:eastAsia="Arial Unicode MS" w:cs="Arial"/>
          <w:lang w:val="en-US"/>
        </w:rPr>
      </w:pPr>
    </w:p>
    <w:p w14:paraId="16587FB7" w14:textId="2A10AD66" w:rsidR="00F96562" w:rsidRPr="000C6FCE" w:rsidRDefault="001753C4" w:rsidP="00FF6150">
      <w:pPr>
        <w:jc w:val="both"/>
        <w:rPr>
          <w:rFonts w:eastAsia="Arial Unicode MS" w:cs="Arial"/>
          <w:lang w:val="en-US"/>
        </w:rPr>
      </w:pPr>
      <w:r w:rsidRPr="000C6FCE">
        <w:rPr>
          <w:rFonts w:eastAsia="Arial Unicode MS" w:cs="Arial"/>
          <w:lang w:val="en-US"/>
        </w:rPr>
        <w:t xml:space="preserve">2.3.2.3.1. </w:t>
      </w:r>
      <w:r w:rsidR="00F96562" w:rsidRPr="000C6FCE">
        <w:rPr>
          <w:rFonts w:eastAsia="Arial Unicode MS" w:cs="Arial"/>
          <w:lang w:val="en-US"/>
        </w:rPr>
        <w:t xml:space="preserve">Mix 50 </w:t>
      </w:r>
      <w:r w:rsidR="00F96562" w:rsidRPr="00CB42DC">
        <w:rPr>
          <w:rFonts w:eastAsia="Arial Unicode MS" w:cs="Arial"/>
          <w:lang w:val="en-US"/>
        </w:rPr>
        <w:t>µ</w:t>
      </w:r>
      <w:r w:rsidR="003C2B28" w:rsidRPr="00CB42DC">
        <w:rPr>
          <w:rFonts w:eastAsia="Arial Unicode MS" w:cs="Arial"/>
          <w:lang w:val="en-US"/>
        </w:rPr>
        <w:t>L</w:t>
      </w:r>
      <w:r w:rsidR="00F96562" w:rsidRPr="00CB42DC">
        <w:rPr>
          <w:rFonts w:eastAsia="Arial Unicode MS" w:cs="Arial"/>
          <w:lang w:val="en-US"/>
        </w:rPr>
        <w:t xml:space="preserve"> </w:t>
      </w:r>
      <w:r w:rsidR="00306E57">
        <w:rPr>
          <w:rFonts w:eastAsia="Arial Unicode MS" w:cs="Arial"/>
          <w:lang w:val="en-US"/>
        </w:rPr>
        <w:t xml:space="preserve">of </w:t>
      </w:r>
      <w:r w:rsidR="00F96562" w:rsidRPr="00CB42DC">
        <w:rPr>
          <w:rFonts w:eastAsia="Arial Unicode MS" w:cs="Arial"/>
          <w:lang w:val="en-US"/>
        </w:rPr>
        <w:t>PI with 450 µ</w:t>
      </w:r>
      <w:r w:rsidR="003C2B28" w:rsidRPr="00CB42DC">
        <w:rPr>
          <w:rFonts w:eastAsia="Arial Unicode MS" w:cs="Arial"/>
          <w:lang w:val="en-US"/>
        </w:rPr>
        <w:t>L</w:t>
      </w:r>
      <w:r w:rsidR="00F96562" w:rsidRPr="00CB42DC">
        <w:rPr>
          <w:rFonts w:eastAsia="Arial Unicode MS" w:cs="Arial"/>
          <w:lang w:val="en-US"/>
        </w:rPr>
        <w:t xml:space="preserve"> </w:t>
      </w:r>
      <w:r w:rsidR="00306E57">
        <w:rPr>
          <w:rFonts w:eastAsia="Arial Unicode MS" w:cs="Arial"/>
          <w:lang w:val="en-US"/>
        </w:rPr>
        <w:t xml:space="preserve">of </w:t>
      </w:r>
      <w:r w:rsidR="00F96562" w:rsidRPr="00CB42DC">
        <w:rPr>
          <w:rFonts w:eastAsia="Arial Unicode MS" w:cs="Arial"/>
          <w:lang w:val="en-US"/>
        </w:rPr>
        <w:t>PBS (to dilute 10x)</w:t>
      </w:r>
      <w:r w:rsidRPr="000C6FCE">
        <w:rPr>
          <w:rFonts w:eastAsia="Arial Unicode MS" w:cs="Arial"/>
          <w:lang w:val="en-US"/>
        </w:rPr>
        <w:t>.</w:t>
      </w:r>
    </w:p>
    <w:p w14:paraId="490626C9" w14:textId="77777777" w:rsidR="001753C4" w:rsidRPr="000C6FCE" w:rsidRDefault="001753C4" w:rsidP="00FF6150">
      <w:pPr>
        <w:jc w:val="both"/>
        <w:rPr>
          <w:rFonts w:eastAsia="Arial Unicode MS" w:cs="Arial"/>
          <w:lang w:val="en-US"/>
        </w:rPr>
      </w:pPr>
    </w:p>
    <w:p w14:paraId="7D67FEFE" w14:textId="6A11AFE3" w:rsidR="005B2B6F" w:rsidRPr="000C6FCE" w:rsidRDefault="001753C4" w:rsidP="00FF6150">
      <w:pPr>
        <w:jc w:val="both"/>
        <w:rPr>
          <w:rFonts w:eastAsia="Arial Unicode MS" w:cs="Arial"/>
          <w:lang w:val="en-US"/>
        </w:rPr>
      </w:pPr>
      <w:r w:rsidRPr="000C6FCE">
        <w:rPr>
          <w:rFonts w:eastAsia="Arial Unicode MS" w:cs="Arial"/>
          <w:lang w:val="en-US"/>
        </w:rPr>
        <w:t xml:space="preserve">2.3.2.3.2. </w:t>
      </w:r>
      <w:r w:rsidR="00F96562" w:rsidRPr="000C6FCE">
        <w:rPr>
          <w:rFonts w:eastAsia="Arial Unicode MS" w:cs="Arial"/>
          <w:lang w:val="en-US"/>
        </w:rPr>
        <w:t xml:space="preserve">Add 50 </w:t>
      </w:r>
      <w:r w:rsidR="00F96562" w:rsidRPr="00CB42DC">
        <w:rPr>
          <w:rFonts w:eastAsia="Arial Unicode MS" w:cs="Arial"/>
          <w:lang w:val="en-US"/>
        </w:rPr>
        <w:t>µ</w:t>
      </w:r>
      <w:r w:rsidR="003C2B28" w:rsidRPr="00CB42DC">
        <w:rPr>
          <w:rFonts w:eastAsia="Arial Unicode MS" w:cs="Arial"/>
          <w:lang w:val="en-US"/>
        </w:rPr>
        <w:t>L</w:t>
      </w:r>
      <w:r w:rsidR="00306E57">
        <w:rPr>
          <w:rFonts w:eastAsia="Arial Unicode MS" w:cs="Arial"/>
          <w:lang w:val="en-US"/>
        </w:rPr>
        <w:t xml:space="preserve"> of</w:t>
      </w:r>
      <w:r w:rsidR="00F96562" w:rsidRPr="000C6FCE">
        <w:rPr>
          <w:rFonts w:eastAsia="Arial Unicode MS" w:cs="Arial"/>
          <w:lang w:val="en-US"/>
        </w:rPr>
        <w:t xml:space="preserve"> </w:t>
      </w:r>
      <w:r w:rsidR="00811211" w:rsidRPr="000C6FCE">
        <w:rPr>
          <w:rFonts w:eastAsia="Arial Unicode MS" w:cs="Arial"/>
          <w:lang w:val="en-US"/>
        </w:rPr>
        <w:t>r</w:t>
      </w:r>
      <w:r w:rsidR="00950F46" w:rsidRPr="000C6FCE">
        <w:rPr>
          <w:rFonts w:eastAsia="Arial Unicode MS" w:cs="Arial"/>
          <w:lang w:val="en-US"/>
        </w:rPr>
        <w:t>ibonucle</w:t>
      </w:r>
      <w:r w:rsidR="00F96562" w:rsidRPr="000C6FCE">
        <w:rPr>
          <w:rFonts w:eastAsia="Arial Unicode MS" w:cs="Arial"/>
          <w:lang w:val="en-US"/>
        </w:rPr>
        <w:t>ase</w:t>
      </w:r>
      <w:r w:rsidR="00950F46" w:rsidRPr="000C6FCE">
        <w:rPr>
          <w:rFonts w:eastAsia="Arial Unicode MS" w:cs="Arial"/>
          <w:lang w:val="en-US"/>
        </w:rPr>
        <w:t xml:space="preserve"> A</w:t>
      </w:r>
      <w:r w:rsidR="00F96562" w:rsidRPr="000C6FCE">
        <w:rPr>
          <w:rFonts w:eastAsia="Arial Unicode MS" w:cs="Arial"/>
          <w:lang w:val="en-US"/>
        </w:rPr>
        <w:t xml:space="preserve"> </w:t>
      </w:r>
      <w:r w:rsidR="00950F46" w:rsidRPr="000C6FCE">
        <w:rPr>
          <w:rFonts w:eastAsia="Arial Unicode MS" w:cs="Arial"/>
          <w:lang w:val="en-US"/>
        </w:rPr>
        <w:t>(1</w:t>
      </w:r>
      <w:r w:rsidR="00306E57">
        <w:rPr>
          <w:rFonts w:eastAsia="Arial Unicode MS" w:cs="Arial"/>
          <w:lang w:val="en-US"/>
        </w:rPr>
        <w:t xml:space="preserve"> </w:t>
      </w:r>
      <w:r w:rsidR="00950F46" w:rsidRPr="000C6FCE">
        <w:rPr>
          <w:rFonts w:eastAsia="Arial Unicode MS" w:cs="Arial"/>
          <w:lang w:val="en-US"/>
        </w:rPr>
        <w:t xml:space="preserve">mg/mL) </w:t>
      </w:r>
      <w:r w:rsidR="00F96562" w:rsidRPr="000C6FCE">
        <w:rPr>
          <w:rFonts w:eastAsia="Arial Unicode MS" w:cs="Arial"/>
          <w:lang w:val="en-US"/>
        </w:rPr>
        <w:t>to the mixture.</w:t>
      </w:r>
      <w:r w:rsidR="00D84F78" w:rsidRPr="000C6FCE">
        <w:rPr>
          <w:rFonts w:eastAsia="Arial Unicode MS" w:cs="Arial"/>
          <w:lang w:val="en-US"/>
        </w:rPr>
        <w:t xml:space="preserve"> </w:t>
      </w:r>
      <w:r w:rsidR="005B2B6F" w:rsidRPr="000C6FCE">
        <w:rPr>
          <w:rFonts w:eastAsia="Arial Unicode MS" w:cs="Arial"/>
          <w:lang w:val="en-US"/>
        </w:rPr>
        <w:t>Keep wrapped in foil at all times.</w:t>
      </w:r>
    </w:p>
    <w:p w14:paraId="011C860C" w14:textId="3E4F193B" w:rsidR="008640C8" w:rsidRPr="000C6FCE" w:rsidRDefault="008640C8" w:rsidP="00FF6150">
      <w:pPr>
        <w:jc w:val="both"/>
        <w:rPr>
          <w:rFonts w:eastAsia="Arial Unicode MS" w:cs="Arial"/>
          <w:lang w:val="en-US"/>
        </w:rPr>
      </w:pPr>
    </w:p>
    <w:p w14:paraId="2FA7F54F" w14:textId="5D1635FC" w:rsidR="008640C8" w:rsidRPr="00CB42DC" w:rsidRDefault="008640C8" w:rsidP="00FF6150">
      <w:pPr>
        <w:jc w:val="both"/>
        <w:rPr>
          <w:lang w:val="en-US"/>
        </w:rPr>
      </w:pPr>
      <w:r w:rsidRPr="0074468B">
        <w:rPr>
          <w:highlight w:val="yellow"/>
          <w:lang w:val="en-US"/>
        </w:rPr>
        <w:t>2.</w:t>
      </w:r>
      <w:r w:rsidR="00FC6DC7" w:rsidRPr="0074468B">
        <w:rPr>
          <w:highlight w:val="yellow"/>
          <w:lang w:val="en-US"/>
        </w:rPr>
        <w:t>3</w:t>
      </w:r>
      <w:r w:rsidRPr="0074468B">
        <w:rPr>
          <w:highlight w:val="yellow"/>
          <w:lang w:val="en-US"/>
        </w:rPr>
        <w:t xml:space="preserve">.3. Digestion and </w:t>
      </w:r>
      <w:r w:rsidR="00F358BC" w:rsidRPr="0074468B">
        <w:rPr>
          <w:highlight w:val="yellow"/>
          <w:lang w:val="en-US"/>
        </w:rPr>
        <w:t>s</w:t>
      </w:r>
      <w:r w:rsidRPr="0074468B">
        <w:rPr>
          <w:highlight w:val="yellow"/>
          <w:lang w:val="en-US"/>
        </w:rPr>
        <w:t>taining</w:t>
      </w:r>
    </w:p>
    <w:p w14:paraId="6ECC4102" w14:textId="77777777" w:rsidR="008822D2" w:rsidRPr="00CB42DC" w:rsidRDefault="008822D2" w:rsidP="00FF6150">
      <w:pPr>
        <w:jc w:val="both"/>
        <w:rPr>
          <w:lang w:val="en-US"/>
        </w:rPr>
      </w:pPr>
    </w:p>
    <w:p w14:paraId="2DACAF0B" w14:textId="59C7D159" w:rsidR="008822D2" w:rsidRPr="00CB42DC" w:rsidRDefault="00322FE4" w:rsidP="00FF6150">
      <w:pPr>
        <w:jc w:val="both"/>
        <w:rPr>
          <w:lang w:val="en-US"/>
        </w:rPr>
      </w:pPr>
      <w:r w:rsidRPr="00CB42DC">
        <w:rPr>
          <w:lang w:val="en-US"/>
        </w:rPr>
        <w:t xml:space="preserve">2.3.3.1. </w:t>
      </w:r>
      <w:r w:rsidR="001B2C6D" w:rsidRPr="00CB42DC">
        <w:rPr>
          <w:highlight w:val="yellow"/>
          <w:lang w:val="en-US"/>
        </w:rPr>
        <w:t>Add 4</w:t>
      </w:r>
      <w:r w:rsidR="00B85727" w:rsidRPr="00CB42DC">
        <w:rPr>
          <w:highlight w:val="yellow"/>
          <w:lang w:val="en-US"/>
        </w:rPr>
        <w:t xml:space="preserve"> </w:t>
      </w:r>
      <w:r w:rsidR="001B2C6D" w:rsidRPr="00CB42DC">
        <w:rPr>
          <w:highlight w:val="yellow"/>
          <w:lang w:val="en-US"/>
        </w:rPr>
        <w:t xml:space="preserve">°C citrate solution to the </w:t>
      </w:r>
      <w:r w:rsidR="00BB3914" w:rsidRPr="00CB42DC">
        <w:rPr>
          <w:highlight w:val="yellow"/>
          <w:lang w:val="en-US"/>
        </w:rPr>
        <w:t>15 m</w:t>
      </w:r>
      <w:r w:rsidR="003C2B28" w:rsidRPr="00CB42DC">
        <w:rPr>
          <w:highlight w:val="yellow"/>
          <w:lang w:val="en-US"/>
        </w:rPr>
        <w:t>L</w:t>
      </w:r>
      <w:r w:rsidR="00BB3914" w:rsidRPr="00CB42DC">
        <w:rPr>
          <w:highlight w:val="yellow"/>
          <w:lang w:val="en-US"/>
        </w:rPr>
        <w:t xml:space="preserve"> </w:t>
      </w:r>
      <w:r w:rsidR="001B2C6D" w:rsidRPr="00CB42DC">
        <w:rPr>
          <w:highlight w:val="yellow"/>
          <w:lang w:val="en-US"/>
        </w:rPr>
        <w:t>tubes then place in an 80</w:t>
      </w:r>
      <w:r w:rsidR="00AA24E7" w:rsidRPr="00CB42DC">
        <w:rPr>
          <w:highlight w:val="yellow"/>
          <w:lang w:val="en-US"/>
        </w:rPr>
        <w:t xml:space="preserve"> </w:t>
      </w:r>
      <w:r w:rsidR="001B2C6D" w:rsidRPr="00CB42DC">
        <w:rPr>
          <w:highlight w:val="yellow"/>
          <w:lang w:val="en-US"/>
        </w:rPr>
        <w:t>°C water bath</w:t>
      </w:r>
      <w:r w:rsidR="00DA61B3" w:rsidRPr="00CB42DC">
        <w:rPr>
          <w:highlight w:val="yellow"/>
          <w:lang w:val="en-US"/>
        </w:rPr>
        <w:t xml:space="preserve"> for 2 h</w:t>
      </w:r>
      <w:r w:rsidR="001B2C6D" w:rsidRPr="00CB42DC">
        <w:rPr>
          <w:highlight w:val="yellow"/>
          <w:lang w:val="en-US"/>
        </w:rPr>
        <w:t>.</w:t>
      </w:r>
    </w:p>
    <w:p w14:paraId="571C7731" w14:textId="77777777" w:rsidR="00322FE4" w:rsidRPr="00CB42DC" w:rsidRDefault="00322FE4" w:rsidP="00FF6150">
      <w:pPr>
        <w:jc w:val="both"/>
        <w:rPr>
          <w:lang w:val="en-US"/>
        </w:rPr>
      </w:pPr>
    </w:p>
    <w:p w14:paraId="54C4178E" w14:textId="26BB5346" w:rsidR="008822D2" w:rsidRPr="00CB42DC" w:rsidRDefault="00322FE4" w:rsidP="00FF6150">
      <w:pPr>
        <w:jc w:val="both"/>
        <w:rPr>
          <w:lang w:val="en-US"/>
        </w:rPr>
      </w:pPr>
      <w:r w:rsidRPr="00CB42DC">
        <w:rPr>
          <w:lang w:val="en-US"/>
        </w:rPr>
        <w:t xml:space="preserve">2.3.3.2. </w:t>
      </w:r>
      <w:r w:rsidR="001B2C6D" w:rsidRPr="00CB42DC">
        <w:rPr>
          <w:highlight w:val="yellow"/>
          <w:lang w:val="en-US"/>
        </w:rPr>
        <w:t xml:space="preserve">Let </w:t>
      </w:r>
      <w:r w:rsidR="001E6301">
        <w:rPr>
          <w:highlight w:val="yellow"/>
          <w:lang w:val="en-US"/>
        </w:rPr>
        <w:t xml:space="preserve">the </w:t>
      </w:r>
      <w:r w:rsidR="001B2C6D" w:rsidRPr="00CB42DC">
        <w:rPr>
          <w:highlight w:val="yellow"/>
          <w:lang w:val="en-US"/>
        </w:rPr>
        <w:t>solution cool down to room temperature (15 min)</w:t>
      </w:r>
      <w:r w:rsidR="001B2C6D" w:rsidRPr="000F31BD">
        <w:rPr>
          <w:highlight w:val="yellow"/>
          <w:lang w:val="en-US"/>
        </w:rPr>
        <w:t>.</w:t>
      </w:r>
      <w:r w:rsidR="000F31BD" w:rsidRPr="000F31BD">
        <w:rPr>
          <w:highlight w:val="yellow"/>
          <w:lang w:val="en-US"/>
        </w:rPr>
        <w:t xml:space="preserve"> Remove the citrate solution.</w:t>
      </w:r>
    </w:p>
    <w:p w14:paraId="24573158" w14:textId="77777777" w:rsidR="00322FE4" w:rsidRPr="00CB42DC" w:rsidRDefault="00322FE4" w:rsidP="00FF6150">
      <w:pPr>
        <w:jc w:val="both"/>
        <w:rPr>
          <w:lang w:val="en-US"/>
        </w:rPr>
      </w:pPr>
    </w:p>
    <w:p w14:paraId="01C88545" w14:textId="352766E4" w:rsidR="008822D2" w:rsidRPr="00CB42DC" w:rsidRDefault="00322FE4" w:rsidP="00FF6150">
      <w:pPr>
        <w:jc w:val="both"/>
        <w:rPr>
          <w:lang w:val="en-US"/>
        </w:rPr>
      </w:pPr>
      <w:r w:rsidRPr="00CB42DC">
        <w:rPr>
          <w:lang w:val="en-US"/>
        </w:rPr>
        <w:t xml:space="preserve">2.3.3.3. </w:t>
      </w:r>
      <w:r w:rsidR="000F31BD">
        <w:rPr>
          <w:highlight w:val="yellow"/>
          <w:lang w:val="en-US"/>
        </w:rPr>
        <w:t>Add 6 mL of</w:t>
      </w:r>
      <w:r w:rsidR="001B2C6D" w:rsidRPr="00CB42DC">
        <w:rPr>
          <w:highlight w:val="yellow"/>
          <w:lang w:val="en-US"/>
        </w:rPr>
        <w:t xml:space="preserve"> </w:t>
      </w:r>
      <w:r w:rsidR="001A3C3C" w:rsidRPr="00CB42DC">
        <w:rPr>
          <w:highlight w:val="yellow"/>
          <w:lang w:val="en-US"/>
        </w:rPr>
        <w:t>1</w:t>
      </w:r>
      <w:r w:rsidR="00E02894">
        <w:rPr>
          <w:highlight w:val="yellow"/>
          <w:lang w:val="en-US"/>
        </w:rPr>
        <w:t xml:space="preserve">x </w:t>
      </w:r>
      <w:r w:rsidR="001B2C6D" w:rsidRPr="00CB42DC">
        <w:rPr>
          <w:highlight w:val="yellow"/>
          <w:lang w:val="en-US"/>
        </w:rPr>
        <w:t>PBS</w:t>
      </w:r>
      <w:r w:rsidR="0098274D" w:rsidRPr="00CB42DC">
        <w:rPr>
          <w:highlight w:val="yellow"/>
          <w:lang w:val="en-US"/>
        </w:rPr>
        <w:t>, vortex, and wait 1</w:t>
      </w:r>
      <w:r w:rsidR="0074468B">
        <w:rPr>
          <w:highlight w:val="yellow"/>
          <w:lang w:val="en-US"/>
        </w:rPr>
        <w:t>−</w:t>
      </w:r>
      <w:r w:rsidR="0098274D" w:rsidRPr="00CB42DC">
        <w:rPr>
          <w:highlight w:val="yellow"/>
          <w:lang w:val="en-US"/>
        </w:rPr>
        <w:t>2 min</w:t>
      </w:r>
      <w:r w:rsidR="006B46FE" w:rsidRPr="00CB42DC">
        <w:rPr>
          <w:highlight w:val="yellow"/>
          <w:lang w:val="en-US"/>
        </w:rPr>
        <w:t xml:space="preserve"> </w:t>
      </w:r>
      <w:r w:rsidR="0098274D" w:rsidRPr="00CB42DC">
        <w:rPr>
          <w:highlight w:val="yellow"/>
          <w:lang w:val="en-US"/>
        </w:rPr>
        <w:t>to allow</w:t>
      </w:r>
      <w:r w:rsidR="007D6E43" w:rsidRPr="00CB42DC">
        <w:rPr>
          <w:highlight w:val="yellow"/>
          <w:lang w:val="en-US"/>
        </w:rPr>
        <w:t xml:space="preserve"> the</w:t>
      </w:r>
      <w:r w:rsidR="0098274D" w:rsidRPr="00CB42DC">
        <w:rPr>
          <w:highlight w:val="yellow"/>
          <w:lang w:val="en-US"/>
        </w:rPr>
        <w:t xml:space="preserve"> tissues to settle to the bottom</w:t>
      </w:r>
      <w:r w:rsidR="0098274D" w:rsidRPr="000F31BD">
        <w:rPr>
          <w:highlight w:val="yellow"/>
          <w:lang w:val="en-US"/>
        </w:rPr>
        <w:t>.</w:t>
      </w:r>
      <w:r w:rsidR="000F31BD" w:rsidRPr="000F31BD">
        <w:rPr>
          <w:highlight w:val="yellow"/>
          <w:lang w:val="en-US"/>
        </w:rPr>
        <w:t xml:space="preserve"> Remove the 1x P</w:t>
      </w:r>
      <w:r w:rsidR="000F31BD" w:rsidRPr="006A15EB">
        <w:rPr>
          <w:highlight w:val="yellow"/>
          <w:lang w:val="en-US"/>
        </w:rPr>
        <w:t>BS</w:t>
      </w:r>
      <w:r w:rsidR="006A15EB" w:rsidRPr="006A15EB">
        <w:rPr>
          <w:highlight w:val="yellow"/>
          <w:lang w:val="en-US"/>
        </w:rPr>
        <w:t xml:space="preserve"> </w:t>
      </w:r>
      <w:r w:rsidR="006A15EB" w:rsidRPr="006A15EB">
        <w:rPr>
          <w:highlight w:val="yellow"/>
        </w:rPr>
        <w:t>using vacuum suction and a glass Pasteur pipette</w:t>
      </w:r>
      <w:r w:rsidR="000F31BD" w:rsidRPr="000F31BD">
        <w:rPr>
          <w:highlight w:val="yellow"/>
          <w:lang w:val="en-US"/>
        </w:rPr>
        <w:t>.</w:t>
      </w:r>
    </w:p>
    <w:p w14:paraId="4AFD0EA1" w14:textId="77777777" w:rsidR="00322FE4" w:rsidRPr="00CB42DC" w:rsidRDefault="00322FE4" w:rsidP="00FF6150">
      <w:pPr>
        <w:jc w:val="both"/>
        <w:rPr>
          <w:lang w:val="en-US"/>
        </w:rPr>
      </w:pPr>
    </w:p>
    <w:p w14:paraId="2CCAA649" w14:textId="7B6070AA" w:rsidR="0098274D" w:rsidRPr="0074468B" w:rsidRDefault="00322FE4" w:rsidP="00FF6150">
      <w:pPr>
        <w:jc w:val="both"/>
        <w:rPr>
          <w:rFonts w:eastAsia="Arial Unicode MS" w:cs="Arial"/>
          <w:bCs/>
          <w:highlight w:val="yellow"/>
          <w:lang w:val="en-US"/>
        </w:rPr>
      </w:pPr>
      <w:r w:rsidRPr="00CB42DC">
        <w:rPr>
          <w:lang w:val="en-US"/>
        </w:rPr>
        <w:t xml:space="preserve">2.3.3.4. </w:t>
      </w:r>
      <w:r w:rsidR="001B2C6D" w:rsidRPr="00CB42DC">
        <w:rPr>
          <w:highlight w:val="yellow"/>
          <w:lang w:val="en-US"/>
        </w:rPr>
        <w:t>Add 1 m</w:t>
      </w:r>
      <w:r w:rsidR="00AA24E7" w:rsidRPr="00CB42DC">
        <w:rPr>
          <w:highlight w:val="yellow"/>
          <w:lang w:val="en-US"/>
        </w:rPr>
        <w:t>L</w:t>
      </w:r>
      <w:r w:rsidR="001B2C6D" w:rsidRPr="00CB42DC">
        <w:rPr>
          <w:highlight w:val="yellow"/>
          <w:lang w:val="en-US"/>
        </w:rPr>
        <w:t xml:space="preserve"> </w:t>
      </w:r>
      <w:r w:rsidR="0074468B">
        <w:rPr>
          <w:highlight w:val="yellow"/>
          <w:lang w:val="en-US"/>
        </w:rPr>
        <w:t xml:space="preserve">of </w:t>
      </w:r>
      <w:r w:rsidR="001B2C6D" w:rsidRPr="00CB42DC">
        <w:rPr>
          <w:highlight w:val="yellow"/>
          <w:lang w:val="en-US"/>
        </w:rPr>
        <w:t xml:space="preserve">pepsin </w:t>
      </w:r>
      <w:r w:rsidR="00A5007D" w:rsidRPr="00CB42DC">
        <w:rPr>
          <w:highlight w:val="yellow"/>
          <w:lang w:val="en-US"/>
        </w:rPr>
        <w:t xml:space="preserve">solution </w:t>
      </w:r>
      <w:r w:rsidR="001B2C6D" w:rsidRPr="00CB42DC">
        <w:rPr>
          <w:highlight w:val="yellow"/>
          <w:lang w:val="en-US"/>
        </w:rPr>
        <w:t xml:space="preserve">(preheated to 37 °C) and place in </w:t>
      </w:r>
      <w:r w:rsidR="00DA61B3" w:rsidRPr="00CB42DC">
        <w:rPr>
          <w:highlight w:val="yellow"/>
          <w:lang w:val="en-US"/>
        </w:rPr>
        <w:t xml:space="preserve">a </w:t>
      </w:r>
      <w:r w:rsidR="001B2C6D" w:rsidRPr="00CB42DC">
        <w:rPr>
          <w:highlight w:val="yellow"/>
          <w:lang w:val="en-US"/>
        </w:rPr>
        <w:t>37</w:t>
      </w:r>
      <w:r w:rsidR="00AA24E7" w:rsidRPr="00CB42DC">
        <w:rPr>
          <w:highlight w:val="yellow"/>
          <w:lang w:val="en-US"/>
        </w:rPr>
        <w:t xml:space="preserve"> </w:t>
      </w:r>
      <w:r w:rsidR="001B2C6D" w:rsidRPr="00CB42DC">
        <w:rPr>
          <w:highlight w:val="yellow"/>
          <w:lang w:val="en-US"/>
        </w:rPr>
        <w:t xml:space="preserve">°C dry bath for 30 min. </w:t>
      </w:r>
      <w:r w:rsidR="001B2C6D" w:rsidRPr="0074468B">
        <w:rPr>
          <w:bCs/>
          <w:highlight w:val="yellow"/>
          <w:lang w:val="en-US"/>
        </w:rPr>
        <w:t>Vortex every 10 min</w:t>
      </w:r>
      <w:r w:rsidR="0074468B">
        <w:rPr>
          <w:bCs/>
          <w:highlight w:val="yellow"/>
          <w:lang w:val="en-US"/>
        </w:rPr>
        <w:t xml:space="preserve">. </w:t>
      </w:r>
      <w:r w:rsidR="0098274D" w:rsidRPr="0074468B">
        <w:rPr>
          <w:rFonts w:eastAsia="Arial Unicode MS" w:cs="Arial"/>
          <w:bCs/>
          <w:highlight w:val="yellow"/>
          <w:lang w:val="en-US"/>
        </w:rPr>
        <w:t xml:space="preserve">Prepare the </w:t>
      </w:r>
      <w:r w:rsidR="00A5007D" w:rsidRPr="0074468B">
        <w:rPr>
          <w:rFonts w:eastAsia="Arial Unicode MS" w:cs="Arial"/>
          <w:bCs/>
          <w:highlight w:val="yellow"/>
          <w:lang w:val="en-US"/>
        </w:rPr>
        <w:t>PI-ribonuclease A solution</w:t>
      </w:r>
      <w:r w:rsidR="0098274D" w:rsidRPr="0074468B">
        <w:rPr>
          <w:rFonts w:eastAsia="Arial Unicode MS" w:cs="Arial"/>
          <w:bCs/>
          <w:highlight w:val="yellow"/>
          <w:lang w:val="en-US"/>
        </w:rPr>
        <w:t xml:space="preserve"> in the last 10 min of </w:t>
      </w:r>
      <w:r w:rsidR="00AC44E6" w:rsidRPr="0074468B">
        <w:rPr>
          <w:rFonts w:eastAsia="Arial Unicode MS" w:cs="Arial"/>
          <w:bCs/>
          <w:highlight w:val="yellow"/>
          <w:lang w:val="en-US"/>
        </w:rPr>
        <w:t>th</w:t>
      </w:r>
      <w:r w:rsidR="00671156" w:rsidRPr="0074468B">
        <w:rPr>
          <w:rFonts w:eastAsia="Arial Unicode MS" w:cs="Arial"/>
          <w:bCs/>
          <w:highlight w:val="yellow"/>
          <w:lang w:val="en-US"/>
        </w:rPr>
        <w:t>is</w:t>
      </w:r>
      <w:r w:rsidR="00AC44E6" w:rsidRPr="0074468B">
        <w:rPr>
          <w:rFonts w:eastAsia="Arial Unicode MS" w:cs="Arial"/>
          <w:bCs/>
          <w:highlight w:val="yellow"/>
          <w:lang w:val="en-US"/>
        </w:rPr>
        <w:t xml:space="preserve"> </w:t>
      </w:r>
      <w:r w:rsidR="0098274D" w:rsidRPr="0074468B">
        <w:rPr>
          <w:rFonts w:eastAsia="Arial Unicode MS" w:cs="Arial"/>
          <w:bCs/>
          <w:highlight w:val="yellow"/>
          <w:lang w:val="en-US"/>
        </w:rPr>
        <w:t>incubation.</w:t>
      </w:r>
    </w:p>
    <w:p w14:paraId="01142E74" w14:textId="77777777" w:rsidR="00322FE4" w:rsidRPr="00CB42DC" w:rsidRDefault="00322FE4" w:rsidP="00FF6150">
      <w:pPr>
        <w:jc w:val="both"/>
        <w:rPr>
          <w:lang w:val="en-US"/>
        </w:rPr>
      </w:pPr>
    </w:p>
    <w:p w14:paraId="21657C44" w14:textId="43A2FF56" w:rsidR="0098274D" w:rsidRPr="00CB42DC" w:rsidRDefault="00322FE4" w:rsidP="00FF6150">
      <w:pPr>
        <w:jc w:val="both"/>
        <w:rPr>
          <w:lang w:val="en-US"/>
        </w:rPr>
      </w:pPr>
      <w:r w:rsidRPr="00CB42DC">
        <w:rPr>
          <w:lang w:val="en-US"/>
        </w:rPr>
        <w:t>2.3.3.</w:t>
      </w:r>
      <w:r w:rsidR="00F43E82" w:rsidRPr="00CB42DC">
        <w:rPr>
          <w:lang w:val="en-US"/>
        </w:rPr>
        <w:t>5</w:t>
      </w:r>
      <w:r w:rsidRPr="00CB42DC">
        <w:rPr>
          <w:lang w:val="en-US"/>
        </w:rPr>
        <w:t xml:space="preserve">. </w:t>
      </w:r>
      <w:r w:rsidR="006A770C">
        <w:rPr>
          <w:highlight w:val="yellow"/>
          <w:lang w:val="en-US"/>
        </w:rPr>
        <w:t>Add 6 mL of</w:t>
      </w:r>
      <w:r w:rsidR="0098274D" w:rsidRPr="00CB42DC">
        <w:rPr>
          <w:highlight w:val="yellow"/>
          <w:lang w:val="en-US"/>
        </w:rPr>
        <w:t xml:space="preserve"> </w:t>
      </w:r>
      <w:r w:rsidR="009B06C2" w:rsidRPr="00CB42DC">
        <w:rPr>
          <w:highlight w:val="yellow"/>
          <w:lang w:val="en-US"/>
        </w:rPr>
        <w:t>1</w:t>
      </w:r>
      <w:r w:rsidR="00EF073A">
        <w:rPr>
          <w:highlight w:val="yellow"/>
          <w:lang w:val="en-US"/>
        </w:rPr>
        <w:t xml:space="preserve">x </w:t>
      </w:r>
      <w:r w:rsidR="0098274D" w:rsidRPr="00CB42DC">
        <w:rPr>
          <w:highlight w:val="yellow"/>
          <w:lang w:val="en-US"/>
        </w:rPr>
        <w:t>PBS, vortex, and wait 1</w:t>
      </w:r>
      <w:r w:rsidR="0074468B">
        <w:rPr>
          <w:highlight w:val="yellow"/>
          <w:lang w:val="en-US"/>
        </w:rPr>
        <w:t>−</w:t>
      </w:r>
      <w:r w:rsidR="0098274D" w:rsidRPr="00CB42DC">
        <w:rPr>
          <w:highlight w:val="yellow"/>
          <w:lang w:val="en-US"/>
        </w:rPr>
        <w:t xml:space="preserve">2 min to allow </w:t>
      </w:r>
      <w:r w:rsidR="007D6E43" w:rsidRPr="00CB42DC">
        <w:rPr>
          <w:highlight w:val="yellow"/>
          <w:lang w:val="en-US"/>
        </w:rPr>
        <w:t xml:space="preserve">the </w:t>
      </w:r>
      <w:r w:rsidR="0098274D" w:rsidRPr="00CB42DC">
        <w:rPr>
          <w:highlight w:val="yellow"/>
          <w:lang w:val="en-US"/>
        </w:rPr>
        <w:t>tissues to settle to the bottom.</w:t>
      </w:r>
      <w:r w:rsidR="006A770C">
        <w:rPr>
          <w:lang w:val="en-US"/>
        </w:rPr>
        <w:t xml:space="preserve"> </w:t>
      </w:r>
      <w:r w:rsidR="006A770C" w:rsidRPr="000F31BD">
        <w:rPr>
          <w:highlight w:val="yellow"/>
          <w:lang w:val="en-US"/>
        </w:rPr>
        <w:t>Remove the 1x P</w:t>
      </w:r>
      <w:r w:rsidR="006A770C" w:rsidRPr="006A15EB">
        <w:rPr>
          <w:highlight w:val="yellow"/>
          <w:lang w:val="en-US"/>
        </w:rPr>
        <w:t xml:space="preserve">BS </w:t>
      </w:r>
      <w:r w:rsidR="006A770C" w:rsidRPr="006A15EB">
        <w:rPr>
          <w:highlight w:val="yellow"/>
        </w:rPr>
        <w:t>using vacuum suction and a glass Pasteur pipette</w:t>
      </w:r>
      <w:r w:rsidR="006A770C" w:rsidRPr="000F31BD">
        <w:rPr>
          <w:highlight w:val="yellow"/>
          <w:lang w:val="en-US"/>
        </w:rPr>
        <w:t>.</w:t>
      </w:r>
    </w:p>
    <w:p w14:paraId="7BF8A9D6" w14:textId="77777777" w:rsidR="00322FE4" w:rsidRPr="00CB42DC" w:rsidRDefault="00322FE4" w:rsidP="00FF6150">
      <w:pPr>
        <w:jc w:val="both"/>
        <w:rPr>
          <w:rFonts w:eastAsia="Arial Unicode MS" w:cs="Arial"/>
          <w:lang w:val="en-US"/>
        </w:rPr>
      </w:pPr>
    </w:p>
    <w:p w14:paraId="236B212E" w14:textId="739EE1A4" w:rsidR="0098274D" w:rsidRPr="00CB42DC" w:rsidRDefault="00322FE4" w:rsidP="00FF6150">
      <w:pPr>
        <w:jc w:val="both"/>
        <w:rPr>
          <w:rFonts w:eastAsia="Arial Unicode MS" w:cs="Arial"/>
          <w:lang w:val="en-US"/>
        </w:rPr>
      </w:pPr>
      <w:r w:rsidRPr="00CB42DC">
        <w:rPr>
          <w:lang w:val="en-US"/>
        </w:rPr>
        <w:lastRenderedPageBreak/>
        <w:t>2.3.3.</w:t>
      </w:r>
      <w:r w:rsidR="00F43E82" w:rsidRPr="00CB42DC">
        <w:rPr>
          <w:lang w:val="en-US"/>
        </w:rPr>
        <w:t>6</w:t>
      </w:r>
      <w:r w:rsidRPr="00CB42DC">
        <w:rPr>
          <w:lang w:val="en-US"/>
        </w:rPr>
        <w:t xml:space="preserve">. </w:t>
      </w:r>
      <w:r w:rsidR="0098274D" w:rsidRPr="00CB42DC">
        <w:rPr>
          <w:rFonts w:eastAsia="Arial Unicode MS" w:cs="Arial"/>
          <w:highlight w:val="yellow"/>
          <w:lang w:val="en-US"/>
        </w:rPr>
        <w:t>Add 5</w:t>
      </w:r>
      <w:r w:rsidR="009A68D8" w:rsidRPr="00CB42DC">
        <w:rPr>
          <w:rFonts w:eastAsia="Arial Unicode MS" w:cs="Arial"/>
          <w:highlight w:val="yellow"/>
          <w:lang w:val="en-US"/>
        </w:rPr>
        <w:t>5</w:t>
      </w:r>
      <w:r w:rsidR="0098274D" w:rsidRPr="00CB42DC">
        <w:rPr>
          <w:rFonts w:eastAsia="Arial Unicode MS" w:cs="Arial"/>
          <w:highlight w:val="yellow"/>
          <w:lang w:val="en-US"/>
        </w:rPr>
        <w:t>0 µ</w:t>
      </w:r>
      <w:r w:rsidR="00AA24E7" w:rsidRPr="00CB42DC">
        <w:rPr>
          <w:rFonts w:eastAsia="Arial Unicode MS" w:cs="Arial"/>
          <w:highlight w:val="yellow"/>
          <w:lang w:val="en-US"/>
        </w:rPr>
        <w:t>L</w:t>
      </w:r>
      <w:r w:rsidR="0098274D" w:rsidRPr="00CB42DC">
        <w:rPr>
          <w:rFonts w:eastAsia="Arial Unicode MS" w:cs="Arial"/>
          <w:highlight w:val="yellow"/>
          <w:lang w:val="en-US"/>
        </w:rPr>
        <w:t xml:space="preserve"> </w:t>
      </w:r>
      <w:r w:rsidR="009A68D8" w:rsidRPr="00CB42DC">
        <w:rPr>
          <w:rFonts w:eastAsia="Arial Unicode MS" w:cs="Arial"/>
          <w:highlight w:val="yellow"/>
          <w:lang w:val="en-US"/>
        </w:rPr>
        <w:t xml:space="preserve">of the PI-ribonuclease A solution </w:t>
      </w:r>
      <w:r w:rsidR="0098274D" w:rsidRPr="00CB42DC">
        <w:rPr>
          <w:rFonts w:eastAsia="Arial Unicode MS" w:cs="Arial"/>
          <w:highlight w:val="yellow"/>
          <w:lang w:val="en-US"/>
        </w:rPr>
        <w:t xml:space="preserve">and place </w:t>
      </w:r>
      <w:r w:rsidR="009A68D8" w:rsidRPr="00CB42DC">
        <w:rPr>
          <w:rFonts w:eastAsia="Arial Unicode MS" w:cs="Arial"/>
          <w:highlight w:val="yellow"/>
          <w:lang w:val="en-US"/>
        </w:rPr>
        <w:t xml:space="preserve">the samples </w:t>
      </w:r>
      <w:r w:rsidR="0098274D" w:rsidRPr="00CB42DC">
        <w:rPr>
          <w:rFonts w:eastAsia="Arial Unicode MS" w:cs="Arial"/>
          <w:highlight w:val="yellow"/>
          <w:lang w:val="en-US"/>
        </w:rPr>
        <w:t xml:space="preserve">in </w:t>
      </w:r>
      <w:r w:rsidR="00811211" w:rsidRPr="00CB42DC">
        <w:rPr>
          <w:rFonts w:eastAsia="Arial Unicode MS" w:cs="Arial"/>
          <w:highlight w:val="yellow"/>
          <w:lang w:val="en-US"/>
        </w:rPr>
        <w:t xml:space="preserve">a </w:t>
      </w:r>
      <w:r w:rsidR="0098274D" w:rsidRPr="00CB42DC">
        <w:rPr>
          <w:rFonts w:eastAsia="Arial Unicode MS" w:cs="Arial"/>
          <w:highlight w:val="yellow"/>
          <w:lang w:val="en-US"/>
        </w:rPr>
        <w:t>37 °C dry bath</w:t>
      </w:r>
      <w:r w:rsidR="00811211" w:rsidRPr="00CB42DC">
        <w:rPr>
          <w:rFonts w:eastAsia="Arial Unicode MS" w:cs="Arial"/>
          <w:highlight w:val="yellow"/>
          <w:lang w:val="en-US"/>
        </w:rPr>
        <w:t xml:space="preserve"> for</w:t>
      </w:r>
      <w:r w:rsidR="0098274D" w:rsidRPr="00CB42DC">
        <w:rPr>
          <w:rFonts w:eastAsia="Arial Unicode MS" w:cs="Arial"/>
          <w:highlight w:val="yellow"/>
          <w:lang w:val="en-US"/>
        </w:rPr>
        <w:t xml:space="preserve"> 30 min</w:t>
      </w:r>
      <w:r w:rsidR="00811211" w:rsidRPr="00CB42DC">
        <w:rPr>
          <w:rFonts w:eastAsia="Arial Unicode MS" w:cs="Arial"/>
          <w:lang w:val="en-US"/>
        </w:rPr>
        <w:t>.</w:t>
      </w:r>
    </w:p>
    <w:p w14:paraId="1819BC2D" w14:textId="77777777" w:rsidR="00322FE4" w:rsidRPr="00CB42DC" w:rsidRDefault="00322FE4" w:rsidP="00FF6150">
      <w:pPr>
        <w:jc w:val="both"/>
        <w:rPr>
          <w:lang w:val="en-US"/>
        </w:rPr>
      </w:pPr>
    </w:p>
    <w:p w14:paraId="0E383816" w14:textId="1E199981" w:rsidR="008822D2" w:rsidRPr="00CB42DC" w:rsidRDefault="00AC44E6" w:rsidP="00FF6150">
      <w:pPr>
        <w:jc w:val="both"/>
        <w:rPr>
          <w:lang w:val="en-US"/>
        </w:rPr>
      </w:pPr>
      <w:r w:rsidRPr="00CB42DC">
        <w:rPr>
          <w:lang w:val="en-US"/>
        </w:rPr>
        <w:t>NOTE</w:t>
      </w:r>
      <w:r w:rsidR="009F7B10" w:rsidRPr="00CB42DC">
        <w:rPr>
          <w:lang w:val="en-US"/>
        </w:rPr>
        <w:t xml:space="preserve">: </w:t>
      </w:r>
      <w:r w:rsidR="0098274D" w:rsidRPr="00CB42DC">
        <w:rPr>
          <w:rFonts w:eastAsia="Arial Unicode MS" w:cs="Arial"/>
          <w:lang w:val="en-US"/>
        </w:rPr>
        <w:t xml:space="preserve">At this point, </w:t>
      </w:r>
      <w:r w:rsidR="00446FCA" w:rsidRPr="00CB42DC">
        <w:rPr>
          <w:rFonts w:eastAsia="Arial Unicode MS" w:cs="Arial"/>
          <w:lang w:val="en-US"/>
        </w:rPr>
        <w:t>the samples can be wrapped</w:t>
      </w:r>
      <w:r w:rsidR="0098274D" w:rsidRPr="00CB42DC">
        <w:rPr>
          <w:rFonts w:eastAsia="Arial Unicode MS" w:cs="Arial"/>
          <w:lang w:val="en-US"/>
        </w:rPr>
        <w:t xml:space="preserve"> in foil and </w:t>
      </w:r>
      <w:r w:rsidR="00446FCA" w:rsidRPr="00CB42DC">
        <w:rPr>
          <w:rFonts w:eastAsia="Arial Unicode MS" w:cs="Arial"/>
          <w:lang w:val="en-US"/>
        </w:rPr>
        <w:t xml:space="preserve">left </w:t>
      </w:r>
      <w:r w:rsidR="0098274D" w:rsidRPr="00CB42DC">
        <w:rPr>
          <w:rFonts w:eastAsia="Arial Unicode MS" w:cs="Arial"/>
          <w:lang w:val="en-US"/>
        </w:rPr>
        <w:t xml:space="preserve">overnight at 4 </w:t>
      </w:r>
      <w:r w:rsidR="00446FCA" w:rsidRPr="00CB42DC">
        <w:rPr>
          <w:rFonts w:eastAsia="Arial Unicode MS" w:cs="Arial"/>
          <w:lang w:val="en-US"/>
        </w:rPr>
        <w:t xml:space="preserve">°C </w:t>
      </w:r>
      <w:r w:rsidR="00F96437" w:rsidRPr="00CB42DC">
        <w:rPr>
          <w:rFonts w:eastAsia="Arial Unicode MS" w:cs="Arial"/>
          <w:lang w:val="en-US"/>
        </w:rPr>
        <w:t>till</w:t>
      </w:r>
      <w:r w:rsidR="0098274D" w:rsidRPr="00CB42DC">
        <w:rPr>
          <w:rFonts w:eastAsia="Arial Unicode MS" w:cs="Arial"/>
          <w:lang w:val="en-US"/>
        </w:rPr>
        <w:t xml:space="preserve"> the next morning.</w:t>
      </w:r>
    </w:p>
    <w:p w14:paraId="598D8561" w14:textId="77777777" w:rsidR="00322FE4" w:rsidRPr="00CB42DC" w:rsidRDefault="00322FE4" w:rsidP="00FF6150">
      <w:pPr>
        <w:jc w:val="both"/>
        <w:rPr>
          <w:lang w:val="en-US"/>
        </w:rPr>
      </w:pPr>
    </w:p>
    <w:p w14:paraId="7E28D73F" w14:textId="50DDEA01" w:rsidR="00F564EA" w:rsidRPr="00CB42DC" w:rsidRDefault="00322FE4" w:rsidP="00FF6150">
      <w:pPr>
        <w:jc w:val="both"/>
        <w:rPr>
          <w:rFonts w:eastAsia="Arial Unicode MS" w:cs="Arial"/>
          <w:lang w:val="en-US"/>
        </w:rPr>
      </w:pPr>
      <w:r w:rsidRPr="00CB42DC">
        <w:rPr>
          <w:lang w:val="en-US"/>
        </w:rPr>
        <w:t>2.3.3.</w:t>
      </w:r>
      <w:r w:rsidR="00F43E82" w:rsidRPr="00CB42DC">
        <w:rPr>
          <w:lang w:val="en-US"/>
        </w:rPr>
        <w:t>7</w:t>
      </w:r>
      <w:r w:rsidRPr="00CB42DC">
        <w:rPr>
          <w:lang w:val="en-US"/>
        </w:rPr>
        <w:t>.</w:t>
      </w:r>
      <w:r w:rsidR="0074468B">
        <w:rPr>
          <w:lang w:val="en-US"/>
        </w:rPr>
        <w:t xml:space="preserve"> </w:t>
      </w:r>
      <w:r w:rsidR="0074468B" w:rsidRPr="0074468B">
        <w:rPr>
          <w:highlight w:val="yellow"/>
          <w:lang w:val="en-US"/>
        </w:rPr>
        <w:t>F</w:t>
      </w:r>
      <w:r w:rsidR="0099490E" w:rsidRPr="0074468B">
        <w:rPr>
          <w:rFonts w:eastAsia="Arial Unicode MS" w:cs="Arial"/>
          <w:highlight w:val="yellow"/>
          <w:lang w:val="en-US"/>
        </w:rPr>
        <w:t>ilt</w:t>
      </w:r>
      <w:r w:rsidR="0099490E" w:rsidRPr="00CB42DC">
        <w:rPr>
          <w:rFonts w:eastAsia="Arial Unicode MS" w:cs="Arial"/>
          <w:highlight w:val="yellow"/>
          <w:lang w:val="en-US"/>
        </w:rPr>
        <w:t>er</w:t>
      </w:r>
      <w:r w:rsidR="0074468B">
        <w:rPr>
          <w:rFonts w:eastAsia="Arial Unicode MS" w:cs="Arial"/>
          <w:highlight w:val="yellow"/>
          <w:lang w:val="en-US"/>
        </w:rPr>
        <w:t xml:space="preserve"> the solution</w:t>
      </w:r>
      <w:r w:rsidR="0099490E" w:rsidRPr="00CB42DC">
        <w:rPr>
          <w:rFonts w:eastAsia="Arial Unicode MS" w:cs="Arial"/>
          <w:highlight w:val="yellow"/>
          <w:lang w:val="en-US"/>
        </w:rPr>
        <w:t xml:space="preserve"> through a </w:t>
      </w:r>
      <w:r w:rsidR="002952BB" w:rsidRPr="00CB42DC">
        <w:rPr>
          <w:rFonts w:eastAsia="Arial Unicode MS" w:cs="Arial"/>
          <w:highlight w:val="yellow"/>
          <w:lang w:val="en-US"/>
        </w:rPr>
        <w:t>48-</w:t>
      </w:r>
      <w:r w:rsidR="0074468B">
        <w:rPr>
          <w:rFonts w:eastAsia="Arial Unicode MS"/>
          <w:highlight w:val="yellow"/>
          <w:lang w:val="en-US"/>
        </w:rPr>
        <w:t>µ</w:t>
      </w:r>
      <w:r w:rsidR="002952BB" w:rsidRPr="00CB42DC">
        <w:rPr>
          <w:rFonts w:eastAsia="Arial Unicode MS" w:cs="Arial"/>
          <w:highlight w:val="yellow"/>
          <w:lang w:val="en-US"/>
        </w:rPr>
        <w:t>m</w:t>
      </w:r>
      <w:r w:rsidR="0098274D" w:rsidRPr="00CB42DC">
        <w:rPr>
          <w:rFonts w:eastAsia="Arial Unicode MS" w:cs="Arial"/>
          <w:highlight w:val="yellow"/>
          <w:lang w:val="en-US"/>
        </w:rPr>
        <w:t xml:space="preserve"> filtration mesh. Collect the filtrate in</w:t>
      </w:r>
      <w:r w:rsidR="0099490E" w:rsidRPr="00CB42DC">
        <w:rPr>
          <w:rFonts w:eastAsia="Arial Unicode MS" w:cs="Arial"/>
          <w:highlight w:val="yellow"/>
          <w:lang w:val="en-US"/>
        </w:rPr>
        <w:t xml:space="preserve"> polystyrene</w:t>
      </w:r>
      <w:r w:rsidR="0098274D" w:rsidRPr="00CB42DC">
        <w:rPr>
          <w:rFonts w:eastAsia="Arial Unicode MS" w:cs="Arial"/>
          <w:highlight w:val="yellow"/>
          <w:lang w:val="en-US"/>
        </w:rPr>
        <w:t xml:space="preserve"> </w:t>
      </w:r>
      <w:r w:rsidR="0099490E" w:rsidRPr="00CB42DC">
        <w:rPr>
          <w:rFonts w:eastAsia="Arial Unicode MS" w:cs="Arial"/>
          <w:highlight w:val="yellow"/>
          <w:lang w:val="en-US"/>
        </w:rPr>
        <w:t xml:space="preserve">round-bottom </w:t>
      </w:r>
      <w:r w:rsidR="0098274D" w:rsidRPr="00CB42DC">
        <w:rPr>
          <w:rFonts w:eastAsia="Arial Unicode MS" w:cs="Arial"/>
          <w:highlight w:val="yellow"/>
          <w:lang w:val="en-US"/>
        </w:rPr>
        <w:t>tubes</w:t>
      </w:r>
      <w:r w:rsidR="0099490E" w:rsidRPr="00CB42DC">
        <w:rPr>
          <w:rFonts w:eastAsia="Arial Unicode MS" w:cs="Arial"/>
          <w:highlight w:val="yellow"/>
          <w:lang w:val="en-US"/>
        </w:rPr>
        <w:t xml:space="preserve">, which can be used with the </w:t>
      </w:r>
      <w:r w:rsidR="00144E57" w:rsidRPr="00CB42DC">
        <w:rPr>
          <w:rFonts w:eastAsia="Arial Unicode MS" w:cs="Arial"/>
          <w:highlight w:val="yellow"/>
          <w:lang w:val="en-US"/>
        </w:rPr>
        <w:t>flow cytometer</w:t>
      </w:r>
      <w:r w:rsidR="0074468B">
        <w:rPr>
          <w:rFonts w:eastAsia="Arial Unicode MS" w:cs="Arial"/>
          <w:highlight w:val="yellow"/>
          <w:lang w:val="en-US"/>
        </w:rPr>
        <w:t xml:space="preserve">. </w:t>
      </w:r>
      <w:r w:rsidR="00144E57" w:rsidRPr="00CB42DC">
        <w:rPr>
          <w:rFonts w:eastAsia="Arial Unicode MS" w:cs="Arial"/>
          <w:highlight w:val="yellow"/>
          <w:lang w:val="en-US"/>
        </w:rPr>
        <w:t>Use</w:t>
      </w:r>
      <w:r w:rsidR="00F564EA" w:rsidRPr="00CB42DC">
        <w:rPr>
          <w:rFonts w:eastAsia="Arial Unicode MS" w:cs="Arial"/>
          <w:highlight w:val="yellow"/>
          <w:lang w:val="en-US"/>
        </w:rPr>
        <w:t xml:space="preserve"> forceps to place </w:t>
      </w:r>
      <w:r w:rsidR="00985702" w:rsidRPr="00CB42DC">
        <w:rPr>
          <w:rFonts w:eastAsia="Arial Unicode MS" w:cs="Arial"/>
          <w:highlight w:val="yellow"/>
          <w:lang w:val="en-US"/>
        </w:rPr>
        <w:t>a 5</w:t>
      </w:r>
      <w:r w:rsidR="001E6301">
        <w:rPr>
          <w:rFonts w:eastAsia="Arial Unicode MS" w:cs="Arial"/>
          <w:highlight w:val="yellow"/>
          <w:lang w:val="en-US"/>
        </w:rPr>
        <w:t xml:space="preserve"> </w:t>
      </w:r>
      <w:r w:rsidR="00985702" w:rsidRPr="00CB42DC">
        <w:rPr>
          <w:rFonts w:eastAsia="Arial Unicode MS" w:cs="Arial"/>
          <w:highlight w:val="yellow"/>
          <w:lang w:val="en-US"/>
        </w:rPr>
        <w:t>cm by 5</w:t>
      </w:r>
      <w:r w:rsidR="001E6301">
        <w:rPr>
          <w:rFonts w:eastAsia="Arial Unicode MS" w:cs="Arial"/>
          <w:highlight w:val="yellow"/>
          <w:lang w:val="en-US"/>
        </w:rPr>
        <w:t xml:space="preserve"> </w:t>
      </w:r>
      <w:r w:rsidR="00985702" w:rsidRPr="00CB42DC">
        <w:rPr>
          <w:rFonts w:eastAsia="Arial Unicode MS" w:cs="Arial"/>
          <w:highlight w:val="yellow"/>
          <w:lang w:val="en-US"/>
        </w:rPr>
        <w:t>cm</w:t>
      </w:r>
      <w:r w:rsidR="00F564EA" w:rsidRPr="00CB42DC">
        <w:rPr>
          <w:rFonts w:eastAsia="Arial Unicode MS" w:cs="Arial"/>
          <w:highlight w:val="yellow"/>
          <w:lang w:val="en-US"/>
        </w:rPr>
        <w:t xml:space="preserve"> </w:t>
      </w:r>
      <w:r w:rsidR="00985702" w:rsidRPr="00CB42DC">
        <w:rPr>
          <w:rFonts w:eastAsia="Arial Unicode MS" w:cs="Arial"/>
          <w:highlight w:val="yellow"/>
          <w:lang w:val="en-US"/>
        </w:rPr>
        <w:t>piece</w:t>
      </w:r>
      <w:r w:rsidR="00F564EA" w:rsidRPr="00CB42DC">
        <w:rPr>
          <w:rFonts w:eastAsia="Arial Unicode MS" w:cs="Arial"/>
          <w:highlight w:val="yellow"/>
          <w:lang w:val="en-US"/>
        </w:rPr>
        <w:t xml:space="preserve"> of filtration mesh </w:t>
      </w:r>
      <w:r w:rsidR="00985702" w:rsidRPr="00CB42DC">
        <w:rPr>
          <w:rFonts w:eastAsia="Arial Unicode MS" w:cs="Arial"/>
          <w:highlight w:val="yellow"/>
          <w:lang w:val="en-US"/>
        </w:rPr>
        <w:t>in the top part of the tube, such that the liquid can be pipetted through the mesh and into the tube.</w:t>
      </w:r>
      <w:r w:rsidR="00F564EA" w:rsidRPr="00CB42DC">
        <w:rPr>
          <w:rFonts w:eastAsia="Arial Unicode MS" w:cs="Arial"/>
          <w:lang w:val="en-US"/>
        </w:rPr>
        <w:t xml:space="preserve"> </w:t>
      </w:r>
    </w:p>
    <w:p w14:paraId="783225BD" w14:textId="77777777" w:rsidR="00322FE4" w:rsidRPr="00CB42DC" w:rsidRDefault="00322FE4" w:rsidP="00FF6150">
      <w:pPr>
        <w:jc w:val="both"/>
        <w:rPr>
          <w:rFonts w:eastAsia="Arial Unicode MS" w:cs="Arial"/>
          <w:lang w:val="en-US"/>
        </w:rPr>
      </w:pPr>
    </w:p>
    <w:p w14:paraId="66AC3ECE" w14:textId="7C6E6E42" w:rsidR="00F564EA" w:rsidRPr="00CB42DC" w:rsidRDefault="0074468B" w:rsidP="00FF6150">
      <w:pPr>
        <w:jc w:val="both"/>
        <w:rPr>
          <w:rFonts w:eastAsia="Arial Unicode MS" w:cs="Arial"/>
          <w:lang w:val="en-US"/>
        </w:rPr>
      </w:pPr>
      <w:r>
        <w:rPr>
          <w:lang w:val="en-US"/>
        </w:rPr>
        <w:t xml:space="preserve">NOTE: </w:t>
      </w:r>
      <w:r w:rsidR="009F32E3" w:rsidRPr="00CB42DC">
        <w:rPr>
          <w:highlight w:val="yellow"/>
          <w:lang w:val="en-US"/>
        </w:rPr>
        <w:t>The samples are now ready to be run with the flow cytomet</w:t>
      </w:r>
      <w:r w:rsidR="00234F8E" w:rsidRPr="00CB42DC">
        <w:rPr>
          <w:highlight w:val="yellow"/>
          <w:lang w:val="en-US"/>
        </w:rPr>
        <w:t>er</w:t>
      </w:r>
      <w:r w:rsidR="009F32E3" w:rsidRPr="00CB42DC">
        <w:rPr>
          <w:highlight w:val="yellow"/>
          <w:lang w:val="en-US"/>
        </w:rPr>
        <w:t>.</w:t>
      </w:r>
      <w:r w:rsidR="009F32E3" w:rsidRPr="00CB42DC">
        <w:rPr>
          <w:lang w:val="en-US"/>
        </w:rPr>
        <w:t xml:space="preserve"> </w:t>
      </w:r>
      <w:r w:rsidR="00322FE4" w:rsidRPr="00CB42DC">
        <w:rPr>
          <w:rFonts w:eastAsia="Arial Unicode MS" w:cs="Arial"/>
          <w:highlight w:val="yellow"/>
          <w:lang w:val="en-US"/>
        </w:rPr>
        <w:t>Keep</w:t>
      </w:r>
      <w:r w:rsidR="00F564EA" w:rsidRPr="00CB42DC">
        <w:rPr>
          <w:rFonts w:eastAsia="Arial Unicode MS" w:cs="Arial"/>
          <w:highlight w:val="yellow"/>
          <w:lang w:val="en-US"/>
        </w:rPr>
        <w:t xml:space="preserve"> </w:t>
      </w:r>
      <w:r w:rsidR="009F32E3" w:rsidRPr="00CB42DC">
        <w:rPr>
          <w:rFonts w:eastAsia="Arial Unicode MS" w:cs="Arial"/>
          <w:highlight w:val="yellow"/>
          <w:lang w:val="en-US"/>
        </w:rPr>
        <w:t>them</w:t>
      </w:r>
      <w:r w:rsidR="00F564EA" w:rsidRPr="00CB42DC">
        <w:rPr>
          <w:rFonts w:eastAsia="Arial Unicode MS" w:cs="Arial"/>
          <w:highlight w:val="yellow"/>
          <w:lang w:val="en-US"/>
        </w:rPr>
        <w:t xml:space="preserve"> wrapped in foil until </w:t>
      </w:r>
      <w:r w:rsidR="00FD3FDE" w:rsidRPr="00CB42DC">
        <w:rPr>
          <w:rFonts w:eastAsia="Arial Unicode MS" w:cs="Arial"/>
          <w:highlight w:val="yellow"/>
          <w:lang w:val="en-US"/>
        </w:rPr>
        <w:t>they are ready to be run</w:t>
      </w:r>
      <w:r w:rsidR="00F564EA" w:rsidRPr="00CB42DC">
        <w:rPr>
          <w:rFonts w:eastAsia="Arial Unicode MS" w:cs="Arial"/>
          <w:highlight w:val="yellow"/>
          <w:lang w:val="en-US"/>
        </w:rPr>
        <w:t>.</w:t>
      </w:r>
    </w:p>
    <w:p w14:paraId="5FD2E70E" w14:textId="77777777" w:rsidR="008822D2" w:rsidRPr="00CB42DC" w:rsidRDefault="008822D2" w:rsidP="00FF6150">
      <w:pPr>
        <w:pBdr>
          <w:top w:val="nil"/>
          <w:left w:val="nil"/>
          <w:bottom w:val="nil"/>
          <w:right w:val="nil"/>
          <w:between w:val="nil"/>
        </w:pBdr>
        <w:tabs>
          <w:tab w:val="left" w:pos="8364"/>
        </w:tabs>
        <w:jc w:val="both"/>
        <w:rPr>
          <w:lang w:val="en-US"/>
        </w:rPr>
      </w:pPr>
    </w:p>
    <w:p w14:paraId="38F70051" w14:textId="09061235" w:rsidR="008822D2" w:rsidRDefault="001B2C6D" w:rsidP="00FF6150">
      <w:pPr>
        <w:jc w:val="both"/>
        <w:rPr>
          <w:lang w:val="en-US"/>
        </w:rPr>
      </w:pPr>
      <w:r w:rsidRPr="00CB42DC">
        <w:rPr>
          <w:lang w:val="en-US"/>
        </w:rPr>
        <w:t>2.</w:t>
      </w:r>
      <w:r w:rsidR="00FC6DC7" w:rsidRPr="00CB42DC">
        <w:rPr>
          <w:lang w:val="en-US"/>
        </w:rPr>
        <w:t>3</w:t>
      </w:r>
      <w:r w:rsidR="008640C8" w:rsidRPr="00CB42DC">
        <w:rPr>
          <w:lang w:val="en-US"/>
        </w:rPr>
        <w:t>.4</w:t>
      </w:r>
      <w:r w:rsidRPr="00CB42DC">
        <w:rPr>
          <w:lang w:val="en-US"/>
        </w:rPr>
        <w:t xml:space="preserve">. </w:t>
      </w:r>
      <w:r w:rsidR="005179F9" w:rsidRPr="00CB42DC">
        <w:rPr>
          <w:lang w:val="en-US"/>
        </w:rPr>
        <w:t>Run samples with a flow cytometer with the help of the organization’s flow cytometry platform technician.</w:t>
      </w:r>
    </w:p>
    <w:p w14:paraId="48F532DA" w14:textId="3297756E" w:rsidR="005C2DCB" w:rsidRDefault="005C2DCB" w:rsidP="00FF6150">
      <w:pPr>
        <w:jc w:val="both"/>
        <w:rPr>
          <w:lang w:val="en-US"/>
        </w:rPr>
      </w:pPr>
    </w:p>
    <w:p w14:paraId="7780CFFA" w14:textId="1BCBC9EA" w:rsidR="005C2DCB" w:rsidRPr="00CB42DC" w:rsidRDefault="005C2DCB" w:rsidP="00FF6150">
      <w:pPr>
        <w:jc w:val="both"/>
        <w:rPr>
          <w:lang w:val="en-US"/>
        </w:rPr>
      </w:pPr>
      <w:r>
        <w:rPr>
          <w:lang w:val="en-US"/>
        </w:rPr>
        <w:t xml:space="preserve">NOTE: </w:t>
      </w:r>
      <w:r w:rsidR="00A85591">
        <w:rPr>
          <w:lang w:val="en-US"/>
        </w:rPr>
        <w:t>The PE channel is used to detect the PI-stained DNA</w:t>
      </w:r>
      <w:r w:rsidR="00B168CC">
        <w:rPr>
          <w:lang w:val="en-US"/>
        </w:rPr>
        <w:t xml:space="preserve"> and</w:t>
      </w:r>
      <w:r w:rsidR="00A85591">
        <w:rPr>
          <w:lang w:val="en-US"/>
        </w:rPr>
        <w:t xml:space="preserve"> </w:t>
      </w:r>
      <w:r w:rsidR="00011CAA">
        <w:rPr>
          <w:lang w:val="en-US"/>
        </w:rPr>
        <w:t xml:space="preserve">the </w:t>
      </w:r>
      <w:r w:rsidR="00B168CC">
        <w:rPr>
          <w:lang w:val="en-US"/>
        </w:rPr>
        <w:t>f</w:t>
      </w:r>
      <w:r w:rsidR="00EB4688">
        <w:rPr>
          <w:lang w:val="en-US"/>
        </w:rPr>
        <w:t xml:space="preserve">low rate should be set to </w:t>
      </w:r>
      <w:r w:rsidR="00EB4688" w:rsidRPr="002C224F">
        <w:rPr>
          <w:b/>
          <w:bCs/>
          <w:lang w:val="en-US"/>
        </w:rPr>
        <w:t>S</w:t>
      </w:r>
      <w:r w:rsidR="00951E30">
        <w:rPr>
          <w:b/>
          <w:bCs/>
          <w:lang w:val="en-US"/>
        </w:rPr>
        <w:t>low</w:t>
      </w:r>
      <w:r w:rsidR="00EB4688">
        <w:rPr>
          <w:lang w:val="en-US"/>
        </w:rPr>
        <w:t xml:space="preserve"> during acquisition. Ensure that the voltage is chosen such that the diploid peak is roughly at 200 along the PE-A x-axis to facilitate analysis and interpretation. Aim to record a minimum of 20,000 event</w:t>
      </w:r>
      <w:r w:rsidR="00E87BAF">
        <w:rPr>
          <w:lang w:val="en-US"/>
        </w:rPr>
        <w:t>s</w:t>
      </w:r>
      <w:r w:rsidR="00EB4688">
        <w:rPr>
          <w:lang w:val="en-US"/>
        </w:rPr>
        <w:t xml:space="preserve"> per sample.  </w:t>
      </w:r>
    </w:p>
    <w:p w14:paraId="76D40368" w14:textId="77777777" w:rsidR="008822D2" w:rsidRPr="00CB42DC" w:rsidRDefault="008822D2" w:rsidP="00FF6150">
      <w:pPr>
        <w:pBdr>
          <w:top w:val="nil"/>
          <w:left w:val="nil"/>
          <w:bottom w:val="nil"/>
          <w:right w:val="nil"/>
          <w:between w:val="nil"/>
        </w:pBdr>
        <w:tabs>
          <w:tab w:val="left" w:pos="8364"/>
        </w:tabs>
        <w:jc w:val="both"/>
        <w:rPr>
          <w:lang w:val="en-US"/>
        </w:rPr>
      </w:pPr>
    </w:p>
    <w:p w14:paraId="430D28D7" w14:textId="0684A75A" w:rsidR="00660BD7" w:rsidRPr="00CB42DC" w:rsidRDefault="001B2C6D" w:rsidP="00FF6150">
      <w:pPr>
        <w:jc w:val="both"/>
        <w:rPr>
          <w:lang w:val="en-US"/>
        </w:rPr>
      </w:pPr>
      <w:r w:rsidRPr="00CB42DC">
        <w:rPr>
          <w:lang w:val="en-US"/>
        </w:rPr>
        <w:t>2.</w:t>
      </w:r>
      <w:r w:rsidR="00FC6DC7" w:rsidRPr="00CB42DC">
        <w:rPr>
          <w:lang w:val="en-US"/>
        </w:rPr>
        <w:t>4</w:t>
      </w:r>
      <w:r w:rsidRPr="00CB42DC">
        <w:rPr>
          <w:lang w:val="en-US"/>
        </w:rPr>
        <w:t xml:space="preserve">. </w:t>
      </w:r>
      <w:r w:rsidR="00FC6DC7" w:rsidRPr="00CB42DC">
        <w:rPr>
          <w:lang w:val="en-US"/>
        </w:rPr>
        <w:t>Flow cytometry data analysis</w:t>
      </w:r>
    </w:p>
    <w:p w14:paraId="32495D63" w14:textId="77777777" w:rsidR="008640C8" w:rsidRPr="00CB42DC" w:rsidRDefault="00660BD7" w:rsidP="00FF6150">
      <w:pPr>
        <w:tabs>
          <w:tab w:val="left" w:pos="8364"/>
        </w:tabs>
        <w:jc w:val="both"/>
        <w:rPr>
          <w:rFonts w:asciiTheme="majorHAnsi" w:hAnsiTheme="majorHAnsi"/>
          <w:lang w:val="en-US"/>
        </w:rPr>
      </w:pPr>
      <w:r w:rsidRPr="00CB42DC">
        <w:rPr>
          <w:rFonts w:asciiTheme="majorHAnsi" w:hAnsiTheme="majorHAnsi"/>
          <w:lang w:val="en-US"/>
        </w:rPr>
        <w:tab/>
      </w:r>
    </w:p>
    <w:p w14:paraId="218822B6" w14:textId="4C2557DD" w:rsidR="00660BD7" w:rsidRDefault="00660BD7" w:rsidP="00FF6150">
      <w:pPr>
        <w:tabs>
          <w:tab w:val="left" w:pos="8364"/>
        </w:tabs>
        <w:jc w:val="both"/>
        <w:rPr>
          <w:lang w:val="en-US"/>
        </w:rPr>
      </w:pPr>
      <w:r w:rsidRPr="00CB42DC">
        <w:rPr>
          <w:lang w:val="en-US"/>
        </w:rPr>
        <w:t>2.</w:t>
      </w:r>
      <w:r w:rsidR="00FC6DC7" w:rsidRPr="00CB42DC">
        <w:rPr>
          <w:lang w:val="en-US"/>
        </w:rPr>
        <w:t>4</w:t>
      </w:r>
      <w:r w:rsidRPr="00CB42DC">
        <w:rPr>
          <w:lang w:val="en-US"/>
        </w:rPr>
        <w:t xml:space="preserve">.1. </w:t>
      </w:r>
      <w:r w:rsidR="00620544" w:rsidRPr="00CB42DC">
        <w:rPr>
          <w:lang w:val="en-US"/>
        </w:rPr>
        <w:t>Analyze data with a flow cytometry analysis software (</w:t>
      </w:r>
      <w:r w:rsidR="00620544" w:rsidRPr="007E1E5C">
        <w:rPr>
          <w:b/>
          <w:bCs/>
          <w:lang w:val="en-US"/>
        </w:rPr>
        <w:t>Table of Materials</w:t>
      </w:r>
      <w:r w:rsidR="00620544" w:rsidRPr="00CB42DC">
        <w:rPr>
          <w:lang w:val="en-US"/>
        </w:rPr>
        <w:t>)</w:t>
      </w:r>
      <w:r w:rsidRPr="00CB42DC">
        <w:rPr>
          <w:lang w:val="en-US"/>
        </w:rPr>
        <w:t xml:space="preserve">. </w:t>
      </w:r>
    </w:p>
    <w:p w14:paraId="4FA89885" w14:textId="6634F0A5" w:rsidR="00A367A5" w:rsidRDefault="00A367A5" w:rsidP="00FF6150">
      <w:pPr>
        <w:tabs>
          <w:tab w:val="left" w:pos="8364"/>
        </w:tabs>
        <w:jc w:val="both"/>
        <w:rPr>
          <w:lang w:val="en-US"/>
        </w:rPr>
      </w:pPr>
    </w:p>
    <w:p w14:paraId="1800E367" w14:textId="776B5A6E" w:rsidR="00A367A5" w:rsidRDefault="00A367A5" w:rsidP="00A367A5">
      <w:pPr>
        <w:pBdr>
          <w:top w:val="nil"/>
          <w:left w:val="nil"/>
          <w:bottom w:val="nil"/>
          <w:right w:val="nil"/>
          <w:between w:val="nil"/>
        </w:pBdr>
        <w:jc w:val="both"/>
        <w:rPr>
          <w:lang w:val="en-US"/>
        </w:rPr>
      </w:pPr>
      <w:r>
        <w:rPr>
          <w:lang w:val="en-US"/>
        </w:rPr>
        <w:t xml:space="preserve">NOTE: </w:t>
      </w:r>
      <w:r w:rsidRPr="00CB42DC">
        <w:rPr>
          <w:lang w:val="en-US"/>
        </w:rPr>
        <w:t>The following steps are for one specific software (</w:t>
      </w:r>
      <w:r w:rsidRPr="00B5799A">
        <w:rPr>
          <w:b/>
          <w:bCs/>
          <w:lang w:val="en-US"/>
        </w:rPr>
        <w:t>Table of Materials</w:t>
      </w:r>
      <w:r w:rsidRPr="00CB42DC">
        <w:rPr>
          <w:lang w:val="en-US"/>
        </w:rPr>
        <w:t>) but may be of help for setting up other types of software as well</w:t>
      </w:r>
      <w:r>
        <w:rPr>
          <w:lang w:val="en-US"/>
        </w:rPr>
        <w:t>.</w:t>
      </w:r>
    </w:p>
    <w:p w14:paraId="6C7914AF" w14:textId="0CA4D43A" w:rsidR="00A367A5" w:rsidRDefault="00A367A5" w:rsidP="00A367A5">
      <w:pPr>
        <w:pBdr>
          <w:top w:val="nil"/>
          <w:left w:val="nil"/>
          <w:bottom w:val="nil"/>
          <w:right w:val="nil"/>
          <w:between w:val="nil"/>
        </w:pBdr>
        <w:jc w:val="both"/>
        <w:rPr>
          <w:lang w:val="en-US"/>
        </w:rPr>
      </w:pPr>
    </w:p>
    <w:p w14:paraId="2A6E5A50" w14:textId="71DFE51C" w:rsidR="00A367A5" w:rsidRDefault="00A367A5" w:rsidP="00A367A5">
      <w:pPr>
        <w:pBdr>
          <w:top w:val="nil"/>
          <w:left w:val="nil"/>
          <w:bottom w:val="nil"/>
          <w:right w:val="nil"/>
          <w:between w:val="nil"/>
        </w:pBdr>
        <w:jc w:val="both"/>
        <w:rPr>
          <w:lang w:val="en-US"/>
        </w:rPr>
      </w:pPr>
      <w:r>
        <w:rPr>
          <w:lang w:val="en-US"/>
        </w:rPr>
        <w:t>2.4.1.1. After running the samples on a flow cytometer, download FCS 2.0 files for analysis.</w:t>
      </w:r>
    </w:p>
    <w:p w14:paraId="3565469A" w14:textId="57FF3662" w:rsidR="00A367A5" w:rsidRDefault="00A367A5" w:rsidP="00A367A5">
      <w:pPr>
        <w:pBdr>
          <w:top w:val="nil"/>
          <w:left w:val="nil"/>
          <w:bottom w:val="nil"/>
          <w:right w:val="nil"/>
          <w:between w:val="nil"/>
        </w:pBdr>
        <w:jc w:val="both"/>
        <w:rPr>
          <w:lang w:val="en-US"/>
        </w:rPr>
      </w:pPr>
    </w:p>
    <w:p w14:paraId="5AF766E6" w14:textId="59A26A4C" w:rsidR="00A367A5" w:rsidRDefault="00A367A5" w:rsidP="00A367A5">
      <w:pPr>
        <w:pBdr>
          <w:top w:val="nil"/>
          <w:left w:val="nil"/>
          <w:bottom w:val="nil"/>
          <w:right w:val="nil"/>
          <w:between w:val="nil"/>
        </w:pBdr>
        <w:jc w:val="both"/>
        <w:rPr>
          <w:lang w:val="en-US"/>
        </w:rPr>
      </w:pPr>
      <w:r>
        <w:rPr>
          <w:lang w:val="en-US"/>
        </w:rPr>
        <w:t>2.4.1.2. Open the flow cytometry analysis software (</w:t>
      </w:r>
      <w:r w:rsidRPr="006525F3">
        <w:rPr>
          <w:b/>
          <w:bCs/>
          <w:lang w:val="en-US"/>
        </w:rPr>
        <w:t>Table of Materials</w:t>
      </w:r>
      <w:r>
        <w:rPr>
          <w:lang w:val="en-US"/>
        </w:rPr>
        <w:t xml:space="preserve">), click on </w:t>
      </w:r>
      <w:r w:rsidRPr="00A367A5">
        <w:rPr>
          <w:b/>
          <w:bCs/>
          <w:lang w:val="en-US"/>
        </w:rPr>
        <w:t>File</w:t>
      </w:r>
      <w:r>
        <w:rPr>
          <w:lang w:val="en-US"/>
        </w:rPr>
        <w:t xml:space="preserve"> &gt; </w:t>
      </w:r>
      <w:r w:rsidRPr="00A367A5">
        <w:rPr>
          <w:b/>
          <w:bCs/>
          <w:lang w:val="en-US"/>
        </w:rPr>
        <w:t>New</w:t>
      </w:r>
      <w:r>
        <w:rPr>
          <w:lang w:val="en-US"/>
        </w:rPr>
        <w:t xml:space="preserve"> </w:t>
      </w:r>
      <w:r w:rsidRPr="00A367A5">
        <w:rPr>
          <w:b/>
          <w:bCs/>
          <w:lang w:val="en-US"/>
        </w:rPr>
        <w:t>Document</w:t>
      </w:r>
      <w:r>
        <w:rPr>
          <w:lang w:val="en-US"/>
        </w:rPr>
        <w:t>.</w:t>
      </w:r>
    </w:p>
    <w:p w14:paraId="01D69478" w14:textId="3104EBBF" w:rsidR="00A367A5" w:rsidRDefault="00A367A5" w:rsidP="00A367A5">
      <w:pPr>
        <w:pBdr>
          <w:top w:val="nil"/>
          <w:left w:val="nil"/>
          <w:bottom w:val="nil"/>
          <w:right w:val="nil"/>
          <w:between w:val="nil"/>
        </w:pBdr>
        <w:jc w:val="both"/>
        <w:rPr>
          <w:lang w:val="en-US"/>
        </w:rPr>
      </w:pPr>
      <w:r>
        <w:rPr>
          <w:lang w:val="en-US"/>
        </w:rPr>
        <w:t xml:space="preserve">2.4.1.3. Click on the </w:t>
      </w:r>
      <w:r w:rsidRPr="00A367A5">
        <w:rPr>
          <w:b/>
          <w:bCs/>
          <w:lang w:val="en-US"/>
        </w:rPr>
        <w:t>Histogram icon</w:t>
      </w:r>
      <w:r>
        <w:rPr>
          <w:lang w:val="en-US"/>
        </w:rPr>
        <w:t xml:space="preserve"> (</w:t>
      </w:r>
      <w:r>
        <w:rPr>
          <w:noProof/>
        </w:rPr>
        <w:drawing>
          <wp:inline distT="0" distB="0" distL="0" distR="0" wp14:anchorId="4E43CC73" wp14:editId="4AD52780">
            <wp:extent cx="258738" cy="2520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9 at 3.48.59 PM.png"/>
                    <pic:cNvPicPr/>
                  </pic:nvPicPr>
                  <pic:blipFill rotWithShape="1">
                    <a:blip r:embed="rId7">
                      <a:extLst>
                        <a:ext uri="{28A0092B-C50C-407E-A947-70E740481C1C}">
                          <a14:useLocalDpi xmlns:a14="http://schemas.microsoft.com/office/drawing/2010/main" val="0"/>
                        </a:ext>
                      </a:extLst>
                    </a:blip>
                    <a:srcRect l="7737" t="8967" r="8191" b="6420"/>
                    <a:stretch/>
                  </pic:blipFill>
                  <pic:spPr bwMode="auto">
                    <a:xfrm>
                      <a:off x="0" y="0"/>
                      <a:ext cx="258738" cy="252000"/>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and then drag the pointer to make a rectangle.</w:t>
      </w:r>
    </w:p>
    <w:p w14:paraId="24D4CE30" w14:textId="0BF58DA5" w:rsidR="002233AD" w:rsidRDefault="002233AD" w:rsidP="00A367A5">
      <w:pPr>
        <w:pBdr>
          <w:top w:val="nil"/>
          <w:left w:val="nil"/>
          <w:bottom w:val="nil"/>
          <w:right w:val="nil"/>
          <w:between w:val="nil"/>
        </w:pBdr>
        <w:jc w:val="both"/>
        <w:rPr>
          <w:lang w:val="en-US"/>
        </w:rPr>
      </w:pPr>
    </w:p>
    <w:p w14:paraId="191986B0" w14:textId="7F3E9914" w:rsidR="00CE37DD" w:rsidRDefault="002233AD" w:rsidP="00A367A5">
      <w:pPr>
        <w:pBdr>
          <w:top w:val="nil"/>
          <w:left w:val="nil"/>
          <w:bottom w:val="nil"/>
          <w:right w:val="nil"/>
          <w:between w:val="nil"/>
        </w:pBdr>
        <w:jc w:val="both"/>
        <w:rPr>
          <w:lang w:val="en-US"/>
        </w:rPr>
      </w:pPr>
      <w:r>
        <w:rPr>
          <w:lang w:val="en-US"/>
        </w:rPr>
        <w:t xml:space="preserve">2.4.1.4. Browse for the FCS file and then click on </w:t>
      </w:r>
      <w:r w:rsidRPr="002233AD">
        <w:rPr>
          <w:b/>
          <w:bCs/>
          <w:lang w:val="en-US"/>
        </w:rPr>
        <w:t>Open</w:t>
      </w:r>
      <w:r>
        <w:rPr>
          <w:lang w:val="en-US"/>
        </w:rPr>
        <w:t xml:space="preserve">. Along the x-axis, click on </w:t>
      </w:r>
      <w:r w:rsidRPr="002233AD">
        <w:rPr>
          <w:b/>
          <w:bCs/>
          <w:lang w:val="en-US"/>
        </w:rPr>
        <w:t>FCS-A</w:t>
      </w:r>
      <w:r>
        <w:rPr>
          <w:lang w:val="en-US"/>
        </w:rPr>
        <w:t xml:space="preserve"> and then select </w:t>
      </w:r>
      <w:r w:rsidRPr="002233AD">
        <w:rPr>
          <w:b/>
          <w:bCs/>
          <w:lang w:val="en-US"/>
        </w:rPr>
        <w:t>PE-A</w:t>
      </w:r>
      <w:r>
        <w:rPr>
          <w:lang w:val="en-US"/>
        </w:rPr>
        <w:t>.</w:t>
      </w:r>
    </w:p>
    <w:p w14:paraId="2F2C35F8" w14:textId="6146AC06" w:rsidR="00CE37DD" w:rsidRDefault="00CE37DD" w:rsidP="00A367A5">
      <w:pPr>
        <w:pBdr>
          <w:top w:val="nil"/>
          <w:left w:val="nil"/>
          <w:bottom w:val="nil"/>
          <w:right w:val="nil"/>
          <w:between w:val="nil"/>
        </w:pBdr>
        <w:jc w:val="both"/>
        <w:rPr>
          <w:lang w:val="en-US"/>
        </w:rPr>
      </w:pPr>
      <w:r>
        <w:rPr>
          <w:lang w:val="en-US"/>
        </w:rPr>
        <w:t xml:space="preserve">2.4.1.5. Click on the </w:t>
      </w:r>
      <w:r w:rsidRPr="00CE37DD">
        <w:rPr>
          <w:b/>
          <w:bCs/>
          <w:lang w:val="en-US"/>
        </w:rPr>
        <w:t>Dot Plot icon</w:t>
      </w:r>
      <w:r>
        <w:rPr>
          <w:lang w:val="en-US"/>
        </w:rPr>
        <w:t xml:space="preserve"> (</w:t>
      </w:r>
      <w:r>
        <w:rPr>
          <w:noProof/>
        </w:rPr>
        <w:drawing>
          <wp:inline distT="0" distB="0" distL="0" distR="0" wp14:anchorId="47E18C4D" wp14:editId="33708F80">
            <wp:extent cx="250046" cy="252000"/>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9 at 4.06.36 PM.png"/>
                    <pic:cNvPicPr/>
                  </pic:nvPicPr>
                  <pic:blipFill rotWithShape="1">
                    <a:blip r:embed="rId8">
                      <a:extLst>
                        <a:ext uri="{28A0092B-C50C-407E-A947-70E740481C1C}">
                          <a14:useLocalDpi xmlns:a14="http://schemas.microsoft.com/office/drawing/2010/main" val="0"/>
                        </a:ext>
                      </a:extLst>
                    </a:blip>
                    <a:srcRect l="12572" t="9033" r="14285" b="7741"/>
                    <a:stretch/>
                  </pic:blipFill>
                  <pic:spPr bwMode="auto">
                    <a:xfrm>
                      <a:off x="0" y="0"/>
                      <a:ext cx="250046" cy="252000"/>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and then drag the pointer to create another rectangle beneath the histogram plot.</w:t>
      </w:r>
      <w:r w:rsidR="00F94077">
        <w:rPr>
          <w:lang w:val="en-US"/>
        </w:rPr>
        <w:t xml:space="preserve"> Then browse for the same FCS file that was selected for the histogram.</w:t>
      </w:r>
    </w:p>
    <w:p w14:paraId="6F425305" w14:textId="316E5C27" w:rsidR="00F94077" w:rsidRDefault="00F94077" w:rsidP="00A367A5">
      <w:pPr>
        <w:pBdr>
          <w:top w:val="nil"/>
          <w:left w:val="nil"/>
          <w:bottom w:val="nil"/>
          <w:right w:val="nil"/>
          <w:between w:val="nil"/>
        </w:pBdr>
        <w:jc w:val="both"/>
        <w:rPr>
          <w:lang w:val="en-US"/>
        </w:rPr>
      </w:pPr>
    </w:p>
    <w:p w14:paraId="71D206DA" w14:textId="1FFD7AAC" w:rsidR="00F94077" w:rsidRDefault="00F94077" w:rsidP="00A367A5">
      <w:pPr>
        <w:pBdr>
          <w:top w:val="nil"/>
          <w:left w:val="nil"/>
          <w:bottom w:val="nil"/>
          <w:right w:val="nil"/>
          <w:between w:val="nil"/>
        </w:pBdr>
        <w:jc w:val="both"/>
        <w:rPr>
          <w:lang w:val="en-US"/>
        </w:rPr>
      </w:pPr>
      <w:r>
        <w:rPr>
          <w:lang w:val="en-US"/>
        </w:rPr>
        <w:t xml:space="preserve">2.4.1.6. Change the x-axis of the dot plot to </w:t>
      </w:r>
      <w:r w:rsidRPr="001C067E">
        <w:rPr>
          <w:b/>
          <w:bCs/>
          <w:lang w:val="en-US"/>
        </w:rPr>
        <w:t>PE-A</w:t>
      </w:r>
      <w:r>
        <w:rPr>
          <w:lang w:val="en-US"/>
        </w:rPr>
        <w:t xml:space="preserve"> and the y-axis to </w:t>
      </w:r>
      <w:r w:rsidRPr="001C067E">
        <w:rPr>
          <w:b/>
          <w:bCs/>
          <w:lang w:val="en-US"/>
        </w:rPr>
        <w:t>PE-W</w:t>
      </w:r>
      <w:r>
        <w:rPr>
          <w:lang w:val="en-US"/>
        </w:rPr>
        <w:t xml:space="preserve">. </w:t>
      </w:r>
      <w:r w:rsidRPr="00733393">
        <w:rPr>
          <w:b/>
          <w:bCs/>
          <w:lang w:val="en-US"/>
        </w:rPr>
        <w:t xml:space="preserve">Figure </w:t>
      </w:r>
      <w:r w:rsidR="007B0FF4">
        <w:rPr>
          <w:b/>
          <w:bCs/>
          <w:lang w:val="en-US"/>
        </w:rPr>
        <w:t>8</w:t>
      </w:r>
      <w:r w:rsidR="00FA696E" w:rsidRPr="00733393">
        <w:rPr>
          <w:b/>
          <w:bCs/>
          <w:lang w:val="en-US"/>
        </w:rPr>
        <w:t>A</w:t>
      </w:r>
      <w:r>
        <w:rPr>
          <w:lang w:val="en-US"/>
        </w:rPr>
        <w:t xml:space="preserve"> demonstrates the appearance of the plots at this point.</w:t>
      </w:r>
    </w:p>
    <w:p w14:paraId="361B1FA6" w14:textId="1BCFBA7A" w:rsidR="00F94077" w:rsidRDefault="00F94077" w:rsidP="00A367A5">
      <w:pPr>
        <w:pBdr>
          <w:top w:val="nil"/>
          <w:left w:val="nil"/>
          <w:bottom w:val="nil"/>
          <w:right w:val="nil"/>
          <w:between w:val="nil"/>
        </w:pBdr>
        <w:jc w:val="both"/>
        <w:rPr>
          <w:lang w:val="en-US"/>
        </w:rPr>
      </w:pPr>
    </w:p>
    <w:p w14:paraId="350A51B8" w14:textId="4FC763F6" w:rsidR="00F94077" w:rsidRDefault="00F94077" w:rsidP="00A367A5">
      <w:pPr>
        <w:pBdr>
          <w:top w:val="nil"/>
          <w:left w:val="nil"/>
          <w:bottom w:val="nil"/>
          <w:right w:val="nil"/>
          <w:between w:val="nil"/>
        </w:pBdr>
        <w:jc w:val="both"/>
        <w:rPr>
          <w:lang w:val="en-US"/>
        </w:rPr>
      </w:pPr>
      <w:r>
        <w:rPr>
          <w:lang w:val="en-US"/>
        </w:rPr>
        <w:t>2.4.1.7.</w:t>
      </w:r>
      <w:r w:rsidR="00124F4A">
        <w:rPr>
          <w:lang w:val="en-US"/>
        </w:rPr>
        <w:t xml:space="preserve"> Click on the </w:t>
      </w:r>
      <w:r w:rsidR="00124F4A" w:rsidRPr="00124F4A">
        <w:rPr>
          <w:b/>
          <w:bCs/>
          <w:lang w:val="en-US"/>
        </w:rPr>
        <w:t>Region icon</w:t>
      </w:r>
      <w:r w:rsidR="00124F4A">
        <w:rPr>
          <w:lang w:val="en-US"/>
        </w:rPr>
        <w:t xml:space="preserve"> (</w:t>
      </w:r>
      <w:r w:rsidR="00124F4A">
        <w:rPr>
          <w:noProof/>
        </w:rPr>
        <w:drawing>
          <wp:inline distT="0" distB="0" distL="0" distR="0" wp14:anchorId="6E28812A" wp14:editId="6C8105DB">
            <wp:extent cx="251960" cy="25200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9 at 4.11.28 PM.png"/>
                    <pic:cNvPicPr/>
                  </pic:nvPicPr>
                  <pic:blipFill rotWithShape="1">
                    <a:blip r:embed="rId9">
                      <a:extLst>
                        <a:ext uri="{28A0092B-C50C-407E-A947-70E740481C1C}">
                          <a14:useLocalDpi xmlns:a14="http://schemas.microsoft.com/office/drawing/2010/main" val="0"/>
                        </a:ext>
                      </a:extLst>
                    </a:blip>
                    <a:srcRect l="10662" t="10999" r="9858" b="6946"/>
                    <a:stretch/>
                  </pic:blipFill>
                  <pic:spPr bwMode="auto">
                    <a:xfrm>
                      <a:off x="0" y="0"/>
                      <a:ext cx="251960" cy="252000"/>
                    </a:xfrm>
                    <a:prstGeom prst="rect">
                      <a:avLst/>
                    </a:prstGeom>
                    <a:ln>
                      <a:noFill/>
                    </a:ln>
                    <a:extLst>
                      <a:ext uri="{53640926-AAD7-44D8-BBD7-CCE9431645EC}">
                        <a14:shadowObscured xmlns:a14="http://schemas.microsoft.com/office/drawing/2010/main"/>
                      </a:ext>
                    </a:extLst>
                  </pic:spPr>
                </pic:pic>
              </a:graphicData>
            </a:graphic>
          </wp:inline>
        </w:drawing>
      </w:r>
      <w:r w:rsidR="00124F4A">
        <w:rPr>
          <w:lang w:val="en-US"/>
        </w:rPr>
        <w:t xml:space="preserve">) </w:t>
      </w:r>
      <w:r w:rsidR="00FA696E">
        <w:rPr>
          <w:lang w:val="en-US"/>
        </w:rPr>
        <w:t xml:space="preserve">and draw a box </w:t>
      </w:r>
      <w:r w:rsidR="00263EC1">
        <w:rPr>
          <w:lang w:val="en-US"/>
        </w:rPr>
        <w:t xml:space="preserve">on the dot plot </w:t>
      </w:r>
      <w:r w:rsidR="00FA696E">
        <w:rPr>
          <w:lang w:val="en-US"/>
        </w:rPr>
        <w:t xml:space="preserve">that starts before the diploid peak </w:t>
      </w:r>
      <w:r w:rsidR="00733393">
        <w:rPr>
          <w:lang w:val="en-US"/>
        </w:rPr>
        <w:t xml:space="preserve">(around 100 on the x-axis in </w:t>
      </w:r>
      <w:r w:rsidR="00733393" w:rsidRPr="007B0FF4">
        <w:rPr>
          <w:b/>
          <w:bCs/>
          <w:lang w:val="en-US"/>
        </w:rPr>
        <w:t xml:space="preserve">Figure </w:t>
      </w:r>
      <w:r w:rsidR="007B0FF4" w:rsidRPr="007B0FF4">
        <w:rPr>
          <w:b/>
          <w:bCs/>
          <w:lang w:val="en-US"/>
        </w:rPr>
        <w:t>8</w:t>
      </w:r>
      <w:r w:rsidR="00733393" w:rsidRPr="007B0FF4">
        <w:rPr>
          <w:b/>
          <w:bCs/>
          <w:lang w:val="en-US"/>
        </w:rPr>
        <w:t>B</w:t>
      </w:r>
      <w:r w:rsidR="00733393">
        <w:rPr>
          <w:lang w:val="en-US"/>
        </w:rPr>
        <w:t xml:space="preserve">) </w:t>
      </w:r>
      <w:r w:rsidR="00FA696E">
        <w:rPr>
          <w:lang w:val="en-US"/>
        </w:rPr>
        <w:t xml:space="preserve">and that ends around 700 on the x-axis, as shown in </w:t>
      </w:r>
      <w:r w:rsidR="00784FB5">
        <w:rPr>
          <w:lang w:val="en-US"/>
        </w:rPr>
        <w:t xml:space="preserve">the dot plot in </w:t>
      </w:r>
      <w:r w:rsidR="00FA696E" w:rsidRPr="00733393">
        <w:rPr>
          <w:b/>
          <w:bCs/>
          <w:lang w:val="en-US"/>
        </w:rPr>
        <w:t xml:space="preserve">Figure </w:t>
      </w:r>
      <w:r w:rsidR="007B0FF4">
        <w:rPr>
          <w:b/>
          <w:bCs/>
          <w:lang w:val="en-US"/>
        </w:rPr>
        <w:t>8</w:t>
      </w:r>
      <w:r w:rsidR="00FA696E" w:rsidRPr="00733393">
        <w:rPr>
          <w:b/>
          <w:bCs/>
          <w:lang w:val="en-US"/>
        </w:rPr>
        <w:t>B</w:t>
      </w:r>
      <w:r w:rsidR="00FA696E">
        <w:rPr>
          <w:lang w:val="en-US"/>
        </w:rPr>
        <w:t>.</w:t>
      </w:r>
      <w:r w:rsidR="00036938">
        <w:rPr>
          <w:lang w:val="en-US"/>
        </w:rPr>
        <w:t xml:space="preserve"> </w:t>
      </w:r>
    </w:p>
    <w:p w14:paraId="172F894B" w14:textId="2BE3EDE5" w:rsidR="00FA696E" w:rsidRDefault="00FA696E" w:rsidP="00A367A5">
      <w:pPr>
        <w:pBdr>
          <w:top w:val="nil"/>
          <w:left w:val="nil"/>
          <w:bottom w:val="nil"/>
          <w:right w:val="nil"/>
          <w:between w:val="nil"/>
        </w:pBdr>
        <w:jc w:val="both"/>
        <w:rPr>
          <w:lang w:val="en-US"/>
        </w:rPr>
      </w:pPr>
    </w:p>
    <w:p w14:paraId="622A3A96" w14:textId="36D7A517" w:rsidR="007D1EAB" w:rsidRDefault="007D1EAB" w:rsidP="00A367A5">
      <w:pPr>
        <w:pBdr>
          <w:top w:val="nil"/>
          <w:left w:val="nil"/>
          <w:bottom w:val="nil"/>
          <w:right w:val="nil"/>
          <w:between w:val="nil"/>
        </w:pBdr>
        <w:jc w:val="both"/>
        <w:rPr>
          <w:lang w:val="en-US"/>
        </w:rPr>
      </w:pPr>
      <w:r>
        <w:rPr>
          <w:lang w:val="en-US"/>
        </w:rPr>
        <w:t xml:space="preserve">NOTE: The diploid peak in </w:t>
      </w:r>
      <w:r w:rsidRPr="007B0FF4">
        <w:rPr>
          <w:b/>
          <w:bCs/>
          <w:lang w:val="en-US"/>
        </w:rPr>
        <w:t xml:space="preserve">Figure </w:t>
      </w:r>
      <w:r w:rsidR="007B0FF4" w:rsidRPr="007B0FF4">
        <w:rPr>
          <w:b/>
          <w:bCs/>
          <w:lang w:val="en-US"/>
        </w:rPr>
        <w:t>8</w:t>
      </w:r>
      <w:r>
        <w:rPr>
          <w:lang w:val="en-US"/>
        </w:rPr>
        <w:t xml:space="preserve"> is roughly at 200 on the x-axis. This is chosen arbitrarily as the samples are recorded through the flow cytometer, simply to facilitate analysis and interpretation of the results.</w:t>
      </w:r>
    </w:p>
    <w:p w14:paraId="1876B421" w14:textId="384EE9D1" w:rsidR="00FA696E" w:rsidRDefault="00FA696E" w:rsidP="00A367A5">
      <w:pPr>
        <w:pBdr>
          <w:top w:val="nil"/>
          <w:left w:val="nil"/>
          <w:bottom w:val="nil"/>
          <w:right w:val="nil"/>
          <w:between w:val="nil"/>
        </w:pBdr>
        <w:jc w:val="both"/>
        <w:rPr>
          <w:lang w:val="en-US"/>
        </w:rPr>
      </w:pPr>
    </w:p>
    <w:p w14:paraId="466CC6F3" w14:textId="07B3A447" w:rsidR="002835C2" w:rsidRDefault="002835C2" w:rsidP="00A367A5">
      <w:pPr>
        <w:pBdr>
          <w:top w:val="nil"/>
          <w:left w:val="nil"/>
          <w:bottom w:val="nil"/>
          <w:right w:val="nil"/>
          <w:between w:val="nil"/>
        </w:pBdr>
        <w:jc w:val="both"/>
      </w:pPr>
      <w:r>
        <w:rPr>
          <w:lang w:val="en-US"/>
        </w:rPr>
        <w:t xml:space="preserve">2.4.1.8. </w:t>
      </w:r>
      <w:r>
        <w:t xml:space="preserve">Click on </w:t>
      </w:r>
      <w:r w:rsidRPr="002835C2">
        <w:rPr>
          <w:b/>
          <w:bCs/>
        </w:rPr>
        <w:t>Plot</w:t>
      </w:r>
      <w:r>
        <w:t xml:space="preserve"> &gt; </w:t>
      </w:r>
      <w:r w:rsidRPr="002835C2">
        <w:rPr>
          <w:b/>
          <w:bCs/>
        </w:rPr>
        <w:t>Edit Regions/Gates</w:t>
      </w:r>
      <w:r>
        <w:t>, then type “</w:t>
      </w:r>
      <w:r w:rsidRPr="002835C2">
        <w:rPr>
          <w:b/>
          <w:bCs/>
        </w:rPr>
        <w:t>R0</w:t>
      </w:r>
      <w:r>
        <w:t>” in the cell that is next to the “</w:t>
      </w:r>
      <w:r w:rsidRPr="002835C2">
        <w:rPr>
          <w:b/>
          <w:bCs/>
        </w:rPr>
        <w:t>G0</w:t>
      </w:r>
      <w:r>
        <w:t xml:space="preserve">” cell under </w:t>
      </w:r>
      <w:r w:rsidRPr="002835C2">
        <w:rPr>
          <w:b/>
          <w:bCs/>
        </w:rPr>
        <w:t>Strategy</w:t>
      </w:r>
      <w:r>
        <w:t>.</w:t>
      </w:r>
      <w:r w:rsidR="00F75137">
        <w:t xml:space="preserve"> Then click on </w:t>
      </w:r>
      <w:r w:rsidR="00F75137" w:rsidRPr="00F75137">
        <w:rPr>
          <w:b/>
          <w:bCs/>
        </w:rPr>
        <w:t>Close</w:t>
      </w:r>
      <w:r w:rsidR="00F75137">
        <w:t xml:space="preserve">. </w:t>
      </w:r>
    </w:p>
    <w:p w14:paraId="256B9E08" w14:textId="52946D8B" w:rsidR="00F75137" w:rsidRDefault="00F75137" w:rsidP="00A367A5">
      <w:pPr>
        <w:pBdr>
          <w:top w:val="nil"/>
          <w:left w:val="nil"/>
          <w:bottom w:val="nil"/>
          <w:right w:val="nil"/>
          <w:between w:val="nil"/>
        </w:pBdr>
        <w:jc w:val="both"/>
      </w:pPr>
    </w:p>
    <w:p w14:paraId="233B42D7" w14:textId="3945E54E" w:rsidR="00F75137" w:rsidRDefault="00F75137" w:rsidP="00A367A5">
      <w:pPr>
        <w:pBdr>
          <w:top w:val="nil"/>
          <w:left w:val="nil"/>
          <w:bottom w:val="nil"/>
          <w:right w:val="nil"/>
          <w:between w:val="nil"/>
        </w:pBdr>
        <w:jc w:val="both"/>
      </w:pPr>
      <w:r>
        <w:t xml:space="preserve">2.4.1.9. Click anywhere on the histogram, then on </w:t>
      </w:r>
      <w:r w:rsidRPr="00F75137">
        <w:rPr>
          <w:b/>
          <w:bCs/>
        </w:rPr>
        <w:t>Plot</w:t>
      </w:r>
      <w:r>
        <w:t xml:space="preserve"> &gt; </w:t>
      </w:r>
      <w:r w:rsidRPr="00F75137">
        <w:rPr>
          <w:b/>
          <w:bCs/>
        </w:rPr>
        <w:t>Format Plot/Overlay</w:t>
      </w:r>
      <w:r>
        <w:t xml:space="preserve">. Under </w:t>
      </w:r>
      <w:r w:rsidRPr="00F75137">
        <w:rPr>
          <w:b/>
          <w:bCs/>
        </w:rPr>
        <w:t>Gate</w:t>
      </w:r>
      <w:r>
        <w:t>, select “</w:t>
      </w:r>
      <w:r w:rsidRPr="00F75137">
        <w:rPr>
          <w:b/>
          <w:bCs/>
        </w:rPr>
        <w:t>G0</w:t>
      </w:r>
      <w:r>
        <w:rPr>
          <w:b/>
          <w:bCs/>
        </w:rPr>
        <w:t xml:space="preserve"> </w:t>
      </w:r>
      <w:r w:rsidRPr="00F75137">
        <w:rPr>
          <w:b/>
          <w:bCs/>
        </w:rPr>
        <w:t>=</w:t>
      </w:r>
      <w:r>
        <w:rPr>
          <w:b/>
          <w:bCs/>
        </w:rPr>
        <w:t xml:space="preserve"> </w:t>
      </w:r>
      <w:r w:rsidRPr="00F75137">
        <w:rPr>
          <w:b/>
          <w:bCs/>
        </w:rPr>
        <w:t>R0</w:t>
      </w:r>
      <w:r>
        <w:t xml:space="preserve">” and then click on </w:t>
      </w:r>
      <w:r w:rsidRPr="00F75137">
        <w:rPr>
          <w:b/>
          <w:bCs/>
        </w:rPr>
        <w:t>OK</w:t>
      </w:r>
      <w:r>
        <w:t xml:space="preserve">. </w:t>
      </w:r>
    </w:p>
    <w:p w14:paraId="497AB21C" w14:textId="55A29968" w:rsidR="00F75137" w:rsidRDefault="00F75137" w:rsidP="00A367A5">
      <w:pPr>
        <w:pBdr>
          <w:top w:val="nil"/>
          <w:left w:val="nil"/>
          <w:bottom w:val="nil"/>
          <w:right w:val="nil"/>
          <w:between w:val="nil"/>
        </w:pBdr>
        <w:jc w:val="both"/>
      </w:pPr>
    </w:p>
    <w:p w14:paraId="3A368B48" w14:textId="72BAD630" w:rsidR="00F75137" w:rsidRDefault="00F75137" w:rsidP="00A367A5">
      <w:pPr>
        <w:pBdr>
          <w:top w:val="nil"/>
          <w:left w:val="nil"/>
          <w:bottom w:val="nil"/>
          <w:right w:val="nil"/>
          <w:between w:val="nil"/>
        </w:pBdr>
        <w:jc w:val="both"/>
      </w:pPr>
      <w:r>
        <w:t>NOTE: This is the gating step that allows one to better visualize the ploidy peaks.</w:t>
      </w:r>
      <w:r w:rsidR="00C732D8">
        <w:t xml:space="preserve"> The histogram should now look like the histogram in </w:t>
      </w:r>
      <w:r w:rsidR="00C732D8" w:rsidRPr="00210592">
        <w:rPr>
          <w:b/>
          <w:bCs/>
        </w:rPr>
        <w:t>Figure 8B</w:t>
      </w:r>
      <w:r w:rsidR="00C732D8">
        <w:t>.</w:t>
      </w:r>
      <w:r>
        <w:t xml:space="preserve"> It is possible to play around with the gate created (by moving the box drawn in section 2.4.1.7) in order to focus on specific regions of the dot plot.</w:t>
      </w:r>
    </w:p>
    <w:p w14:paraId="04B7E24E" w14:textId="5C81812C" w:rsidR="00210592" w:rsidRDefault="00210592" w:rsidP="00A367A5">
      <w:pPr>
        <w:pBdr>
          <w:top w:val="nil"/>
          <w:left w:val="nil"/>
          <w:bottom w:val="nil"/>
          <w:right w:val="nil"/>
          <w:between w:val="nil"/>
        </w:pBdr>
        <w:jc w:val="both"/>
      </w:pPr>
    </w:p>
    <w:p w14:paraId="6F4557BD" w14:textId="0EE7D074" w:rsidR="00210592" w:rsidRDefault="00210592" w:rsidP="00A367A5">
      <w:pPr>
        <w:pBdr>
          <w:top w:val="nil"/>
          <w:left w:val="nil"/>
          <w:bottom w:val="nil"/>
          <w:right w:val="nil"/>
          <w:between w:val="nil"/>
        </w:pBdr>
        <w:jc w:val="both"/>
      </w:pPr>
      <w:r>
        <w:t xml:space="preserve">[Place </w:t>
      </w:r>
      <w:r w:rsidRPr="00F22EBA">
        <w:rPr>
          <w:b/>
          <w:bCs/>
        </w:rPr>
        <w:t>Figure 8</w:t>
      </w:r>
      <w:r>
        <w:t xml:space="preserve"> here]</w:t>
      </w:r>
    </w:p>
    <w:p w14:paraId="6097B9FF" w14:textId="77777777" w:rsidR="00F75137" w:rsidRDefault="00F75137" w:rsidP="00A367A5">
      <w:pPr>
        <w:pBdr>
          <w:top w:val="nil"/>
          <w:left w:val="nil"/>
          <w:bottom w:val="nil"/>
          <w:right w:val="nil"/>
          <w:between w:val="nil"/>
        </w:pBdr>
        <w:jc w:val="both"/>
      </w:pPr>
    </w:p>
    <w:p w14:paraId="070F57C4" w14:textId="2F676CB9" w:rsidR="00F75137" w:rsidRPr="00A367A5" w:rsidRDefault="00F75137" w:rsidP="004A0250">
      <w:pPr>
        <w:pBdr>
          <w:top w:val="nil"/>
          <w:left w:val="nil"/>
          <w:bottom w:val="nil"/>
          <w:right w:val="nil"/>
          <w:between w:val="nil"/>
        </w:pBdr>
        <w:jc w:val="both"/>
        <w:rPr>
          <w:lang w:val="en-US"/>
        </w:rPr>
      </w:pPr>
      <w:r>
        <w:rPr>
          <w:lang w:val="en-US"/>
        </w:rPr>
        <w:t xml:space="preserve">2.4.1.10. To label the plots, click on the </w:t>
      </w:r>
      <w:r w:rsidRPr="00F75137">
        <w:rPr>
          <w:b/>
          <w:bCs/>
          <w:lang w:val="en-US"/>
        </w:rPr>
        <w:t>Text Area icon</w:t>
      </w:r>
      <w:r>
        <w:rPr>
          <w:lang w:val="en-US"/>
        </w:rPr>
        <w:t xml:space="preserve"> (</w:t>
      </w:r>
      <w:r>
        <w:rPr>
          <w:noProof/>
        </w:rPr>
        <w:drawing>
          <wp:inline distT="0" distB="0" distL="0" distR="0" wp14:anchorId="59957D55" wp14:editId="4D93753D">
            <wp:extent cx="246658" cy="25200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9 at 4.25.20 PM.png"/>
                    <pic:cNvPicPr/>
                  </pic:nvPicPr>
                  <pic:blipFill rotWithShape="1">
                    <a:blip r:embed="rId10">
                      <a:extLst>
                        <a:ext uri="{28A0092B-C50C-407E-A947-70E740481C1C}">
                          <a14:useLocalDpi xmlns:a14="http://schemas.microsoft.com/office/drawing/2010/main" val="0"/>
                        </a:ext>
                      </a:extLst>
                    </a:blip>
                    <a:srcRect l="9091" t="7361" r="11127" b="8412"/>
                    <a:stretch/>
                  </pic:blipFill>
                  <pic:spPr bwMode="auto">
                    <a:xfrm>
                      <a:off x="0" y="0"/>
                      <a:ext cx="246658" cy="252000"/>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then drag the pointer to create a box at the top of the document, and then type in </w:t>
      </w:r>
      <w:r w:rsidR="004A0250">
        <w:rPr>
          <w:lang w:val="en-US"/>
        </w:rPr>
        <w:t xml:space="preserve">the following information: </w:t>
      </w:r>
      <w:r w:rsidR="004A0250" w:rsidRPr="004A0250">
        <w:rPr>
          <w:lang w:val="en-US"/>
        </w:rPr>
        <w:t>Patient ID</w:t>
      </w:r>
      <w:r w:rsidR="004A0250">
        <w:rPr>
          <w:lang w:val="en-US"/>
        </w:rPr>
        <w:t xml:space="preserve">, </w:t>
      </w:r>
      <w:r w:rsidR="004A0250" w:rsidRPr="004A0250">
        <w:rPr>
          <w:lang w:val="en-US"/>
        </w:rPr>
        <w:t xml:space="preserve">POC ID and </w:t>
      </w:r>
      <w:r w:rsidR="007B20E2">
        <w:rPr>
          <w:lang w:val="en-US"/>
        </w:rPr>
        <w:t xml:space="preserve">the </w:t>
      </w:r>
      <w:r w:rsidR="004A0250" w:rsidRPr="004A0250">
        <w:rPr>
          <w:lang w:val="en-US"/>
        </w:rPr>
        <w:t>block used</w:t>
      </w:r>
      <w:r w:rsidR="00FB63A8">
        <w:rPr>
          <w:lang w:val="en-US"/>
        </w:rPr>
        <w:t xml:space="preserve"> (since there may be several blocks for one POC)</w:t>
      </w:r>
      <w:r w:rsidR="004A0250">
        <w:rPr>
          <w:lang w:val="en-US"/>
        </w:rPr>
        <w:t>, p</w:t>
      </w:r>
      <w:r w:rsidR="004A0250" w:rsidRPr="004A0250">
        <w:rPr>
          <w:lang w:val="en-US"/>
        </w:rPr>
        <w:t>ercent CV present on the block</w:t>
      </w:r>
      <w:r w:rsidR="004A0250">
        <w:rPr>
          <w:lang w:val="en-US"/>
        </w:rPr>
        <w:t>, v</w:t>
      </w:r>
      <w:r w:rsidR="004A0250" w:rsidRPr="004A0250">
        <w:rPr>
          <w:lang w:val="en-US"/>
        </w:rPr>
        <w:t>oltage used to run the sample</w:t>
      </w:r>
      <w:r w:rsidR="004A0250">
        <w:rPr>
          <w:lang w:val="en-US"/>
        </w:rPr>
        <w:t>, and the d</w:t>
      </w:r>
      <w:r w:rsidR="004A0250" w:rsidRPr="004A0250">
        <w:rPr>
          <w:lang w:val="en-US"/>
        </w:rPr>
        <w:t>ate</w:t>
      </w:r>
      <w:r w:rsidR="004A0250">
        <w:rPr>
          <w:lang w:val="en-US"/>
        </w:rPr>
        <w:t>.</w:t>
      </w:r>
    </w:p>
    <w:p w14:paraId="27485B38" w14:textId="77777777" w:rsidR="00A87EF5" w:rsidRPr="00CB42DC" w:rsidRDefault="00A87EF5" w:rsidP="00FF6150">
      <w:pPr>
        <w:jc w:val="both"/>
        <w:rPr>
          <w:lang w:val="en-US"/>
        </w:rPr>
      </w:pPr>
    </w:p>
    <w:p w14:paraId="3547908D" w14:textId="27F7DC9F" w:rsidR="008822D2" w:rsidRPr="00CB42DC" w:rsidRDefault="001B2C6D" w:rsidP="00FF6150">
      <w:pPr>
        <w:jc w:val="both"/>
        <w:rPr>
          <w:b/>
          <w:lang w:val="en-US"/>
        </w:rPr>
      </w:pPr>
      <w:r w:rsidRPr="00CB42DC">
        <w:rPr>
          <w:b/>
          <w:lang w:val="en-US"/>
        </w:rPr>
        <w:t>REPRESENTATIVE RESULTS:</w:t>
      </w:r>
    </w:p>
    <w:p w14:paraId="1CD06E51" w14:textId="2772047E" w:rsidR="00837173" w:rsidRPr="00CB42DC" w:rsidRDefault="00254128" w:rsidP="00FF6150">
      <w:pPr>
        <w:jc w:val="both"/>
        <w:rPr>
          <w:lang w:val="en-US"/>
        </w:rPr>
      </w:pPr>
      <w:r w:rsidRPr="00CB42DC">
        <w:rPr>
          <w:lang w:val="en-US"/>
        </w:rPr>
        <w:t xml:space="preserve">The complexity of molar tissues </w:t>
      </w:r>
      <w:r w:rsidR="00276066" w:rsidRPr="00CB42DC">
        <w:rPr>
          <w:lang w:val="en-US"/>
        </w:rPr>
        <w:t xml:space="preserve">and </w:t>
      </w:r>
      <w:r w:rsidR="0054558E" w:rsidRPr="00CB42DC">
        <w:rPr>
          <w:lang w:val="en-US"/>
        </w:rPr>
        <w:t xml:space="preserve">the fact that </w:t>
      </w:r>
      <w:r w:rsidR="00894103" w:rsidRPr="00CB42DC">
        <w:rPr>
          <w:lang w:val="en-US"/>
        </w:rPr>
        <w:t>they</w:t>
      </w:r>
      <w:r w:rsidR="0054558E" w:rsidRPr="00CB42DC">
        <w:rPr>
          <w:lang w:val="en-US"/>
        </w:rPr>
        <w:t xml:space="preserve"> may </w:t>
      </w:r>
      <w:r w:rsidR="00894103" w:rsidRPr="00CB42DC">
        <w:rPr>
          <w:lang w:val="en-US"/>
        </w:rPr>
        <w:t>have</w:t>
      </w:r>
      <w:r w:rsidR="0054558E" w:rsidRPr="00CB42DC">
        <w:rPr>
          <w:lang w:val="en-US"/>
        </w:rPr>
        <w:t xml:space="preserve"> </w:t>
      </w:r>
      <w:r w:rsidR="00276066" w:rsidRPr="00CB42DC">
        <w:rPr>
          <w:lang w:val="en-US"/>
        </w:rPr>
        <w:t xml:space="preserve">various </w:t>
      </w:r>
      <w:r w:rsidR="0054558E" w:rsidRPr="00CB42DC">
        <w:rPr>
          <w:lang w:val="en-US"/>
        </w:rPr>
        <w:t>gen</w:t>
      </w:r>
      <w:r w:rsidR="00894103" w:rsidRPr="00CB42DC">
        <w:rPr>
          <w:lang w:val="en-US"/>
        </w:rPr>
        <w:t>o</w:t>
      </w:r>
      <w:r w:rsidR="0054558E" w:rsidRPr="00CB42DC">
        <w:rPr>
          <w:lang w:val="en-US"/>
        </w:rPr>
        <w:t xml:space="preserve">types </w:t>
      </w:r>
      <w:r w:rsidRPr="00CB42DC">
        <w:rPr>
          <w:lang w:val="en-US"/>
        </w:rPr>
        <w:t>necessitate</w:t>
      </w:r>
      <w:r w:rsidR="00CF3EBD" w:rsidRPr="00CB42DC">
        <w:rPr>
          <w:lang w:val="en-US"/>
        </w:rPr>
        <w:t>s</w:t>
      </w:r>
      <w:r w:rsidRPr="00CB42DC">
        <w:rPr>
          <w:lang w:val="en-US"/>
        </w:rPr>
        <w:t xml:space="preserve"> stringent analysis</w:t>
      </w:r>
      <w:r w:rsidR="00910095" w:rsidRPr="00CB42DC">
        <w:rPr>
          <w:lang w:val="en-US"/>
        </w:rPr>
        <w:t xml:space="preserve"> and the use of several methods</w:t>
      </w:r>
      <w:r w:rsidR="00130DCA" w:rsidRPr="00CB42DC">
        <w:rPr>
          <w:lang w:val="en-US"/>
        </w:rPr>
        <w:t xml:space="preserve"> such as</w:t>
      </w:r>
      <w:r w:rsidR="007C548D" w:rsidRPr="00CB42DC">
        <w:rPr>
          <w:lang w:val="en-US"/>
        </w:rPr>
        <w:t xml:space="preserve"> morphological evaluation, p57</w:t>
      </w:r>
      <w:r w:rsidR="004515CF" w:rsidRPr="00FD3B88">
        <w:rPr>
          <w:vertAlign w:val="superscript"/>
          <w:lang w:val="en-US"/>
        </w:rPr>
        <w:t>KIP2</w:t>
      </w:r>
      <w:r w:rsidR="007C548D" w:rsidRPr="00CB42DC">
        <w:rPr>
          <w:lang w:val="en-US"/>
        </w:rPr>
        <w:t xml:space="preserve"> immunohistochemistry, microsatellite genotyping, flow cytometry, </w:t>
      </w:r>
      <w:r w:rsidR="00771169" w:rsidRPr="00CB42DC">
        <w:rPr>
          <w:lang w:val="en-US"/>
        </w:rPr>
        <w:t xml:space="preserve">and </w:t>
      </w:r>
      <w:r w:rsidR="00130DCA" w:rsidRPr="00CB42DC">
        <w:rPr>
          <w:lang w:val="en-US"/>
        </w:rPr>
        <w:t>FISH</w:t>
      </w:r>
      <w:r w:rsidRPr="00CB42DC">
        <w:rPr>
          <w:lang w:val="en-US"/>
        </w:rPr>
        <w:t>. For example, one patient</w:t>
      </w:r>
      <w:r w:rsidR="00D61DE2" w:rsidRPr="00CB42DC">
        <w:rPr>
          <w:lang w:val="en-US"/>
        </w:rPr>
        <w:t xml:space="preserve"> (</w:t>
      </w:r>
      <w:r w:rsidRPr="00CB42DC">
        <w:rPr>
          <w:lang w:val="en-US"/>
        </w:rPr>
        <w:t>1790</w:t>
      </w:r>
      <w:r w:rsidR="00D61DE2" w:rsidRPr="00CB42DC">
        <w:rPr>
          <w:lang w:val="en-US"/>
        </w:rPr>
        <w:t>)</w:t>
      </w:r>
      <w:r w:rsidRPr="00CB42DC">
        <w:rPr>
          <w:lang w:val="en-US"/>
        </w:rPr>
        <w:t xml:space="preserve"> was referred</w:t>
      </w:r>
      <w:r w:rsidR="00FD3FDE" w:rsidRPr="00CB42DC">
        <w:rPr>
          <w:lang w:val="en-US"/>
        </w:rPr>
        <w:t xml:space="preserve"> </w:t>
      </w:r>
      <w:r w:rsidRPr="00CB42DC">
        <w:rPr>
          <w:lang w:val="en-US"/>
        </w:rPr>
        <w:t xml:space="preserve">with two </w:t>
      </w:r>
      <w:r w:rsidR="00910095" w:rsidRPr="00CB42DC">
        <w:rPr>
          <w:lang w:val="en-US"/>
        </w:rPr>
        <w:t xml:space="preserve">PHM that </w:t>
      </w:r>
      <w:r w:rsidR="0054558E" w:rsidRPr="00CB42DC">
        <w:rPr>
          <w:lang w:val="en-US"/>
        </w:rPr>
        <w:t>we</w:t>
      </w:r>
      <w:r w:rsidR="00910095" w:rsidRPr="00CB42DC">
        <w:rPr>
          <w:lang w:val="en-US"/>
        </w:rPr>
        <w:t xml:space="preserve">re </w:t>
      </w:r>
      <w:r w:rsidR="0054558E" w:rsidRPr="00CB42DC">
        <w:rPr>
          <w:lang w:val="en-US"/>
        </w:rPr>
        <w:t xml:space="preserve">found to be </w:t>
      </w:r>
      <w:r w:rsidRPr="00CB42DC">
        <w:rPr>
          <w:lang w:val="en-US"/>
        </w:rPr>
        <w:t xml:space="preserve">triploid </w:t>
      </w:r>
      <w:r w:rsidR="0054558E" w:rsidRPr="00CB42DC">
        <w:rPr>
          <w:lang w:val="en-US"/>
        </w:rPr>
        <w:t>by</w:t>
      </w:r>
      <w:r w:rsidR="000225F9" w:rsidRPr="00CB42DC">
        <w:rPr>
          <w:lang w:val="en-US"/>
        </w:rPr>
        <w:t xml:space="preserve"> microarray</w:t>
      </w:r>
      <w:r w:rsidR="007124CB" w:rsidRPr="00CB42DC">
        <w:rPr>
          <w:lang w:val="en-US"/>
        </w:rPr>
        <w:t xml:space="preserve"> analysis of the </w:t>
      </w:r>
      <w:r w:rsidR="00DF2A9C" w:rsidRPr="00CB42DC">
        <w:rPr>
          <w:lang w:val="en-US"/>
        </w:rPr>
        <w:t>POCs</w:t>
      </w:r>
      <w:r w:rsidR="00CF3EBD" w:rsidRPr="00CB42DC">
        <w:rPr>
          <w:lang w:val="en-US"/>
        </w:rPr>
        <w:t xml:space="preserve"> only</w:t>
      </w:r>
      <w:r w:rsidR="0054558E" w:rsidRPr="00CB42DC">
        <w:rPr>
          <w:lang w:val="en-US"/>
        </w:rPr>
        <w:t xml:space="preserve">. The </w:t>
      </w:r>
      <w:r w:rsidR="00910095" w:rsidRPr="00CB42DC">
        <w:rPr>
          <w:lang w:val="en-US"/>
        </w:rPr>
        <w:t xml:space="preserve">patient was </w:t>
      </w:r>
      <w:r w:rsidR="0054558E" w:rsidRPr="00CB42DC">
        <w:rPr>
          <w:lang w:val="en-US"/>
        </w:rPr>
        <w:t xml:space="preserve">therefore </w:t>
      </w:r>
      <w:r w:rsidRPr="00CB42DC">
        <w:rPr>
          <w:lang w:val="en-US"/>
        </w:rPr>
        <w:t>diagnos</w:t>
      </w:r>
      <w:r w:rsidR="00910095" w:rsidRPr="00CB42DC">
        <w:rPr>
          <w:lang w:val="en-US"/>
        </w:rPr>
        <w:t>ed</w:t>
      </w:r>
      <w:r w:rsidR="00CF3EBD" w:rsidRPr="00CB42DC">
        <w:rPr>
          <w:lang w:val="en-US"/>
        </w:rPr>
        <w:t xml:space="preserve"> </w:t>
      </w:r>
      <w:r w:rsidR="00910095" w:rsidRPr="00CB42DC">
        <w:rPr>
          <w:lang w:val="en-US"/>
        </w:rPr>
        <w:t>with</w:t>
      </w:r>
      <w:r w:rsidRPr="00CB42DC">
        <w:rPr>
          <w:lang w:val="en-US"/>
        </w:rPr>
        <w:t xml:space="preserve"> recurrent </w:t>
      </w:r>
      <w:r w:rsidR="001A3C3C" w:rsidRPr="00CB42DC">
        <w:rPr>
          <w:lang w:val="en-US"/>
        </w:rPr>
        <w:t>PHM</w:t>
      </w:r>
      <w:r w:rsidRPr="00CB42DC">
        <w:rPr>
          <w:lang w:val="en-US"/>
        </w:rPr>
        <w:t xml:space="preserve">. </w:t>
      </w:r>
      <w:r w:rsidR="00BE6F0B" w:rsidRPr="00CB42DC">
        <w:rPr>
          <w:lang w:val="en-US"/>
        </w:rPr>
        <w:t>M</w:t>
      </w:r>
      <w:r w:rsidR="007124CB" w:rsidRPr="00CB42DC">
        <w:rPr>
          <w:lang w:val="en-US"/>
        </w:rPr>
        <w:t xml:space="preserve">icrosatellite </w:t>
      </w:r>
      <w:r w:rsidRPr="00CB42DC">
        <w:rPr>
          <w:lang w:val="en-US"/>
        </w:rPr>
        <w:t xml:space="preserve">genotyping </w:t>
      </w:r>
      <w:r w:rsidR="0054558E" w:rsidRPr="00CB42DC">
        <w:rPr>
          <w:lang w:val="en-US"/>
        </w:rPr>
        <w:t xml:space="preserve">of her </w:t>
      </w:r>
      <w:r w:rsidRPr="00CB42DC">
        <w:rPr>
          <w:lang w:val="en-US"/>
        </w:rPr>
        <w:t xml:space="preserve">two </w:t>
      </w:r>
      <w:r w:rsidR="001A3C3C" w:rsidRPr="00CB42DC">
        <w:rPr>
          <w:lang w:val="en-US"/>
        </w:rPr>
        <w:t>“PHM”</w:t>
      </w:r>
      <w:r w:rsidR="007124CB" w:rsidRPr="00CB42DC">
        <w:rPr>
          <w:lang w:val="en-US"/>
        </w:rPr>
        <w:t xml:space="preserve"> </w:t>
      </w:r>
      <w:r w:rsidR="0054558E" w:rsidRPr="00CB42DC">
        <w:rPr>
          <w:lang w:val="en-US"/>
        </w:rPr>
        <w:t>along</w:t>
      </w:r>
      <w:r w:rsidR="00BC578E" w:rsidRPr="00CB42DC">
        <w:rPr>
          <w:lang w:val="en-US"/>
        </w:rPr>
        <w:t xml:space="preserve"> with</w:t>
      </w:r>
      <w:r w:rsidR="0054558E" w:rsidRPr="00CB42DC">
        <w:rPr>
          <w:lang w:val="en-US"/>
        </w:rPr>
        <w:t xml:space="preserve"> the DNA of the patient and her partner</w:t>
      </w:r>
      <w:r w:rsidRPr="00CB42DC">
        <w:rPr>
          <w:lang w:val="en-US"/>
        </w:rPr>
        <w:t xml:space="preserve"> </w:t>
      </w:r>
      <w:r w:rsidR="00BE6F0B" w:rsidRPr="00CB42DC">
        <w:rPr>
          <w:lang w:val="en-US"/>
        </w:rPr>
        <w:t>revealed</w:t>
      </w:r>
      <w:r w:rsidRPr="00CB42DC">
        <w:rPr>
          <w:lang w:val="en-US"/>
        </w:rPr>
        <w:t xml:space="preserve"> </w:t>
      </w:r>
      <w:r w:rsidR="00BC578E" w:rsidRPr="00CB42DC">
        <w:rPr>
          <w:lang w:val="en-US"/>
        </w:rPr>
        <w:t xml:space="preserve">that while the patient’s first mole is triploid </w:t>
      </w:r>
      <w:proofErr w:type="spellStart"/>
      <w:r w:rsidR="00BC578E" w:rsidRPr="00CB42DC">
        <w:rPr>
          <w:lang w:val="en-US"/>
        </w:rPr>
        <w:t>dispermic</w:t>
      </w:r>
      <w:proofErr w:type="spellEnd"/>
      <w:r w:rsidR="00BC578E" w:rsidRPr="00CB42DC">
        <w:rPr>
          <w:lang w:val="en-US"/>
        </w:rPr>
        <w:t xml:space="preserve"> </w:t>
      </w:r>
      <w:r w:rsidR="00251007" w:rsidRPr="00CB42DC">
        <w:rPr>
          <w:lang w:val="en-US"/>
        </w:rPr>
        <w:t>(</w:t>
      </w:r>
      <w:r w:rsidR="00251007" w:rsidRPr="00CB42DC">
        <w:rPr>
          <w:b/>
          <w:bCs/>
          <w:lang w:val="en-US"/>
        </w:rPr>
        <w:t>Fig</w:t>
      </w:r>
      <w:r w:rsidR="003E013B" w:rsidRPr="00CB42DC">
        <w:rPr>
          <w:b/>
          <w:bCs/>
          <w:lang w:val="en-US"/>
        </w:rPr>
        <w:t>ure</w:t>
      </w:r>
      <w:r w:rsidR="00251007" w:rsidRPr="00CB42DC">
        <w:rPr>
          <w:b/>
          <w:bCs/>
          <w:lang w:val="en-US"/>
        </w:rPr>
        <w:t xml:space="preserve"> </w:t>
      </w:r>
      <w:r w:rsidR="00C21C10">
        <w:rPr>
          <w:b/>
          <w:bCs/>
          <w:lang w:val="en-US"/>
        </w:rPr>
        <w:t>9</w:t>
      </w:r>
      <w:r w:rsidR="00C21C10" w:rsidRPr="00CB42DC">
        <w:rPr>
          <w:b/>
          <w:bCs/>
          <w:lang w:val="en-US"/>
        </w:rPr>
        <w:t>A</w:t>
      </w:r>
      <w:r w:rsidR="00251007" w:rsidRPr="00CB42DC">
        <w:rPr>
          <w:lang w:val="en-US"/>
        </w:rPr>
        <w:t>)</w:t>
      </w:r>
      <w:r w:rsidR="00BC578E" w:rsidRPr="00CB42DC">
        <w:rPr>
          <w:lang w:val="en-US"/>
        </w:rPr>
        <w:t xml:space="preserve">, her second </w:t>
      </w:r>
      <w:r w:rsidR="003B6D09" w:rsidRPr="00CB42DC">
        <w:rPr>
          <w:lang w:val="en-US"/>
        </w:rPr>
        <w:t>“PHM”</w:t>
      </w:r>
      <w:r w:rsidRPr="00CB42DC">
        <w:rPr>
          <w:lang w:val="en-US"/>
        </w:rPr>
        <w:t xml:space="preserve"> </w:t>
      </w:r>
      <w:r w:rsidR="0054558E" w:rsidRPr="00CB42DC">
        <w:rPr>
          <w:lang w:val="en-US"/>
        </w:rPr>
        <w:t>has a</w:t>
      </w:r>
      <w:r w:rsidRPr="00CB42DC">
        <w:rPr>
          <w:lang w:val="en-US"/>
        </w:rPr>
        <w:t xml:space="preserve"> </w:t>
      </w:r>
      <w:r w:rsidR="007124CB" w:rsidRPr="00CB42DC">
        <w:rPr>
          <w:lang w:val="en-US"/>
        </w:rPr>
        <w:t xml:space="preserve">triploid </w:t>
      </w:r>
      <w:proofErr w:type="spellStart"/>
      <w:r w:rsidR="007124CB" w:rsidRPr="00CB42DC">
        <w:rPr>
          <w:lang w:val="en-US"/>
        </w:rPr>
        <w:t>digynic</w:t>
      </w:r>
      <w:proofErr w:type="spellEnd"/>
      <w:r w:rsidR="007124CB" w:rsidRPr="00CB42DC">
        <w:rPr>
          <w:lang w:val="en-US"/>
        </w:rPr>
        <w:t xml:space="preserve"> </w:t>
      </w:r>
      <w:r w:rsidR="0054558E" w:rsidRPr="00CB42DC">
        <w:rPr>
          <w:lang w:val="en-US"/>
        </w:rPr>
        <w:t>genotype</w:t>
      </w:r>
      <w:r w:rsidR="00BC578E" w:rsidRPr="00CB42DC">
        <w:rPr>
          <w:lang w:val="en-US"/>
        </w:rPr>
        <w:t xml:space="preserve"> (</w:t>
      </w:r>
      <w:r w:rsidR="00BC578E" w:rsidRPr="00CB42DC">
        <w:rPr>
          <w:b/>
          <w:bCs/>
          <w:lang w:val="en-US"/>
        </w:rPr>
        <w:t>Fig</w:t>
      </w:r>
      <w:r w:rsidR="003E013B" w:rsidRPr="00CB42DC">
        <w:rPr>
          <w:b/>
          <w:bCs/>
          <w:lang w:val="en-US"/>
        </w:rPr>
        <w:t>ure</w:t>
      </w:r>
      <w:r w:rsidR="00BC578E" w:rsidRPr="00CB42DC">
        <w:rPr>
          <w:b/>
          <w:bCs/>
          <w:lang w:val="en-US"/>
        </w:rPr>
        <w:t xml:space="preserve"> </w:t>
      </w:r>
      <w:r w:rsidR="00C21C10">
        <w:rPr>
          <w:b/>
          <w:bCs/>
          <w:lang w:val="en-US"/>
        </w:rPr>
        <w:t>9</w:t>
      </w:r>
      <w:r w:rsidR="00C21C10" w:rsidRPr="00CB42DC">
        <w:rPr>
          <w:b/>
          <w:bCs/>
          <w:lang w:val="en-US"/>
        </w:rPr>
        <w:t>B</w:t>
      </w:r>
      <w:r w:rsidR="00BC578E" w:rsidRPr="00CB42DC">
        <w:rPr>
          <w:lang w:val="en-US"/>
        </w:rPr>
        <w:t>)</w:t>
      </w:r>
      <w:r w:rsidR="0054558E" w:rsidRPr="00CB42DC">
        <w:rPr>
          <w:lang w:val="en-US"/>
        </w:rPr>
        <w:t xml:space="preserve"> and </w:t>
      </w:r>
      <w:r w:rsidR="00BC578E" w:rsidRPr="00CB42DC">
        <w:rPr>
          <w:lang w:val="en-US"/>
        </w:rPr>
        <w:t xml:space="preserve">is </w:t>
      </w:r>
      <w:r w:rsidR="0054558E" w:rsidRPr="00CB42DC">
        <w:rPr>
          <w:lang w:val="en-US"/>
        </w:rPr>
        <w:t xml:space="preserve">therefore not a PHM, but a </w:t>
      </w:r>
      <w:r w:rsidR="007124CB" w:rsidRPr="00CB42DC">
        <w:rPr>
          <w:lang w:val="en-US"/>
        </w:rPr>
        <w:t>non</w:t>
      </w:r>
      <w:r w:rsidR="000225F9" w:rsidRPr="00CB42DC">
        <w:rPr>
          <w:lang w:val="en-US"/>
        </w:rPr>
        <w:t>-</w:t>
      </w:r>
      <w:r w:rsidR="007124CB" w:rsidRPr="00CB42DC">
        <w:rPr>
          <w:lang w:val="en-US"/>
        </w:rPr>
        <w:t>molar miscarriage</w:t>
      </w:r>
      <w:r w:rsidRPr="00CB42DC">
        <w:rPr>
          <w:lang w:val="en-US"/>
        </w:rPr>
        <w:t xml:space="preserve">. </w:t>
      </w:r>
    </w:p>
    <w:p w14:paraId="27ADA45A" w14:textId="07202377" w:rsidR="00837173" w:rsidRPr="00CB42DC" w:rsidRDefault="00837173" w:rsidP="00FF6150">
      <w:pPr>
        <w:jc w:val="both"/>
        <w:rPr>
          <w:lang w:val="en-US"/>
        </w:rPr>
      </w:pPr>
    </w:p>
    <w:p w14:paraId="5939B0EE" w14:textId="069F372B" w:rsidR="004B624C" w:rsidRDefault="004B624C" w:rsidP="00FF6150">
      <w:pPr>
        <w:jc w:val="both"/>
        <w:rPr>
          <w:lang w:val="en-US"/>
        </w:rPr>
      </w:pPr>
      <w:r w:rsidRPr="00243111">
        <w:rPr>
          <w:lang w:val="en-US"/>
        </w:rPr>
        <w:t xml:space="preserve">The first marker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 xml:space="preserve">(in black) shows two peaks in the POC. The first peak originates from the mother, since </w:t>
      </w:r>
      <w:r w:rsidR="00674A4B" w:rsidRPr="00243111">
        <w:rPr>
          <w:lang w:val="en-US"/>
        </w:rPr>
        <w:t xml:space="preserve">only </w:t>
      </w:r>
      <w:r w:rsidRPr="00243111">
        <w:rPr>
          <w:lang w:val="en-US"/>
        </w:rPr>
        <w:t xml:space="preserve">the mother has a peak </w:t>
      </w:r>
      <w:r w:rsidR="00674A4B" w:rsidRPr="00243111">
        <w:rPr>
          <w:lang w:val="en-US"/>
        </w:rPr>
        <w:t>of this</w:t>
      </w:r>
      <w:r w:rsidRPr="00243111">
        <w:rPr>
          <w:lang w:val="en-US"/>
        </w:rPr>
        <w:t xml:space="preserve"> size. Following the same reasoning, the second peak originates from the father since he shares the same allele. Notice how the second peak is a lot higher than the first</w:t>
      </w:r>
      <w:r w:rsidR="001B5490">
        <w:rPr>
          <w:lang w:val="en-US"/>
        </w:rPr>
        <w:t>,</w:t>
      </w:r>
      <w:r w:rsidRPr="00243111">
        <w:rPr>
          <w:lang w:val="en-US"/>
        </w:rPr>
        <w:t xml:space="preserve"> indicat</w:t>
      </w:r>
      <w:r w:rsidR="001B5490">
        <w:rPr>
          <w:lang w:val="en-US"/>
        </w:rPr>
        <w:t>ing</w:t>
      </w:r>
      <w:r w:rsidRPr="00243111">
        <w:rPr>
          <w:lang w:val="en-US"/>
        </w:rPr>
        <w:t xml:space="preserve"> that there </w:t>
      </w:r>
      <w:r w:rsidR="00A90BD3">
        <w:rPr>
          <w:lang w:val="en-US"/>
        </w:rPr>
        <w:t>are</w:t>
      </w:r>
      <w:r w:rsidR="00A90BD3" w:rsidRPr="00243111">
        <w:rPr>
          <w:lang w:val="en-US"/>
        </w:rPr>
        <w:t xml:space="preserve"> </w:t>
      </w:r>
      <w:r w:rsidRPr="00243111">
        <w:rPr>
          <w:lang w:val="en-US"/>
        </w:rPr>
        <w:t xml:space="preserve">probably two doses of the same </w:t>
      </w:r>
      <w:r w:rsidR="00340F26" w:rsidRPr="00243111">
        <w:rPr>
          <w:lang w:val="en-US"/>
        </w:rPr>
        <w:t xml:space="preserve">paternal </w:t>
      </w:r>
      <w:r w:rsidRPr="00243111">
        <w:rPr>
          <w:lang w:val="en-US"/>
        </w:rPr>
        <w:t xml:space="preserve">allele in that peak. Maternal contamination, which will be explained in more </w:t>
      </w:r>
      <w:r w:rsidRPr="00243111">
        <w:rPr>
          <w:lang w:val="en-US"/>
        </w:rPr>
        <w:lastRenderedPageBreak/>
        <w:t xml:space="preserve">detail later on, is very minimal in this POC </w:t>
      </w:r>
      <w:r w:rsidR="00A91D82" w:rsidRPr="00243111">
        <w:rPr>
          <w:lang w:val="en-US"/>
        </w:rPr>
        <w:t xml:space="preserve">because the POC displays a </w:t>
      </w:r>
      <w:r w:rsidR="00907329" w:rsidRPr="00243111">
        <w:rPr>
          <w:lang w:val="en-US"/>
        </w:rPr>
        <w:t xml:space="preserve">very </w:t>
      </w:r>
      <w:r w:rsidR="00A91D82" w:rsidRPr="00243111">
        <w:rPr>
          <w:lang w:val="en-US"/>
        </w:rPr>
        <w:t>tiny peak at the position of the second maternal allele</w:t>
      </w:r>
      <w:r w:rsidR="00AE7CCD" w:rsidRPr="00243111">
        <w:rPr>
          <w:lang w:val="en-US"/>
        </w:rPr>
        <w:t>.</w:t>
      </w:r>
    </w:p>
    <w:p w14:paraId="2BFA3D99" w14:textId="77777777" w:rsidR="00243111" w:rsidRPr="00243111" w:rsidRDefault="00243111" w:rsidP="00FF6150">
      <w:pPr>
        <w:jc w:val="both"/>
        <w:rPr>
          <w:lang w:val="en-US"/>
        </w:rPr>
      </w:pPr>
    </w:p>
    <w:p w14:paraId="020DB366" w14:textId="1495A84C" w:rsidR="00AE7CCD" w:rsidRPr="00243111" w:rsidRDefault="00AE7CCD" w:rsidP="00FF6150">
      <w:pPr>
        <w:jc w:val="both"/>
        <w:rPr>
          <w:lang w:val="en-US"/>
        </w:rPr>
      </w:pPr>
      <w:r w:rsidRPr="00243111">
        <w:rPr>
          <w:lang w:val="en-US"/>
        </w:rPr>
        <w:t xml:space="preserve">The second marker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in blue) shows three peaks in the POC. Two of these peaks originate from the father and one from the mother. Thus, it is apparent again from this marker that there are three alleles present in the POC</w:t>
      </w:r>
      <w:r w:rsidR="00D55088" w:rsidRPr="00243111">
        <w:rPr>
          <w:lang w:val="en-US"/>
        </w:rPr>
        <w:t>,</w:t>
      </w:r>
      <w:r w:rsidRPr="00243111">
        <w:rPr>
          <w:lang w:val="en-US"/>
        </w:rPr>
        <w:t xml:space="preserve"> two from the father and one from the mother.</w:t>
      </w:r>
      <w:r w:rsidR="00D55088" w:rsidRPr="00243111">
        <w:rPr>
          <w:lang w:val="en-US"/>
        </w:rPr>
        <w:t xml:space="preserve"> </w:t>
      </w:r>
      <w:r w:rsidRPr="00243111">
        <w:rPr>
          <w:lang w:val="en-US"/>
        </w:rPr>
        <w:t xml:space="preserve">The third and fourth markers in </w:t>
      </w:r>
      <w:r w:rsidRPr="00CB42DC">
        <w:rPr>
          <w:b/>
          <w:bCs/>
          <w:lang w:val="en-US"/>
        </w:rPr>
        <w:t>Fig</w:t>
      </w:r>
      <w:r w:rsidR="003E013B" w:rsidRPr="00CB42DC">
        <w:rPr>
          <w:b/>
          <w:bCs/>
          <w:lang w:val="en-US"/>
        </w:rPr>
        <w:t>ure</w:t>
      </w:r>
      <w:r w:rsidRPr="00CB42DC">
        <w:rPr>
          <w:b/>
          <w:bCs/>
          <w:lang w:val="en-US"/>
        </w:rPr>
        <w:t xml:space="preserve"> </w:t>
      </w:r>
      <w:r w:rsidR="00C21C10">
        <w:rPr>
          <w:b/>
          <w:bCs/>
          <w:lang w:val="en-US"/>
        </w:rPr>
        <w:t>9</w:t>
      </w:r>
      <w:r w:rsidR="00C21C10" w:rsidRPr="00CB42DC">
        <w:rPr>
          <w:b/>
          <w:bCs/>
          <w:lang w:val="en-US"/>
        </w:rPr>
        <w:t>A</w:t>
      </w:r>
      <w:r w:rsidR="00C21C10" w:rsidRPr="00243111">
        <w:rPr>
          <w:lang w:val="en-US"/>
        </w:rPr>
        <w:t xml:space="preserve"> </w:t>
      </w:r>
      <w:r w:rsidRPr="00243111">
        <w:rPr>
          <w:lang w:val="en-US"/>
        </w:rPr>
        <w:t xml:space="preserve">are similar to the first marker, and also show two alleles coming from the father and one from the mother. </w:t>
      </w:r>
    </w:p>
    <w:p w14:paraId="02E245C5" w14:textId="77777777" w:rsidR="00243111" w:rsidRDefault="00243111" w:rsidP="00FF6150">
      <w:pPr>
        <w:jc w:val="both"/>
        <w:rPr>
          <w:lang w:val="en-US"/>
        </w:rPr>
      </w:pPr>
    </w:p>
    <w:p w14:paraId="4EC6E2D5" w14:textId="4C663244" w:rsidR="00AE7CCD" w:rsidRPr="00243111" w:rsidRDefault="00AE7CCD" w:rsidP="00FF6150">
      <w:pPr>
        <w:jc w:val="both"/>
        <w:rPr>
          <w:lang w:val="en-US"/>
        </w:rPr>
      </w:pPr>
      <w:r w:rsidRPr="00243111">
        <w:rPr>
          <w:lang w:val="en-US"/>
        </w:rPr>
        <w:t>Since all four markers consistently show three alleles</w:t>
      </w:r>
      <w:r w:rsidR="00A170CC" w:rsidRPr="00243111">
        <w:rPr>
          <w:lang w:val="en-US"/>
        </w:rPr>
        <w:t xml:space="preserve"> (by dose or by the presence of three alleles of different sizes)</w:t>
      </w:r>
      <w:r w:rsidRPr="00243111">
        <w:rPr>
          <w:lang w:val="en-US"/>
        </w:rPr>
        <w:t xml:space="preserve">, two originating from the father and one from the mother, one can conclude that this POC is triploid </w:t>
      </w:r>
      <w:r w:rsidR="00A170CC" w:rsidRPr="00243111">
        <w:rPr>
          <w:lang w:val="en-US"/>
        </w:rPr>
        <w:t>dispermic</w:t>
      </w:r>
      <w:r w:rsidR="00BB63F8" w:rsidRPr="00243111">
        <w:rPr>
          <w:lang w:val="en-US"/>
        </w:rPr>
        <w:t>, a</w:t>
      </w:r>
      <w:r w:rsidR="005918F5">
        <w:rPr>
          <w:lang w:val="en-US"/>
        </w:rPr>
        <w:t>nd</w:t>
      </w:r>
      <w:r w:rsidR="00BB63F8" w:rsidRPr="00243111">
        <w:rPr>
          <w:lang w:val="en-US"/>
        </w:rPr>
        <w:t xml:space="preserve"> confirm</w:t>
      </w:r>
      <w:r w:rsidR="005918F5">
        <w:rPr>
          <w:lang w:val="en-US"/>
        </w:rPr>
        <w:t>s the diagnosis of</w:t>
      </w:r>
      <w:r w:rsidR="00BB63F8" w:rsidRPr="00243111">
        <w:rPr>
          <w:lang w:val="en-US"/>
        </w:rPr>
        <w:t xml:space="preserve"> PHM</w:t>
      </w:r>
      <w:r w:rsidRPr="00243111">
        <w:rPr>
          <w:lang w:val="en-US"/>
        </w:rPr>
        <w:t>.</w:t>
      </w:r>
    </w:p>
    <w:p w14:paraId="5723B2F9" w14:textId="77777777" w:rsidR="00243111" w:rsidRDefault="00243111" w:rsidP="00FF6150">
      <w:pPr>
        <w:jc w:val="both"/>
        <w:rPr>
          <w:lang w:val="en-US"/>
        </w:rPr>
      </w:pPr>
    </w:p>
    <w:p w14:paraId="5E4972F1" w14:textId="0470EE96" w:rsidR="00BB63F8" w:rsidRPr="00CB42DC" w:rsidRDefault="00BB63F8" w:rsidP="00FF6150">
      <w:pPr>
        <w:jc w:val="both"/>
        <w:rPr>
          <w:lang w:val="en-US"/>
        </w:rPr>
      </w:pPr>
      <w:r w:rsidRPr="00243111">
        <w:rPr>
          <w:lang w:val="en-US"/>
        </w:rPr>
        <w:t xml:space="preserve">All four markers in </w:t>
      </w:r>
      <w:r w:rsidR="00AE7CCD" w:rsidRPr="00CB42DC">
        <w:rPr>
          <w:b/>
          <w:bCs/>
          <w:lang w:val="en-US"/>
        </w:rPr>
        <w:t>Fig</w:t>
      </w:r>
      <w:r w:rsidR="003E013B" w:rsidRPr="00CB42DC">
        <w:rPr>
          <w:b/>
          <w:bCs/>
          <w:lang w:val="en-US"/>
        </w:rPr>
        <w:t>ure</w:t>
      </w:r>
      <w:r w:rsidR="00AE7CCD" w:rsidRPr="00CB42DC">
        <w:rPr>
          <w:b/>
          <w:bCs/>
          <w:lang w:val="en-US"/>
        </w:rPr>
        <w:t xml:space="preserve"> </w:t>
      </w:r>
      <w:r w:rsidR="00C21C10">
        <w:rPr>
          <w:b/>
          <w:bCs/>
          <w:lang w:val="en-US"/>
        </w:rPr>
        <w:t>9</w:t>
      </w:r>
      <w:r w:rsidR="00C21C10" w:rsidRPr="00CB42DC">
        <w:rPr>
          <w:b/>
          <w:bCs/>
          <w:lang w:val="en-US"/>
        </w:rPr>
        <w:t>B</w:t>
      </w:r>
      <w:r w:rsidR="00C21C10" w:rsidRPr="00243111">
        <w:rPr>
          <w:lang w:val="en-US"/>
        </w:rPr>
        <w:t xml:space="preserve"> </w:t>
      </w:r>
      <w:r w:rsidRPr="00243111">
        <w:rPr>
          <w:lang w:val="en-US"/>
        </w:rPr>
        <w:t xml:space="preserve">again show three alleles: </w:t>
      </w:r>
      <w:r w:rsidR="00AA33C5" w:rsidRPr="00243111">
        <w:rPr>
          <w:lang w:val="en-US"/>
        </w:rPr>
        <w:t>t</w:t>
      </w:r>
      <w:r w:rsidRPr="00243111">
        <w:rPr>
          <w:lang w:val="en-US"/>
        </w:rPr>
        <w:t xml:space="preserve">he first marker shows two doses in the first peak </w:t>
      </w:r>
      <w:r w:rsidR="00A170CC" w:rsidRPr="00243111">
        <w:rPr>
          <w:lang w:val="en-US"/>
        </w:rPr>
        <w:t xml:space="preserve">that originate from the mother </w:t>
      </w:r>
      <w:r w:rsidRPr="00243111">
        <w:rPr>
          <w:lang w:val="en-US"/>
        </w:rPr>
        <w:t>and one dose in the second peak</w:t>
      </w:r>
      <w:r w:rsidR="00A170CC" w:rsidRPr="00243111">
        <w:rPr>
          <w:lang w:val="en-US"/>
        </w:rPr>
        <w:t xml:space="preserve"> that originates from the father</w:t>
      </w:r>
      <w:r w:rsidR="003A6EE6">
        <w:rPr>
          <w:lang w:val="en-US"/>
        </w:rPr>
        <w:t>.</w:t>
      </w:r>
      <w:r w:rsidRPr="00243111">
        <w:rPr>
          <w:lang w:val="en-US"/>
        </w:rPr>
        <w:t xml:space="preserve"> </w:t>
      </w:r>
      <w:r w:rsidR="003A6EE6">
        <w:rPr>
          <w:lang w:val="en-US"/>
        </w:rPr>
        <w:t>T</w:t>
      </w:r>
      <w:r w:rsidRPr="00243111">
        <w:rPr>
          <w:lang w:val="en-US"/>
        </w:rPr>
        <w:t>he second and fourth markers show three different peaks (i.e.</w:t>
      </w:r>
      <w:r w:rsidR="00DF5AB0">
        <w:rPr>
          <w:lang w:val="en-US"/>
        </w:rPr>
        <w:t>,</w:t>
      </w:r>
      <w:r w:rsidRPr="00CB42DC">
        <w:rPr>
          <w:lang w:val="en-US"/>
        </w:rPr>
        <w:t xml:space="preserve"> three different alleles)</w:t>
      </w:r>
      <w:r w:rsidR="00A41D8C" w:rsidRPr="00CB42DC">
        <w:rPr>
          <w:lang w:val="en-US"/>
        </w:rPr>
        <w:t xml:space="preserve">, two of which are </w:t>
      </w:r>
      <w:r w:rsidR="003A6EE6">
        <w:rPr>
          <w:lang w:val="en-US"/>
        </w:rPr>
        <w:t>from</w:t>
      </w:r>
      <w:r w:rsidR="00A41D8C" w:rsidRPr="00CB42DC">
        <w:rPr>
          <w:lang w:val="en-US"/>
        </w:rPr>
        <w:t xml:space="preserve"> the mother</w:t>
      </w:r>
      <w:r w:rsidR="003A6EE6">
        <w:rPr>
          <w:lang w:val="en-US"/>
        </w:rPr>
        <w:t>.</w:t>
      </w:r>
      <w:r w:rsidRPr="00CB42DC">
        <w:rPr>
          <w:lang w:val="en-US"/>
        </w:rPr>
        <w:t xml:space="preserve"> </w:t>
      </w:r>
      <w:r w:rsidR="003A6EE6">
        <w:rPr>
          <w:lang w:val="en-US"/>
        </w:rPr>
        <w:t>T</w:t>
      </w:r>
      <w:r w:rsidRPr="00CB42DC">
        <w:rPr>
          <w:lang w:val="en-US"/>
        </w:rPr>
        <w:t xml:space="preserve">he third marker shows one dose in the first peak </w:t>
      </w:r>
      <w:r w:rsidR="00A170CC" w:rsidRPr="00CB42DC">
        <w:rPr>
          <w:lang w:val="en-US"/>
        </w:rPr>
        <w:t xml:space="preserve">originating from the father </w:t>
      </w:r>
      <w:r w:rsidRPr="00CB42DC">
        <w:rPr>
          <w:lang w:val="en-US"/>
        </w:rPr>
        <w:t>and two doses in the second peak</w:t>
      </w:r>
      <w:r w:rsidR="00A170CC" w:rsidRPr="00CB42DC">
        <w:rPr>
          <w:lang w:val="en-US"/>
        </w:rPr>
        <w:t xml:space="preserve"> originating from the mother</w:t>
      </w:r>
      <w:r w:rsidRPr="00CB42DC">
        <w:rPr>
          <w:lang w:val="en-US"/>
        </w:rPr>
        <w:t xml:space="preserve">. Therefore, this POC is </w:t>
      </w:r>
      <w:r w:rsidR="00907329" w:rsidRPr="00CB42DC">
        <w:rPr>
          <w:lang w:val="en-US"/>
        </w:rPr>
        <w:t xml:space="preserve">triploid </w:t>
      </w:r>
      <w:r w:rsidRPr="00CB42DC">
        <w:rPr>
          <w:lang w:val="en-US"/>
        </w:rPr>
        <w:t>digynic in origin since two sets of chromosomes come from the mother and one set comes from the father</w:t>
      </w:r>
      <w:r w:rsidR="00D55088" w:rsidRPr="00CB42DC">
        <w:rPr>
          <w:lang w:val="en-US"/>
        </w:rPr>
        <w:t>.</w:t>
      </w:r>
      <w:r w:rsidR="00B26736" w:rsidRPr="00CB42DC">
        <w:rPr>
          <w:lang w:val="en-US"/>
        </w:rPr>
        <w:t xml:space="preserve"> </w:t>
      </w:r>
      <w:r w:rsidR="00D55088" w:rsidRPr="00CB42DC">
        <w:rPr>
          <w:lang w:val="en-US"/>
        </w:rPr>
        <w:t xml:space="preserve">It </w:t>
      </w:r>
      <w:r w:rsidR="00B26736" w:rsidRPr="00CB42DC">
        <w:rPr>
          <w:lang w:val="en-US"/>
        </w:rPr>
        <w:t>is</w:t>
      </w:r>
      <w:r w:rsidR="00D55088" w:rsidRPr="00CB42DC">
        <w:rPr>
          <w:lang w:val="en-US"/>
        </w:rPr>
        <w:t xml:space="preserve"> therefore</w:t>
      </w:r>
      <w:r w:rsidRPr="00CB42DC">
        <w:rPr>
          <w:lang w:val="en-US"/>
        </w:rPr>
        <w:t xml:space="preserve"> a non-molar miscarriage.</w:t>
      </w:r>
    </w:p>
    <w:p w14:paraId="5A411B1B" w14:textId="77777777" w:rsidR="00BB63F8" w:rsidRPr="00CB42DC" w:rsidRDefault="00BB63F8" w:rsidP="00FF6150">
      <w:pPr>
        <w:jc w:val="both"/>
        <w:rPr>
          <w:bCs/>
          <w:sz w:val="23"/>
          <w:szCs w:val="23"/>
          <w:lang w:val="en-US"/>
        </w:rPr>
      </w:pPr>
    </w:p>
    <w:p w14:paraId="28B2CF9B" w14:textId="1E1C51DD" w:rsidR="00BB63F8" w:rsidRPr="00CB42DC" w:rsidRDefault="00BB63F8" w:rsidP="00FF6150">
      <w:pPr>
        <w:jc w:val="both"/>
        <w:rPr>
          <w:bCs/>
          <w:sz w:val="23"/>
          <w:szCs w:val="23"/>
          <w:lang w:val="en-US"/>
        </w:rPr>
      </w:pPr>
      <w:r w:rsidRPr="00CB42DC">
        <w:rPr>
          <w:bCs/>
          <w:sz w:val="23"/>
          <w:szCs w:val="23"/>
          <w:lang w:val="en-US"/>
        </w:rPr>
        <w:t xml:space="preserve">[Place </w:t>
      </w:r>
      <w:r w:rsidRPr="00CB42DC">
        <w:rPr>
          <w:b/>
          <w:sz w:val="23"/>
          <w:szCs w:val="23"/>
          <w:lang w:val="en-US"/>
        </w:rPr>
        <w:t xml:space="preserve">Figure </w:t>
      </w:r>
      <w:r w:rsidR="00C21C10">
        <w:rPr>
          <w:b/>
          <w:sz w:val="23"/>
          <w:szCs w:val="23"/>
          <w:lang w:val="en-US"/>
        </w:rPr>
        <w:t>9</w:t>
      </w:r>
      <w:r w:rsidR="00C21C10" w:rsidRPr="00CB42DC">
        <w:rPr>
          <w:bCs/>
          <w:sz w:val="23"/>
          <w:szCs w:val="23"/>
          <w:lang w:val="en-US"/>
        </w:rPr>
        <w:t xml:space="preserve"> </w:t>
      </w:r>
      <w:r w:rsidRPr="00CB42DC">
        <w:rPr>
          <w:bCs/>
          <w:sz w:val="23"/>
          <w:szCs w:val="23"/>
          <w:lang w:val="en-US"/>
        </w:rPr>
        <w:t>here]</w:t>
      </w:r>
    </w:p>
    <w:p w14:paraId="7500A456" w14:textId="77777777" w:rsidR="00BB63F8" w:rsidRPr="00CB42DC" w:rsidRDefault="00BB63F8" w:rsidP="00FF6150">
      <w:pPr>
        <w:jc w:val="both"/>
        <w:rPr>
          <w:lang w:val="en-US"/>
        </w:rPr>
      </w:pPr>
    </w:p>
    <w:p w14:paraId="5F48BB9F" w14:textId="3F7D47E7" w:rsidR="00F063FC" w:rsidRPr="00152B66" w:rsidRDefault="00D61DE2" w:rsidP="00FF6150">
      <w:pPr>
        <w:jc w:val="both"/>
        <w:rPr>
          <w:lang w:val="en-US"/>
        </w:rPr>
      </w:pPr>
      <w:r w:rsidRPr="00CB42DC">
        <w:rPr>
          <w:lang w:val="en-US"/>
        </w:rPr>
        <w:t xml:space="preserve">This patient was </w:t>
      </w:r>
      <w:r w:rsidR="001D1C67">
        <w:rPr>
          <w:lang w:val="en-US"/>
        </w:rPr>
        <w:t>initially</w:t>
      </w:r>
      <w:r w:rsidR="001D1C67" w:rsidRPr="00CB42DC">
        <w:rPr>
          <w:lang w:val="en-US"/>
        </w:rPr>
        <w:t xml:space="preserve"> </w:t>
      </w:r>
      <w:r w:rsidRPr="00CB42DC">
        <w:rPr>
          <w:lang w:val="en-US"/>
        </w:rPr>
        <w:t xml:space="preserve">misdiagnosed </w:t>
      </w:r>
      <w:r w:rsidR="0054558E" w:rsidRPr="00CB42DC">
        <w:rPr>
          <w:lang w:val="en-US"/>
        </w:rPr>
        <w:t xml:space="preserve">with two PHM </w:t>
      </w:r>
      <w:r w:rsidR="00A76532" w:rsidRPr="00CB42DC">
        <w:rPr>
          <w:lang w:val="en-US"/>
        </w:rPr>
        <w:t xml:space="preserve">and was worrying about an increased risk of more moles while she </w:t>
      </w:r>
      <w:r w:rsidRPr="00CB42DC">
        <w:rPr>
          <w:lang w:val="en-US"/>
        </w:rPr>
        <w:t>ha</w:t>
      </w:r>
      <w:r w:rsidR="00A76532" w:rsidRPr="00CB42DC">
        <w:rPr>
          <w:lang w:val="en-US"/>
        </w:rPr>
        <w:t>d</w:t>
      </w:r>
      <w:r w:rsidRPr="00CB42DC">
        <w:rPr>
          <w:lang w:val="en-US"/>
        </w:rPr>
        <w:t xml:space="preserve"> a single </w:t>
      </w:r>
      <w:r w:rsidR="0054558E" w:rsidRPr="00CB42DC">
        <w:rPr>
          <w:lang w:val="en-US"/>
        </w:rPr>
        <w:t>PHM</w:t>
      </w:r>
      <w:r w:rsidR="00BC578E" w:rsidRPr="00CB42DC">
        <w:rPr>
          <w:lang w:val="en-US"/>
        </w:rPr>
        <w:t>.</w:t>
      </w:r>
      <w:r w:rsidR="00DF2A9C" w:rsidRPr="00CB42DC">
        <w:rPr>
          <w:lang w:val="en-US"/>
        </w:rPr>
        <w:t xml:space="preserve"> This case highlights the limitation of </w:t>
      </w:r>
      <w:r w:rsidR="001A3C3C" w:rsidRPr="00CB42DC">
        <w:rPr>
          <w:lang w:val="en-US"/>
        </w:rPr>
        <w:t>SNP</w:t>
      </w:r>
      <w:r w:rsidR="00DF2A9C" w:rsidRPr="00CB42DC">
        <w:rPr>
          <w:lang w:val="en-US"/>
        </w:rPr>
        <w:t xml:space="preserve"> microarray on the POC alone</w:t>
      </w:r>
      <w:r w:rsidR="00105D01" w:rsidRPr="00CB42DC">
        <w:rPr>
          <w:lang w:val="en-US"/>
        </w:rPr>
        <w:t xml:space="preserve">. </w:t>
      </w:r>
      <w:r w:rsidR="00D15479" w:rsidRPr="00CB42DC">
        <w:rPr>
          <w:lang w:val="en-US"/>
        </w:rPr>
        <w:t xml:space="preserve">SNP microarray is a powerful method </w:t>
      </w:r>
      <w:r w:rsidR="00AA33C5" w:rsidRPr="00CB42DC">
        <w:rPr>
          <w:lang w:val="en-US"/>
        </w:rPr>
        <w:t xml:space="preserve">and </w:t>
      </w:r>
      <w:r w:rsidR="005E5DCC" w:rsidRPr="00CB42DC">
        <w:rPr>
          <w:lang w:val="en-US"/>
        </w:rPr>
        <w:t xml:space="preserve">is </w:t>
      </w:r>
      <w:r w:rsidR="00AA33C5" w:rsidRPr="00CB42DC">
        <w:rPr>
          <w:lang w:val="en-US"/>
        </w:rPr>
        <w:t xml:space="preserve">the best </w:t>
      </w:r>
      <w:r w:rsidR="00D15479" w:rsidRPr="00CB42DC">
        <w:rPr>
          <w:lang w:val="en-US"/>
        </w:rPr>
        <w:t xml:space="preserve">to detect aneuploidies </w:t>
      </w:r>
      <w:r w:rsidR="00AA33C5" w:rsidRPr="00CB42DC">
        <w:rPr>
          <w:lang w:val="en-US"/>
        </w:rPr>
        <w:t xml:space="preserve">of any chromosome </w:t>
      </w:r>
      <w:r w:rsidR="00D15479" w:rsidRPr="00CB42DC">
        <w:rPr>
          <w:lang w:val="en-US"/>
        </w:rPr>
        <w:t>(</w:t>
      </w:r>
      <w:proofErr w:type="spellStart"/>
      <w:r w:rsidR="00D15479" w:rsidRPr="00CB42DC">
        <w:rPr>
          <w:lang w:val="en-US"/>
        </w:rPr>
        <w:t>trisomies</w:t>
      </w:r>
      <w:proofErr w:type="spellEnd"/>
      <w:r w:rsidR="00D15479" w:rsidRPr="00CB42DC">
        <w:rPr>
          <w:lang w:val="en-US"/>
        </w:rPr>
        <w:t xml:space="preserve">, monosomies, </w:t>
      </w:r>
      <w:r w:rsidR="00152B66">
        <w:rPr>
          <w:lang w:val="en-US"/>
        </w:rPr>
        <w:t xml:space="preserve">or </w:t>
      </w:r>
      <w:r w:rsidR="00D15479" w:rsidRPr="00CB42DC">
        <w:rPr>
          <w:lang w:val="en-US"/>
        </w:rPr>
        <w:t>non-diploid genotypes); however, w</w:t>
      </w:r>
      <w:r w:rsidR="00837173" w:rsidRPr="00CB42DC">
        <w:rPr>
          <w:lang w:val="en-US"/>
        </w:rPr>
        <w:t>hen performed</w:t>
      </w:r>
      <w:r w:rsidR="00105D01" w:rsidRPr="00CB42DC">
        <w:rPr>
          <w:lang w:val="en-US"/>
        </w:rPr>
        <w:t xml:space="preserve"> on the POC alone</w:t>
      </w:r>
      <w:r w:rsidR="00A41D8C" w:rsidRPr="00CB42DC">
        <w:rPr>
          <w:lang w:val="en-US"/>
        </w:rPr>
        <w:t xml:space="preserve"> </w:t>
      </w:r>
      <w:r w:rsidR="001A3C3C" w:rsidRPr="00CB42DC">
        <w:rPr>
          <w:lang w:val="en-US"/>
        </w:rPr>
        <w:t>with</w:t>
      </w:r>
      <w:r w:rsidR="00105D01" w:rsidRPr="00CB42DC">
        <w:rPr>
          <w:lang w:val="en-US"/>
        </w:rPr>
        <w:t>out</w:t>
      </w:r>
      <w:r w:rsidR="001A3C3C" w:rsidRPr="00CB42DC">
        <w:rPr>
          <w:lang w:val="en-US"/>
        </w:rPr>
        <w:t xml:space="preserve"> analyzing parental DNA</w:t>
      </w:r>
      <w:r w:rsidR="00105D01" w:rsidRPr="00CB42DC">
        <w:rPr>
          <w:lang w:val="en-US"/>
        </w:rPr>
        <w:t>,</w:t>
      </w:r>
      <w:r w:rsidR="001A3C3C" w:rsidRPr="00CB42DC">
        <w:rPr>
          <w:lang w:val="en-US"/>
        </w:rPr>
        <w:t xml:space="preserve"> the origin of the </w:t>
      </w:r>
      <w:r w:rsidR="00D15479" w:rsidRPr="00CB42DC">
        <w:rPr>
          <w:lang w:val="en-US"/>
        </w:rPr>
        <w:t xml:space="preserve">triploidy </w:t>
      </w:r>
      <w:r w:rsidR="001A3C3C" w:rsidRPr="00CB42DC">
        <w:rPr>
          <w:lang w:val="en-US"/>
        </w:rPr>
        <w:t>cannot be determined.</w:t>
      </w:r>
      <w:r w:rsidR="003E27A7">
        <w:rPr>
          <w:lang w:val="en-US"/>
        </w:rPr>
        <w:t xml:space="preserve"> </w:t>
      </w:r>
      <w:r w:rsidR="00AA33C5" w:rsidRPr="00CB42DC">
        <w:rPr>
          <w:lang w:val="en-US"/>
        </w:rPr>
        <w:t>For further explanations</w:t>
      </w:r>
      <w:r w:rsidR="0036296D">
        <w:rPr>
          <w:lang w:val="en-US"/>
        </w:rPr>
        <w:t xml:space="preserve"> about genotype analys</w:t>
      </w:r>
      <w:r w:rsidR="00AB7C06">
        <w:rPr>
          <w:lang w:val="en-US"/>
        </w:rPr>
        <w:t>i</w:t>
      </w:r>
      <w:r w:rsidR="0036296D">
        <w:rPr>
          <w:lang w:val="en-US"/>
        </w:rPr>
        <w:t>s and interpretation</w:t>
      </w:r>
      <w:r w:rsidR="00AA33C5" w:rsidRPr="00CB42DC">
        <w:rPr>
          <w:lang w:val="en-US"/>
        </w:rPr>
        <w:t xml:space="preserve">, </w:t>
      </w:r>
      <w:r w:rsidR="005E5DCC" w:rsidRPr="00CB42DC">
        <w:rPr>
          <w:lang w:val="en-US"/>
        </w:rPr>
        <w:t>please refer</w:t>
      </w:r>
      <w:r w:rsidR="00AA33C5" w:rsidRPr="00CB42DC">
        <w:rPr>
          <w:lang w:val="en-US"/>
        </w:rPr>
        <w:t xml:space="preserve"> to the</w:t>
      </w:r>
      <w:r w:rsidR="00AA33C5" w:rsidRPr="00152B66">
        <w:rPr>
          <w:lang w:val="en-US"/>
        </w:rPr>
        <w:t xml:space="preserve"> study </w:t>
      </w:r>
      <w:r w:rsidR="00F063FC" w:rsidRPr="00152B66">
        <w:rPr>
          <w:lang w:val="en-US"/>
        </w:rPr>
        <w:t>by Murphy et al.</w:t>
      </w:r>
      <w:r w:rsidR="00F063FC" w:rsidRPr="00E33D4B">
        <w:rPr>
          <w:lang w:val="en-US"/>
        </w:rPr>
        <w:fldChar w:fldCharType="begin"/>
      </w:r>
      <w:r w:rsidR="0055005E" w:rsidRPr="00AB7C06">
        <w:rPr>
          <w:highlight w:val="green"/>
          <w:lang w:val="en-US"/>
        </w:rPr>
        <w:instrText xml:space="preserve"> ADDIN EN.CITE &lt;EndNote&gt;&lt;Cite&gt;&lt;Author&gt;Murphy&lt;/Author&gt;&lt;Year&gt;2009&lt;/Year&gt;&lt;RecNum&gt;26&lt;/RecNum&gt;&lt;DisplayText&gt;&lt;style face="superscript"&gt;16&lt;/style&gt;&lt;/DisplayText&gt;&lt;record&gt;&lt;rec-number&gt;26&lt;/rec-number&gt;&lt;foreign-keys&gt;&lt;key app="EN" db-id="0pfewstpvrpvs8e5dsx5erpz22padtwdrxw2" timestamp="1563285587"&gt;26&lt;/key&gt;&lt;/foreign-keys&gt;&lt;ref-type name="Journal Article"&gt;17&lt;/ref-type&gt;&lt;contributors&gt;&lt;authors&gt;&lt;author&gt;Murphy, K. M.&lt;/author&gt;&lt;author&gt;McConnell, T. G.&lt;/author&gt;&lt;author&gt;Hafez, M. J.&lt;/author&gt;&lt;author&gt;Vang, R.&lt;/author&gt;&lt;author&gt;Ronnett, B. M.&lt;/author&gt;&lt;/authors&gt;&lt;/contributors&gt;&lt;auth-address&gt;Department of Pathology, Johns Hopkins Medical Institutions, Park Bldg Room SB202, 600 North Wolfe St, Baltimore, MD 21287, USA. Kmurphy4@jhmi.edu&lt;/auth-address&gt;&lt;titles&gt;&lt;title&gt;Molecular genotyping of hydatidiform moles: analytic validation of a multiplex short tandem repeat assay&lt;/title&gt;&lt;secondary-title&gt;The Journal of Molecular Diagnostics&lt;/secondary-title&gt;&lt;/titles&gt;&lt;periodical&gt;&lt;full-title&gt;The Journal of Molecular Diagnostics&lt;/full-title&gt;&lt;/periodical&gt;&lt;pages&gt;598-605&lt;/pages&gt;&lt;volume&gt;11&lt;/volume&gt;&lt;number&gt;6&lt;/number&gt;&lt;edition&gt;2009/10/10&lt;/edition&gt;&lt;keywords&gt;&lt;keyword&gt;Cyclin-Dependent Kinase Inhibitor p57/genetics/metabolism&lt;/keyword&gt;&lt;keyword&gt;Female&lt;/keyword&gt;&lt;keyword&gt;*Genetic Techniques/standards&lt;/keyword&gt;&lt;keyword&gt;Genotype&lt;/keyword&gt;&lt;keyword&gt;Humans&lt;/keyword&gt;&lt;keyword&gt;Hydatidiform Mole/*genetics&lt;/keyword&gt;&lt;keyword&gt;Immunohistochemistry&lt;/keyword&gt;&lt;keyword&gt;Microsatellite Repeats/*genetics&lt;/keyword&gt;&lt;keyword&gt;Pregnancy&lt;/keyword&gt;&lt;/keywords&gt;&lt;dates&gt;&lt;year&gt;2009&lt;/year&gt;&lt;pub-dates&gt;&lt;date&gt;Nov&lt;/date&gt;&lt;/pub-dates&gt;&lt;/dates&gt;&lt;isbn&gt;1943-7811 (Electronic)&amp;#xD;1525-1578 (Linking)&lt;/isbn&gt;&lt;accession-num&gt;19815697&lt;/accession-num&gt;&lt;urls&gt;&lt;related-urls&gt;&lt;url&gt;https://www.ncbi.nlm.nih.gov/pubmed/19815697&lt;/url&gt;&lt;/related-urls&gt;&lt;/urls&gt;&lt;custom2&gt;PMC2765760&lt;/custom2&gt;&lt;electronic-resource-num&gt;10.2353/jmoldx.2009.090039&lt;/electronic-resource-num&gt;&lt;/record&gt;&lt;/Cite&gt;&lt;/EndNote&gt;</w:instrText>
      </w:r>
      <w:r w:rsidR="00F063FC" w:rsidRPr="00E33D4B">
        <w:rPr>
          <w:lang w:val="en-US"/>
        </w:rPr>
        <w:fldChar w:fldCharType="separate"/>
      </w:r>
      <w:r w:rsidR="0055005E" w:rsidRPr="00AB7C06">
        <w:rPr>
          <w:noProof/>
          <w:vertAlign w:val="superscript"/>
          <w:lang w:val="en-US"/>
        </w:rPr>
        <w:t>16</w:t>
      </w:r>
      <w:r w:rsidR="00F063FC" w:rsidRPr="00E33D4B">
        <w:rPr>
          <w:lang w:val="en-US"/>
        </w:rPr>
        <w:fldChar w:fldCharType="end"/>
      </w:r>
      <w:r w:rsidR="003E27A7">
        <w:rPr>
          <w:lang w:val="en-US"/>
        </w:rPr>
        <w:t>.</w:t>
      </w:r>
    </w:p>
    <w:p w14:paraId="4DFCD5EE" w14:textId="77777777" w:rsidR="00F564EA" w:rsidRPr="00152B66" w:rsidRDefault="00F564EA" w:rsidP="00FF6150">
      <w:pPr>
        <w:jc w:val="both"/>
        <w:rPr>
          <w:lang w:val="en-US"/>
        </w:rPr>
      </w:pPr>
    </w:p>
    <w:p w14:paraId="7F521018" w14:textId="18FB5060" w:rsidR="000B7BE5" w:rsidRPr="00CB42DC" w:rsidRDefault="000B7BE5" w:rsidP="00FF6150">
      <w:pPr>
        <w:pBdr>
          <w:top w:val="nil"/>
          <w:left w:val="nil"/>
          <w:bottom w:val="nil"/>
          <w:right w:val="nil"/>
          <w:between w:val="nil"/>
        </w:pBdr>
        <w:jc w:val="both"/>
        <w:rPr>
          <w:lang w:val="en-US"/>
        </w:rPr>
      </w:pPr>
      <w:r w:rsidRPr="00152B66">
        <w:rPr>
          <w:rFonts w:asciiTheme="majorHAnsi" w:hAnsiTheme="majorHAnsi" w:cs="Times New Roman"/>
          <w:lang w:val="en-US"/>
        </w:rPr>
        <w:t xml:space="preserve">Representative results </w:t>
      </w:r>
      <w:r w:rsidR="00FA33A1">
        <w:rPr>
          <w:rFonts w:asciiTheme="majorHAnsi" w:hAnsiTheme="majorHAnsi" w:cs="Times New Roman"/>
          <w:lang w:val="en-US"/>
        </w:rPr>
        <w:t>shown</w:t>
      </w:r>
      <w:r w:rsidR="00FA33A1" w:rsidRPr="00152B66">
        <w:rPr>
          <w:rFonts w:asciiTheme="majorHAnsi" w:hAnsiTheme="majorHAnsi" w:cs="Times New Roman"/>
          <w:lang w:val="en-US"/>
        </w:rPr>
        <w:t xml:space="preserve"> </w:t>
      </w:r>
      <w:r w:rsidRPr="00152B66">
        <w:rPr>
          <w:rFonts w:asciiTheme="majorHAnsi" w:hAnsiTheme="majorHAnsi" w:cs="Times New Roman"/>
          <w:lang w:val="en-US"/>
        </w:rPr>
        <w:t xml:space="preserve">in </w:t>
      </w:r>
      <w:r w:rsidRPr="00CB42DC">
        <w:rPr>
          <w:rFonts w:asciiTheme="majorHAnsi" w:hAnsiTheme="majorHAnsi" w:cs="Times New Roman"/>
          <w:b/>
          <w:bCs/>
          <w:lang w:val="en-US"/>
        </w:rPr>
        <w:t xml:space="preserve">Figure </w:t>
      </w:r>
      <w:r w:rsidR="00C21C10">
        <w:rPr>
          <w:rFonts w:asciiTheme="majorHAnsi" w:hAnsiTheme="majorHAnsi" w:cs="Times New Roman"/>
          <w:b/>
          <w:bCs/>
          <w:lang w:val="en-US"/>
        </w:rPr>
        <w:t>10A</w:t>
      </w:r>
      <w:r w:rsidR="00C21C10" w:rsidRPr="00CB42DC">
        <w:rPr>
          <w:rFonts w:asciiTheme="majorHAnsi" w:hAnsiTheme="majorHAnsi" w:cs="Times New Roman"/>
          <w:lang w:val="en-US"/>
        </w:rPr>
        <w:t xml:space="preserve"> </w:t>
      </w:r>
      <w:r w:rsidRPr="00CB42DC">
        <w:rPr>
          <w:rFonts w:asciiTheme="majorHAnsi" w:hAnsiTheme="majorHAnsi" w:cs="Times New Roman"/>
          <w:lang w:val="en-US"/>
        </w:rPr>
        <w:t xml:space="preserve">are of a triploid conception. The values of the x-axis represent the </w:t>
      </w:r>
      <w:r w:rsidR="00AB3485" w:rsidRPr="00CB42DC">
        <w:rPr>
          <w:rFonts w:asciiTheme="majorHAnsi" w:hAnsiTheme="majorHAnsi" w:cs="Times New Roman"/>
          <w:lang w:val="en-US"/>
        </w:rPr>
        <w:t>nuclear DNA</w:t>
      </w:r>
      <w:r w:rsidR="007A149A" w:rsidRPr="00CB42DC">
        <w:rPr>
          <w:rFonts w:asciiTheme="majorHAnsi" w:hAnsiTheme="majorHAnsi" w:cs="Times New Roman"/>
          <w:lang w:val="en-US"/>
        </w:rPr>
        <w:t xml:space="preserve"> content</w:t>
      </w:r>
      <w:r w:rsidRPr="00CB42DC">
        <w:rPr>
          <w:rFonts w:asciiTheme="majorHAnsi" w:hAnsiTheme="majorHAnsi" w:cs="Times New Roman"/>
          <w:lang w:val="en-US"/>
        </w:rPr>
        <w:t xml:space="preserve">. For example, 200 is an arbitrary number given to cells </w:t>
      </w:r>
      <w:r w:rsidR="00AB3485" w:rsidRPr="00CB42DC">
        <w:rPr>
          <w:rFonts w:asciiTheme="majorHAnsi" w:hAnsiTheme="majorHAnsi" w:cs="Times New Roman"/>
          <w:lang w:val="en-US"/>
        </w:rPr>
        <w:t>that contain</w:t>
      </w:r>
      <w:r w:rsidRPr="00CB42DC">
        <w:rPr>
          <w:rFonts w:asciiTheme="majorHAnsi" w:hAnsiTheme="majorHAnsi" w:cs="Times New Roman"/>
          <w:lang w:val="en-US"/>
        </w:rPr>
        <w:t xml:space="preserve"> </w:t>
      </w:r>
      <w:r w:rsidR="00AB3485" w:rsidRPr="00CB42DC">
        <w:rPr>
          <w:rFonts w:asciiTheme="majorHAnsi" w:hAnsiTheme="majorHAnsi" w:cs="Times New Roman"/>
          <w:lang w:val="en-US"/>
        </w:rPr>
        <w:t>a certain amount of nuclear DNA</w:t>
      </w:r>
      <w:r w:rsidR="007A149A" w:rsidRPr="00CB42DC">
        <w:rPr>
          <w:rFonts w:asciiTheme="majorHAnsi" w:hAnsiTheme="majorHAnsi" w:cs="Times New Roman"/>
          <w:lang w:val="en-US"/>
        </w:rPr>
        <w:t xml:space="preserve"> content</w:t>
      </w:r>
      <w:r w:rsidRPr="00CB42DC">
        <w:rPr>
          <w:rFonts w:asciiTheme="majorHAnsi" w:hAnsiTheme="majorHAnsi" w:cs="Times New Roman"/>
          <w:lang w:val="en-US"/>
        </w:rPr>
        <w:t xml:space="preserve">. Therefore, </w:t>
      </w:r>
      <w:r w:rsidR="00152B66">
        <w:rPr>
          <w:rFonts w:asciiTheme="majorHAnsi" w:hAnsiTheme="majorHAnsi" w:cs="Times New Roman"/>
          <w:lang w:val="en-US"/>
        </w:rPr>
        <w:t xml:space="preserve">a peak at </w:t>
      </w:r>
      <w:r w:rsidRPr="00CB42DC">
        <w:rPr>
          <w:rFonts w:asciiTheme="majorHAnsi" w:hAnsiTheme="majorHAnsi" w:cs="Times New Roman"/>
          <w:lang w:val="en-US"/>
        </w:rPr>
        <w:t xml:space="preserve">400 represents cells that contain </w:t>
      </w:r>
      <w:r w:rsidR="00AB3485" w:rsidRPr="00CB42DC">
        <w:rPr>
          <w:rFonts w:asciiTheme="majorHAnsi" w:hAnsiTheme="majorHAnsi" w:cs="Times New Roman"/>
          <w:lang w:val="en-US"/>
        </w:rPr>
        <w:t>double the amount of nuclear DNA</w:t>
      </w:r>
      <w:r w:rsidR="007A149A" w:rsidRPr="00CB42DC">
        <w:rPr>
          <w:rFonts w:asciiTheme="majorHAnsi" w:hAnsiTheme="majorHAnsi" w:cs="Times New Roman"/>
          <w:lang w:val="en-US"/>
        </w:rPr>
        <w:t xml:space="preserve"> content</w:t>
      </w:r>
      <w:r w:rsidR="00152B66">
        <w:rPr>
          <w:rFonts w:asciiTheme="majorHAnsi" w:hAnsiTheme="majorHAnsi" w:cs="Times New Roman"/>
          <w:lang w:val="en-US"/>
        </w:rPr>
        <w:t xml:space="preserve"> as compared to the 200 peak</w:t>
      </w:r>
      <w:r w:rsidRPr="00CB42DC">
        <w:rPr>
          <w:rFonts w:asciiTheme="majorHAnsi" w:hAnsiTheme="majorHAnsi" w:cs="Times New Roman"/>
          <w:lang w:val="en-US"/>
        </w:rPr>
        <w:t>. The little peak around 300 represents nucle</w:t>
      </w:r>
      <w:r w:rsidR="005539CD" w:rsidRPr="00CB42DC">
        <w:rPr>
          <w:rFonts w:asciiTheme="majorHAnsi" w:hAnsiTheme="majorHAnsi" w:cs="Times New Roman"/>
          <w:lang w:val="en-US"/>
        </w:rPr>
        <w:t>ar DNA content</w:t>
      </w:r>
      <w:r w:rsidRPr="00CB42DC">
        <w:rPr>
          <w:rFonts w:asciiTheme="majorHAnsi" w:hAnsiTheme="majorHAnsi" w:cs="Times New Roman"/>
          <w:lang w:val="en-US"/>
        </w:rPr>
        <w:t xml:space="preserve"> that </w:t>
      </w:r>
      <w:r w:rsidR="005539CD" w:rsidRPr="00CB42DC">
        <w:rPr>
          <w:rFonts w:asciiTheme="majorHAnsi" w:hAnsiTheme="majorHAnsi" w:cs="Times New Roman"/>
          <w:lang w:val="en-US"/>
        </w:rPr>
        <w:t>is</w:t>
      </w:r>
      <w:r w:rsidRPr="00CB42DC">
        <w:rPr>
          <w:rFonts w:asciiTheme="majorHAnsi" w:hAnsiTheme="majorHAnsi" w:cs="Times New Roman"/>
          <w:lang w:val="en-US"/>
        </w:rPr>
        <w:t xml:space="preserve"> </w:t>
      </w:r>
      <w:r w:rsidR="00A93E94" w:rsidRPr="00CB42DC">
        <w:rPr>
          <w:rFonts w:asciiTheme="majorHAnsi" w:hAnsiTheme="majorHAnsi" w:cs="Times New Roman"/>
          <w:lang w:val="en-US"/>
        </w:rPr>
        <w:t>in between the 200 and 400 peak</w:t>
      </w:r>
      <w:r w:rsidR="00A36DEA" w:rsidRPr="00CB42DC">
        <w:rPr>
          <w:rFonts w:asciiTheme="majorHAnsi" w:hAnsiTheme="majorHAnsi" w:cs="Times New Roman"/>
          <w:lang w:val="en-US"/>
        </w:rPr>
        <w:t xml:space="preserve"> </w:t>
      </w:r>
      <w:r w:rsidR="00A93E94" w:rsidRPr="00CB42DC">
        <w:rPr>
          <w:rFonts w:asciiTheme="majorHAnsi" w:hAnsiTheme="majorHAnsi" w:cs="Times New Roman"/>
          <w:lang w:val="en-US"/>
        </w:rPr>
        <w:t>and is therefore the triploid peak</w:t>
      </w:r>
      <w:r w:rsidRPr="00CB42DC">
        <w:rPr>
          <w:rFonts w:asciiTheme="majorHAnsi" w:hAnsiTheme="majorHAnsi" w:cs="Times New Roman"/>
          <w:lang w:val="en-US"/>
        </w:rPr>
        <w:t xml:space="preserve">. </w:t>
      </w:r>
      <w:r w:rsidRPr="00CB42DC">
        <w:rPr>
          <w:lang w:val="en-US"/>
        </w:rPr>
        <w:t>Notice how a diploid conception (</w:t>
      </w:r>
      <w:r w:rsidRPr="00CB42DC">
        <w:rPr>
          <w:b/>
          <w:bCs/>
          <w:lang w:val="en-US"/>
        </w:rPr>
        <w:t xml:space="preserve">Figure </w:t>
      </w:r>
      <w:r w:rsidR="00C21C10">
        <w:rPr>
          <w:b/>
          <w:bCs/>
          <w:lang w:val="en-US"/>
        </w:rPr>
        <w:t>10</w:t>
      </w:r>
      <w:r w:rsidR="00FF090E">
        <w:rPr>
          <w:b/>
          <w:bCs/>
          <w:lang w:val="en-US"/>
        </w:rPr>
        <w:t>B</w:t>
      </w:r>
      <w:r w:rsidRPr="00CB42DC">
        <w:rPr>
          <w:lang w:val="en-US"/>
        </w:rPr>
        <w:t>) does not contain any peak at the 300 value.</w:t>
      </w:r>
    </w:p>
    <w:p w14:paraId="522F22F4" w14:textId="77777777" w:rsidR="000B7BE5" w:rsidRPr="00CB42DC" w:rsidRDefault="000B7BE5" w:rsidP="00FF6150">
      <w:pPr>
        <w:pBdr>
          <w:top w:val="nil"/>
          <w:left w:val="nil"/>
          <w:bottom w:val="nil"/>
          <w:right w:val="nil"/>
          <w:between w:val="nil"/>
        </w:pBdr>
        <w:jc w:val="both"/>
        <w:rPr>
          <w:lang w:val="en-US"/>
        </w:rPr>
      </w:pPr>
    </w:p>
    <w:p w14:paraId="755CD782" w14:textId="6FA8FA17" w:rsidR="000B7BE5" w:rsidRPr="00CB42DC" w:rsidRDefault="000B7BE5" w:rsidP="00FF6150">
      <w:pPr>
        <w:jc w:val="both"/>
        <w:rPr>
          <w:lang w:val="en-US"/>
        </w:rPr>
      </w:pPr>
      <w:r w:rsidRPr="00CB42DC">
        <w:rPr>
          <w:lang w:val="en-US"/>
        </w:rPr>
        <w:t>In some cases</w:t>
      </w:r>
      <w:r w:rsidR="00860E9A" w:rsidRPr="00CB42DC">
        <w:rPr>
          <w:lang w:val="en-US"/>
        </w:rPr>
        <w:t>,</w:t>
      </w:r>
      <w:r w:rsidRPr="00CB42DC">
        <w:rPr>
          <w:lang w:val="en-US"/>
        </w:rPr>
        <w:t xml:space="preserve"> the triploid peak is very subtle (</w:t>
      </w:r>
      <w:r w:rsidRPr="00CB42DC">
        <w:rPr>
          <w:b/>
          <w:bCs/>
          <w:lang w:val="en-US"/>
        </w:rPr>
        <w:t xml:space="preserve">Figure </w:t>
      </w:r>
      <w:r w:rsidR="00C21C10">
        <w:rPr>
          <w:b/>
          <w:bCs/>
          <w:lang w:val="en-US"/>
        </w:rPr>
        <w:t>10</w:t>
      </w:r>
      <w:r w:rsidR="00FF090E">
        <w:rPr>
          <w:b/>
          <w:bCs/>
          <w:lang w:val="en-US"/>
        </w:rPr>
        <w:t>C</w:t>
      </w:r>
      <w:r w:rsidRPr="00CB42DC">
        <w:rPr>
          <w:lang w:val="en-US"/>
        </w:rPr>
        <w:t xml:space="preserve">). Whenever a barely noticeable triploid peak is noted, it is important to first consider the amount of CV that were present in the sections used for the flow cytometry analysis. If the sections had less than about 20% CV, then it will likely be a true triploidy since it is expected to be a very low peak. If the sections taken had high amounts of CV, </w:t>
      </w:r>
      <w:r w:rsidR="00D414DA" w:rsidRPr="00152B66">
        <w:t>the POC</w:t>
      </w:r>
      <w:r w:rsidRPr="00CB42DC">
        <w:rPr>
          <w:lang w:val="en-US"/>
        </w:rPr>
        <w:t xml:space="preserve"> becomes suspicious </w:t>
      </w:r>
      <w:r w:rsidR="00520C34" w:rsidRPr="00CB42DC">
        <w:rPr>
          <w:lang w:val="en-US"/>
        </w:rPr>
        <w:t xml:space="preserve">of mosaicism </w:t>
      </w:r>
      <w:r w:rsidR="00A812E0" w:rsidRPr="00CB42DC">
        <w:rPr>
          <w:lang w:val="en-US"/>
        </w:rPr>
        <w:t xml:space="preserve">with </w:t>
      </w:r>
      <w:r w:rsidR="00D414DA" w:rsidRPr="00152B66">
        <w:t>the presence of</w:t>
      </w:r>
      <w:r w:rsidR="00D414DA" w:rsidRPr="00CB42DC">
        <w:rPr>
          <w:lang w:val="en-US"/>
        </w:rPr>
        <w:t xml:space="preserve"> </w:t>
      </w:r>
      <w:r w:rsidR="00A812E0" w:rsidRPr="00CB42DC">
        <w:rPr>
          <w:lang w:val="en-US"/>
        </w:rPr>
        <w:lastRenderedPageBreak/>
        <w:t>another diploid cellular po</w:t>
      </w:r>
      <w:r w:rsidR="00790ED4" w:rsidRPr="00CB42DC">
        <w:rPr>
          <w:lang w:val="en-US"/>
        </w:rPr>
        <w:t>p</w:t>
      </w:r>
      <w:r w:rsidR="00A812E0" w:rsidRPr="00CB42DC">
        <w:rPr>
          <w:lang w:val="en-US"/>
        </w:rPr>
        <w:t>ulation. This can be checked by re-reviewing the genotyping results to see if they fit a perfect triploid dispermy or can also be confirmed by FISH with probes from the X, Y, and 18 chromosomes</w:t>
      </w:r>
      <w:r w:rsidRPr="00CB42DC">
        <w:rPr>
          <w:lang w:val="en-US"/>
        </w:rPr>
        <w:t xml:space="preserve">. </w:t>
      </w:r>
      <w:r w:rsidR="00A812E0" w:rsidRPr="00CB42DC">
        <w:rPr>
          <w:lang w:val="en-US"/>
        </w:rPr>
        <w:t>Also, u</w:t>
      </w:r>
      <w:r w:rsidRPr="00CB42DC">
        <w:rPr>
          <w:lang w:val="en-US"/>
        </w:rPr>
        <w:t>sing the software described in this manuscript, it is possible to set specific gates</w:t>
      </w:r>
      <w:r w:rsidR="001C067E">
        <w:rPr>
          <w:lang w:val="en-US"/>
        </w:rPr>
        <w:t>, as described in section 2.4.1,</w:t>
      </w:r>
      <w:r w:rsidRPr="00CB42DC">
        <w:rPr>
          <w:lang w:val="en-US"/>
        </w:rPr>
        <w:t xml:space="preserve"> that allow the user to focus on a specific region</w:t>
      </w:r>
      <w:r w:rsidR="00520C34" w:rsidRPr="00CB42DC">
        <w:rPr>
          <w:lang w:val="en-US"/>
        </w:rPr>
        <w:t xml:space="preserve"> to enrich for triploid cells if they really exist</w:t>
      </w:r>
      <w:r w:rsidRPr="00CB42DC">
        <w:rPr>
          <w:lang w:val="en-US"/>
        </w:rPr>
        <w:t>.</w:t>
      </w:r>
    </w:p>
    <w:p w14:paraId="05C49383" w14:textId="77777777" w:rsidR="000B7BE5" w:rsidRPr="00CB42DC" w:rsidRDefault="000B7BE5" w:rsidP="00FF6150">
      <w:pPr>
        <w:jc w:val="both"/>
        <w:rPr>
          <w:lang w:val="en-US"/>
        </w:rPr>
      </w:pPr>
    </w:p>
    <w:p w14:paraId="4734DDFD" w14:textId="49522F58" w:rsidR="000B7BE5" w:rsidRPr="00CB42DC" w:rsidRDefault="000B7BE5" w:rsidP="00FF6150">
      <w:pPr>
        <w:jc w:val="both"/>
        <w:rPr>
          <w:lang w:val="en-US"/>
        </w:rPr>
      </w:pPr>
      <w:r w:rsidRPr="00CB42DC">
        <w:rPr>
          <w:lang w:val="en-US"/>
        </w:rPr>
        <w:t xml:space="preserve">[Place </w:t>
      </w:r>
      <w:r w:rsidRPr="00CB42DC">
        <w:rPr>
          <w:b/>
          <w:bCs/>
          <w:lang w:val="en-US"/>
        </w:rPr>
        <w:t xml:space="preserve">Figure </w:t>
      </w:r>
      <w:r w:rsidR="00C21C10">
        <w:rPr>
          <w:b/>
          <w:bCs/>
          <w:lang w:val="en-US"/>
        </w:rPr>
        <w:t xml:space="preserve">10 </w:t>
      </w:r>
      <w:r w:rsidRPr="00CB42DC">
        <w:rPr>
          <w:lang w:val="en-US"/>
        </w:rPr>
        <w:t>here]</w:t>
      </w:r>
    </w:p>
    <w:p w14:paraId="3CE92A99" w14:textId="77777777" w:rsidR="000B7BE5" w:rsidRPr="00CB42DC" w:rsidRDefault="000B7BE5" w:rsidP="00FF6150">
      <w:pPr>
        <w:jc w:val="both"/>
        <w:rPr>
          <w:b/>
          <w:lang w:val="en-US"/>
        </w:rPr>
      </w:pPr>
    </w:p>
    <w:p w14:paraId="206ABADA" w14:textId="30CF919F" w:rsidR="00D61DE2" w:rsidRPr="00CB42DC" w:rsidRDefault="00176BDB" w:rsidP="00FF6150">
      <w:pPr>
        <w:jc w:val="both"/>
        <w:rPr>
          <w:b/>
          <w:lang w:val="en-US"/>
        </w:rPr>
      </w:pPr>
      <w:r w:rsidRPr="00CB42DC">
        <w:rPr>
          <w:b/>
          <w:lang w:val="en-US"/>
        </w:rPr>
        <w:t xml:space="preserve">FIGURES AND </w:t>
      </w:r>
      <w:r w:rsidR="003E27A7">
        <w:rPr>
          <w:b/>
          <w:lang w:val="en-US"/>
        </w:rPr>
        <w:t xml:space="preserve">TABLE </w:t>
      </w:r>
      <w:r w:rsidRPr="00CB42DC">
        <w:rPr>
          <w:b/>
          <w:lang w:val="en-US"/>
        </w:rPr>
        <w:t>LEGENDS</w:t>
      </w:r>
      <w:r w:rsidR="00B06E0A">
        <w:rPr>
          <w:b/>
          <w:lang w:val="en-US"/>
        </w:rPr>
        <w:t>:</w:t>
      </w:r>
    </w:p>
    <w:p w14:paraId="7CCAFC24" w14:textId="77777777" w:rsidR="00176BDB" w:rsidRPr="00CB42DC" w:rsidRDefault="00176BDB" w:rsidP="00FF6150">
      <w:pPr>
        <w:jc w:val="both"/>
        <w:rPr>
          <w:b/>
          <w:lang w:val="en-US"/>
        </w:rPr>
      </w:pPr>
    </w:p>
    <w:p w14:paraId="42CC988F" w14:textId="55F82987" w:rsidR="00176BDB" w:rsidRPr="00CB42DC" w:rsidRDefault="00176BDB" w:rsidP="00FF6150">
      <w:pPr>
        <w:pBdr>
          <w:top w:val="nil"/>
          <w:left w:val="nil"/>
          <w:bottom w:val="nil"/>
          <w:right w:val="nil"/>
          <w:between w:val="nil"/>
        </w:pBdr>
        <w:jc w:val="both"/>
        <w:rPr>
          <w:lang w:val="en-US"/>
        </w:rPr>
      </w:pPr>
      <w:r w:rsidRPr="00CB42DC">
        <w:rPr>
          <w:b/>
          <w:bCs/>
          <w:lang w:val="en-US"/>
        </w:rPr>
        <w:t>Figure 1</w:t>
      </w:r>
      <w:r w:rsidR="00CD69E7">
        <w:rPr>
          <w:b/>
          <w:bCs/>
          <w:lang w:val="en-US"/>
        </w:rPr>
        <w:t>:</w:t>
      </w:r>
      <w:r w:rsidRPr="00CB42DC">
        <w:rPr>
          <w:b/>
          <w:bCs/>
          <w:lang w:val="en-US"/>
        </w:rPr>
        <w:t xml:space="preserve"> </w:t>
      </w:r>
      <w:r w:rsidR="00F12275" w:rsidRPr="00CB42DC">
        <w:rPr>
          <w:b/>
          <w:bCs/>
          <w:lang w:val="en-US"/>
        </w:rPr>
        <w:t xml:space="preserve">Representative slide for genotyping. </w:t>
      </w:r>
      <w:r w:rsidR="00CD69E7" w:rsidRPr="00CB42DC">
        <w:rPr>
          <w:lang w:val="en-US"/>
        </w:rPr>
        <w:t>(</w:t>
      </w:r>
      <w:r w:rsidRPr="003E27A7">
        <w:rPr>
          <w:b/>
          <w:bCs/>
          <w:lang w:val="en-US"/>
        </w:rPr>
        <w:t>A</w:t>
      </w:r>
      <w:r w:rsidRPr="00CB42DC">
        <w:rPr>
          <w:lang w:val="en-US"/>
        </w:rPr>
        <w:t>) A slide that needs to be “cleaned” to become free of maternal tissues.</w:t>
      </w:r>
      <w:r w:rsidR="00F12275" w:rsidRPr="00CB42DC">
        <w:rPr>
          <w:lang w:val="en-US"/>
        </w:rPr>
        <w:t xml:space="preserve"> </w:t>
      </w:r>
      <w:r w:rsidR="00CD69E7">
        <w:rPr>
          <w:lang w:val="en-US"/>
        </w:rPr>
        <w:t>(</w:t>
      </w:r>
      <w:r w:rsidRPr="003E27A7">
        <w:rPr>
          <w:b/>
          <w:bCs/>
          <w:lang w:val="en-US"/>
        </w:rPr>
        <w:t>B</w:t>
      </w:r>
      <w:r w:rsidRPr="00CB42DC">
        <w:rPr>
          <w:lang w:val="en-US"/>
        </w:rPr>
        <w:t xml:space="preserve">) The same slide shown after it has been cleaned and now contains nothing but CV for DNA extraction. </w:t>
      </w:r>
    </w:p>
    <w:p w14:paraId="3E058988" w14:textId="77777777" w:rsidR="00176BDB" w:rsidRPr="00CB42DC" w:rsidRDefault="00176BDB" w:rsidP="00FF6150">
      <w:pPr>
        <w:pBdr>
          <w:top w:val="nil"/>
          <w:left w:val="nil"/>
          <w:bottom w:val="nil"/>
          <w:right w:val="nil"/>
          <w:between w:val="nil"/>
        </w:pBdr>
        <w:jc w:val="both"/>
        <w:rPr>
          <w:sz w:val="23"/>
          <w:szCs w:val="23"/>
          <w:lang w:val="en-US"/>
        </w:rPr>
      </w:pPr>
    </w:p>
    <w:p w14:paraId="505D44FB" w14:textId="2C5E0B1E" w:rsidR="00176BDB" w:rsidRPr="00CB42DC" w:rsidRDefault="00176BDB" w:rsidP="00FF6150">
      <w:pPr>
        <w:pBdr>
          <w:top w:val="nil"/>
          <w:left w:val="nil"/>
          <w:bottom w:val="nil"/>
          <w:right w:val="nil"/>
          <w:between w:val="nil"/>
        </w:pBdr>
        <w:jc w:val="both"/>
        <w:rPr>
          <w:lang w:val="en-US"/>
        </w:rPr>
      </w:pPr>
      <w:r w:rsidRPr="00CB42DC">
        <w:rPr>
          <w:b/>
          <w:bCs/>
          <w:lang w:val="en-US"/>
        </w:rPr>
        <w:t>Figure 2</w:t>
      </w:r>
      <w:r w:rsidR="00CD69E7">
        <w:rPr>
          <w:b/>
          <w:bCs/>
          <w:lang w:val="en-US"/>
        </w:rPr>
        <w:t>:</w:t>
      </w:r>
      <w:r w:rsidRPr="00CB42DC">
        <w:rPr>
          <w:lang w:val="en-US"/>
        </w:rPr>
        <w:t xml:space="preserve"> </w:t>
      </w:r>
      <w:r w:rsidR="00F12275" w:rsidRPr="00CB42DC">
        <w:rPr>
          <w:b/>
          <w:bCs/>
          <w:lang w:val="en-US"/>
        </w:rPr>
        <w:t xml:space="preserve">Representative slide for genotyping. </w:t>
      </w:r>
      <w:r w:rsidR="00CD69E7" w:rsidRPr="00CB42DC">
        <w:rPr>
          <w:lang w:val="en-US"/>
        </w:rPr>
        <w:t>(</w:t>
      </w:r>
      <w:r w:rsidRPr="003E27A7">
        <w:rPr>
          <w:b/>
          <w:bCs/>
          <w:lang w:val="en-US"/>
        </w:rPr>
        <w:t>A</w:t>
      </w:r>
      <w:r w:rsidRPr="00CB42DC">
        <w:rPr>
          <w:lang w:val="en-US"/>
        </w:rPr>
        <w:t>) A slide that needs to be “cleaned” to become free of maternal tissues.</w:t>
      </w:r>
      <w:r w:rsidR="00F12275" w:rsidRPr="00CB42DC">
        <w:rPr>
          <w:lang w:val="en-US"/>
        </w:rPr>
        <w:t xml:space="preserve"> </w:t>
      </w:r>
      <w:r w:rsidR="00CD69E7">
        <w:rPr>
          <w:lang w:val="en-US"/>
        </w:rPr>
        <w:t>(</w:t>
      </w:r>
      <w:r w:rsidRPr="003E27A7">
        <w:rPr>
          <w:b/>
          <w:bCs/>
          <w:lang w:val="en-US"/>
        </w:rPr>
        <w:t>B</w:t>
      </w:r>
      <w:r w:rsidRPr="00CB42DC">
        <w:rPr>
          <w:lang w:val="en-US"/>
        </w:rPr>
        <w:t xml:space="preserve">) The same slide shown after it has been cleaned and now contains nothing but CV for DNA extraction. </w:t>
      </w:r>
    </w:p>
    <w:p w14:paraId="2C8032B0" w14:textId="77777777" w:rsidR="009E7169" w:rsidRPr="00CB42DC" w:rsidRDefault="009E7169" w:rsidP="00FF6150">
      <w:pPr>
        <w:jc w:val="both"/>
        <w:rPr>
          <w:b/>
          <w:lang w:val="en-US"/>
        </w:rPr>
      </w:pPr>
    </w:p>
    <w:p w14:paraId="4D255F95" w14:textId="37A386C6" w:rsidR="009E7169" w:rsidRPr="00CB42DC" w:rsidRDefault="009E7169" w:rsidP="00FF6150">
      <w:pPr>
        <w:pBdr>
          <w:top w:val="nil"/>
          <w:left w:val="nil"/>
          <w:bottom w:val="nil"/>
          <w:right w:val="nil"/>
          <w:between w:val="nil"/>
        </w:pBdr>
        <w:jc w:val="both"/>
        <w:rPr>
          <w:lang w:val="en-US"/>
        </w:rPr>
      </w:pPr>
      <w:r w:rsidRPr="00CB42DC">
        <w:rPr>
          <w:b/>
          <w:bCs/>
          <w:lang w:val="en-US"/>
        </w:rPr>
        <w:t>Figure 3</w:t>
      </w:r>
      <w:r w:rsidR="00CD69E7">
        <w:rPr>
          <w:b/>
          <w:bCs/>
          <w:lang w:val="en-US"/>
        </w:rPr>
        <w:t>:</w:t>
      </w:r>
      <w:r w:rsidRPr="00CB42DC">
        <w:rPr>
          <w:lang w:val="en-US"/>
        </w:rPr>
        <w:t xml:space="preserve"> </w:t>
      </w:r>
      <w:r w:rsidR="00F12275" w:rsidRPr="00CB42DC">
        <w:rPr>
          <w:b/>
          <w:bCs/>
          <w:lang w:val="en-US"/>
        </w:rPr>
        <w:t xml:space="preserve">Representative gel for DNA quantification. </w:t>
      </w:r>
      <w:r w:rsidR="00A34B8F">
        <w:rPr>
          <w:lang w:val="en-US"/>
        </w:rPr>
        <w:t>I</w:t>
      </w:r>
      <w:r w:rsidR="00F12275" w:rsidRPr="00CB42DC">
        <w:rPr>
          <w:lang w:val="en-US"/>
        </w:rPr>
        <w:t>nclude</w:t>
      </w:r>
      <w:r w:rsidR="00A34B8F">
        <w:rPr>
          <w:lang w:val="en-US"/>
        </w:rPr>
        <w:t>d are</w:t>
      </w:r>
      <w:r w:rsidRPr="00CB42DC">
        <w:rPr>
          <w:lang w:val="en-US"/>
        </w:rPr>
        <w:t xml:space="preserve"> the concentrations</w:t>
      </w:r>
      <w:r w:rsidR="005E4F93" w:rsidRPr="00CB42DC">
        <w:rPr>
          <w:lang w:val="en-US"/>
        </w:rPr>
        <w:t xml:space="preserve"> of each DNA</w:t>
      </w:r>
      <w:r w:rsidRPr="00CB42DC">
        <w:rPr>
          <w:lang w:val="en-US"/>
        </w:rPr>
        <w:t xml:space="preserve">, as measured using </w:t>
      </w:r>
      <w:r w:rsidR="007A29B3" w:rsidRPr="00CB42DC">
        <w:rPr>
          <w:lang w:val="en-US"/>
        </w:rPr>
        <w:t>a</w:t>
      </w:r>
      <w:r w:rsidR="00CB3B95" w:rsidRPr="00CB42DC">
        <w:rPr>
          <w:lang w:val="en-US"/>
        </w:rPr>
        <w:t xml:space="preserve"> spectrophotometer</w:t>
      </w:r>
      <w:r w:rsidRPr="00CB42DC">
        <w:rPr>
          <w:lang w:val="en-US"/>
        </w:rPr>
        <w:t xml:space="preserve">, and the </w:t>
      </w:r>
      <w:r w:rsidR="00A34B8F">
        <w:rPr>
          <w:lang w:val="en-US"/>
        </w:rPr>
        <w:t>quantities</w:t>
      </w:r>
      <w:r w:rsidR="00A34B8F" w:rsidRPr="00CB42DC">
        <w:rPr>
          <w:lang w:val="en-US"/>
        </w:rPr>
        <w:t xml:space="preserve"> </w:t>
      </w:r>
      <w:r w:rsidRPr="00CB42DC">
        <w:rPr>
          <w:lang w:val="en-US"/>
        </w:rPr>
        <w:t>used for the multiplex PCR.</w:t>
      </w:r>
    </w:p>
    <w:p w14:paraId="39A4E15B" w14:textId="77777777" w:rsidR="009E7169" w:rsidRPr="00CB42DC" w:rsidRDefault="009E7169" w:rsidP="00FF6150">
      <w:pPr>
        <w:jc w:val="both"/>
        <w:rPr>
          <w:b/>
          <w:lang w:val="en-US"/>
        </w:rPr>
      </w:pPr>
    </w:p>
    <w:p w14:paraId="06997EE6" w14:textId="2AD29394" w:rsidR="009E7169" w:rsidRPr="00CB42DC" w:rsidRDefault="009E7169" w:rsidP="00FF6150">
      <w:pPr>
        <w:pBdr>
          <w:top w:val="nil"/>
          <w:left w:val="nil"/>
          <w:bottom w:val="nil"/>
          <w:right w:val="nil"/>
          <w:between w:val="nil"/>
        </w:pBdr>
        <w:jc w:val="both"/>
        <w:rPr>
          <w:b/>
          <w:bCs/>
          <w:lang w:val="en-US"/>
        </w:rPr>
      </w:pPr>
      <w:r w:rsidRPr="00CB42DC">
        <w:rPr>
          <w:b/>
          <w:bCs/>
          <w:lang w:val="en-US"/>
        </w:rPr>
        <w:t>Figure 4</w:t>
      </w:r>
      <w:r w:rsidR="00CD69E7">
        <w:rPr>
          <w:b/>
          <w:bCs/>
          <w:lang w:val="en-US"/>
        </w:rPr>
        <w:t>:</w:t>
      </w:r>
      <w:r w:rsidRPr="00CB42DC">
        <w:rPr>
          <w:b/>
          <w:bCs/>
          <w:lang w:val="en-US"/>
        </w:rPr>
        <w:t xml:space="preserve"> PCR cycle conditions for the </w:t>
      </w:r>
      <w:r w:rsidR="00C94637" w:rsidRPr="00CB42DC">
        <w:rPr>
          <w:b/>
          <w:bCs/>
          <w:lang w:val="en-US"/>
        </w:rPr>
        <w:t>multiplex STR</w:t>
      </w:r>
      <w:r w:rsidRPr="00CB42DC">
        <w:rPr>
          <w:b/>
          <w:bCs/>
          <w:lang w:val="en-US"/>
        </w:rPr>
        <w:t xml:space="preserve"> system.</w:t>
      </w:r>
    </w:p>
    <w:p w14:paraId="7CCF2094" w14:textId="77777777" w:rsidR="009E7169" w:rsidRPr="00CB42DC" w:rsidRDefault="009E7169" w:rsidP="00FF6150">
      <w:pPr>
        <w:jc w:val="both"/>
        <w:rPr>
          <w:b/>
          <w:lang w:val="en-US"/>
        </w:rPr>
      </w:pPr>
    </w:p>
    <w:p w14:paraId="3EE3E2C1" w14:textId="6B1D74FD" w:rsidR="009E7169" w:rsidRPr="00CB42DC" w:rsidRDefault="009E7169" w:rsidP="00FF6150">
      <w:pPr>
        <w:pBdr>
          <w:top w:val="nil"/>
          <w:left w:val="nil"/>
          <w:bottom w:val="nil"/>
          <w:right w:val="nil"/>
          <w:between w:val="nil"/>
        </w:pBdr>
        <w:jc w:val="both"/>
        <w:rPr>
          <w:b/>
          <w:bCs/>
          <w:lang w:val="en-US"/>
        </w:rPr>
      </w:pPr>
      <w:r w:rsidRPr="00CB42DC">
        <w:rPr>
          <w:b/>
          <w:bCs/>
          <w:lang w:val="en-US"/>
        </w:rPr>
        <w:t>Figure 5</w:t>
      </w:r>
      <w:r w:rsidR="00CD69E7">
        <w:rPr>
          <w:b/>
          <w:bCs/>
          <w:lang w:val="en-US"/>
        </w:rPr>
        <w:t>:</w:t>
      </w:r>
      <w:r w:rsidRPr="00CB42DC">
        <w:rPr>
          <w:lang w:val="en-US"/>
        </w:rPr>
        <w:t xml:space="preserve"> </w:t>
      </w:r>
      <w:r w:rsidRPr="00CB42DC">
        <w:rPr>
          <w:b/>
          <w:bCs/>
          <w:lang w:val="en-US"/>
        </w:rPr>
        <w:t>Screenshot showing the Size Standard Editor.</w:t>
      </w:r>
    </w:p>
    <w:p w14:paraId="7B8F2CFD" w14:textId="77777777" w:rsidR="009B1BF5" w:rsidRPr="00CB42DC" w:rsidRDefault="009B1BF5" w:rsidP="00FF6150">
      <w:pPr>
        <w:jc w:val="both"/>
        <w:rPr>
          <w:b/>
          <w:lang w:val="en-US"/>
        </w:rPr>
      </w:pPr>
    </w:p>
    <w:p w14:paraId="3EBDDD1F" w14:textId="5A8229E2" w:rsidR="009B1BF5" w:rsidRPr="00CB42DC" w:rsidRDefault="009B1BF5" w:rsidP="00FF6150">
      <w:pPr>
        <w:pBdr>
          <w:top w:val="nil"/>
          <w:left w:val="nil"/>
          <w:bottom w:val="nil"/>
          <w:right w:val="nil"/>
          <w:between w:val="nil"/>
        </w:pBdr>
        <w:jc w:val="both"/>
        <w:rPr>
          <w:b/>
          <w:bCs/>
          <w:lang w:val="en-US"/>
        </w:rPr>
      </w:pPr>
      <w:r w:rsidRPr="00CB42DC">
        <w:rPr>
          <w:b/>
          <w:bCs/>
          <w:lang w:val="en-US"/>
        </w:rPr>
        <w:t xml:space="preserve">Figure </w:t>
      </w:r>
      <w:r w:rsidR="00865A44">
        <w:rPr>
          <w:b/>
          <w:bCs/>
          <w:lang w:val="en-US"/>
        </w:rPr>
        <w:t>6</w:t>
      </w:r>
      <w:r w:rsidR="00CD69E7">
        <w:rPr>
          <w:b/>
          <w:bCs/>
          <w:lang w:val="en-US"/>
        </w:rPr>
        <w:t>:</w:t>
      </w:r>
      <w:r w:rsidRPr="00CB42DC">
        <w:rPr>
          <w:lang w:val="en-US"/>
        </w:rPr>
        <w:t xml:space="preserve"> </w:t>
      </w:r>
      <w:r w:rsidRPr="00CB42DC">
        <w:rPr>
          <w:b/>
          <w:bCs/>
          <w:lang w:val="en-US"/>
        </w:rPr>
        <w:t xml:space="preserve">H&amp;E section representing a POC block that is ideal for flow cytometry. </w:t>
      </w:r>
    </w:p>
    <w:p w14:paraId="2FDC7429" w14:textId="77777777" w:rsidR="009B1BF5" w:rsidRPr="00CB42DC" w:rsidRDefault="009B1BF5" w:rsidP="00FF6150">
      <w:pPr>
        <w:jc w:val="both"/>
        <w:rPr>
          <w:b/>
          <w:lang w:val="en-US"/>
        </w:rPr>
      </w:pPr>
    </w:p>
    <w:p w14:paraId="37610656" w14:textId="7A833A1D" w:rsidR="009B1BF5" w:rsidRDefault="009B1BF5" w:rsidP="00FF6150">
      <w:pPr>
        <w:pBdr>
          <w:top w:val="nil"/>
          <w:left w:val="nil"/>
          <w:bottom w:val="nil"/>
          <w:right w:val="nil"/>
          <w:between w:val="nil"/>
        </w:pBdr>
        <w:jc w:val="both"/>
        <w:rPr>
          <w:lang w:val="en-US"/>
        </w:rPr>
      </w:pPr>
      <w:r w:rsidRPr="00CB42DC">
        <w:rPr>
          <w:b/>
          <w:bCs/>
          <w:lang w:val="en-US"/>
        </w:rPr>
        <w:t xml:space="preserve">Figure </w:t>
      </w:r>
      <w:r w:rsidR="00865A44">
        <w:rPr>
          <w:b/>
          <w:bCs/>
          <w:lang w:val="en-US"/>
        </w:rPr>
        <w:t>7</w:t>
      </w:r>
      <w:r w:rsidR="00CD69E7">
        <w:rPr>
          <w:b/>
          <w:bCs/>
          <w:lang w:val="en-US"/>
        </w:rPr>
        <w:t>:</w:t>
      </w:r>
      <w:r w:rsidRPr="00CB42DC">
        <w:rPr>
          <w:b/>
          <w:bCs/>
          <w:lang w:val="en-US"/>
        </w:rPr>
        <w:t xml:space="preserve"> </w:t>
      </w:r>
      <w:r w:rsidR="00F12275" w:rsidRPr="00CB42DC">
        <w:rPr>
          <w:b/>
          <w:bCs/>
          <w:lang w:val="en-US"/>
        </w:rPr>
        <w:t xml:space="preserve">H&amp;E section representing a more difficult block for flow cytometry. </w:t>
      </w:r>
      <w:r w:rsidR="00F12275" w:rsidRPr="00CB42DC">
        <w:rPr>
          <w:lang w:val="en-US"/>
        </w:rPr>
        <w:t>This r</w:t>
      </w:r>
      <w:r w:rsidRPr="00CB42DC">
        <w:rPr>
          <w:lang w:val="en-US"/>
        </w:rPr>
        <w:t>epresentative H&amp;E section show</w:t>
      </w:r>
      <w:r w:rsidR="00F12275" w:rsidRPr="00CB42DC">
        <w:rPr>
          <w:lang w:val="en-US"/>
        </w:rPr>
        <w:t>s</w:t>
      </w:r>
      <w:r w:rsidRPr="00CB42DC">
        <w:rPr>
          <w:lang w:val="en-US"/>
        </w:rPr>
        <w:t xml:space="preserve"> that only the bottom half of this section should be used for flow cytometry analysis, with the goal of enriching for the CV.</w:t>
      </w:r>
      <w:r w:rsidR="00BE0F90">
        <w:rPr>
          <w:lang w:val="en-US"/>
        </w:rPr>
        <w:t xml:space="preserve"> The </w:t>
      </w:r>
      <w:r w:rsidR="00B95472">
        <w:rPr>
          <w:lang w:val="en-US"/>
        </w:rPr>
        <w:t>outlined</w:t>
      </w:r>
      <w:r w:rsidR="00BE0F90">
        <w:rPr>
          <w:lang w:val="en-US"/>
        </w:rPr>
        <w:t xml:space="preserve"> area</w:t>
      </w:r>
      <w:r w:rsidR="00B95472">
        <w:rPr>
          <w:lang w:val="en-US"/>
        </w:rPr>
        <w:t>, labelled “CV,”</w:t>
      </w:r>
      <w:r w:rsidR="00BE0F90">
        <w:rPr>
          <w:lang w:val="en-US"/>
        </w:rPr>
        <w:t xml:space="preserve"> is mostly made up of CV.</w:t>
      </w:r>
    </w:p>
    <w:p w14:paraId="1A6C9B5B" w14:textId="076F4C7E" w:rsidR="0069634D" w:rsidRDefault="0069634D" w:rsidP="00FF6150">
      <w:pPr>
        <w:pBdr>
          <w:top w:val="nil"/>
          <w:left w:val="nil"/>
          <w:bottom w:val="nil"/>
          <w:right w:val="nil"/>
          <w:between w:val="nil"/>
        </w:pBdr>
        <w:jc w:val="both"/>
        <w:rPr>
          <w:lang w:val="en-US"/>
        </w:rPr>
      </w:pPr>
    </w:p>
    <w:p w14:paraId="53D63CF0" w14:textId="4B42360F" w:rsidR="0069634D" w:rsidRPr="0069634D" w:rsidRDefault="0069634D" w:rsidP="00FF6150">
      <w:pPr>
        <w:pBdr>
          <w:top w:val="nil"/>
          <w:left w:val="nil"/>
          <w:bottom w:val="nil"/>
          <w:right w:val="nil"/>
          <w:between w:val="nil"/>
        </w:pBdr>
        <w:jc w:val="both"/>
        <w:rPr>
          <w:b/>
          <w:bCs/>
          <w:lang w:val="en-US"/>
        </w:rPr>
      </w:pPr>
      <w:r w:rsidRPr="0069634D">
        <w:rPr>
          <w:b/>
          <w:bCs/>
          <w:lang w:val="en-US"/>
        </w:rPr>
        <w:t>Figure 8: Screenshot displaying a histogram and a dot plot of a representative sample that is ungated in (A) and gated in (B).</w:t>
      </w:r>
    </w:p>
    <w:p w14:paraId="5F723F56" w14:textId="11D2512B" w:rsidR="00865A44" w:rsidRDefault="00865A44" w:rsidP="00FF6150">
      <w:pPr>
        <w:pBdr>
          <w:top w:val="nil"/>
          <w:left w:val="nil"/>
          <w:bottom w:val="nil"/>
          <w:right w:val="nil"/>
          <w:between w:val="nil"/>
        </w:pBdr>
        <w:jc w:val="both"/>
        <w:rPr>
          <w:lang w:val="en-US"/>
        </w:rPr>
      </w:pPr>
    </w:p>
    <w:p w14:paraId="4C80A73A" w14:textId="12FE3CD0" w:rsidR="00865A44" w:rsidRPr="00CB42DC" w:rsidRDefault="00865A44" w:rsidP="00FF6150">
      <w:pPr>
        <w:jc w:val="both"/>
        <w:rPr>
          <w:b/>
          <w:lang w:val="en-US"/>
        </w:rPr>
      </w:pPr>
      <w:r w:rsidRPr="00225502">
        <w:rPr>
          <w:b/>
          <w:lang w:val="en-US"/>
        </w:rPr>
        <w:t xml:space="preserve">Figure </w:t>
      </w:r>
      <w:r w:rsidR="0069634D">
        <w:rPr>
          <w:b/>
          <w:lang w:val="en-US"/>
        </w:rPr>
        <w:t>9</w:t>
      </w:r>
      <w:r>
        <w:rPr>
          <w:b/>
          <w:lang w:val="en-US"/>
        </w:rPr>
        <w:t>:</w:t>
      </w:r>
      <w:r w:rsidRPr="00225502">
        <w:rPr>
          <w:b/>
          <w:lang w:val="en-US"/>
        </w:rPr>
        <w:t xml:space="preserve"> Representative genotyping results of patient 1790. </w:t>
      </w:r>
      <w:r w:rsidRPr="00CB42DC">
        <w:rPr>
          <w:bCs/>
          <w:lang w:val="en-US"/>
        </w:rPr>
        <w:t>(</w:t>
      </w:r>
      <w:r w:rsidRPr="00225502">
        <w:rPr>
          <w:lang w:val="en-US"/>
        </w:rPr>
        <w:t xml:space="preserve">A) Select genotyping results of the patient’s first conception showing a triploid dispermic genotype. </w:t>
      </w:r>
      <w:r>
        <w:rPr>
          <w:lang w:val="en-US"/>
        </w:rPr>
        <w:t>(</w:t>
      </w:r>
      <w:r w:rsidRPr="00225502">
        <w:rPr>
          <w:lang w:val="en-US"/>
        </w:rPr>
        <w:t>B) Select genotyping results from the patient’s second conception showing a triploid digynic genotype. The x-axis is in basepairs; the labels and basepair sizes have been omitted for simplicity. The y-axis represents peak height and is similarly omitted from the figure for simplicity.</w:t>
      </w:r>
    </w:p>
    <w:p w14:paraId="160617E3" w14:textId="77777777" w:rsidR="005E1B94" w:rsidRPr="00CB42DC" w:rsidRDefault="005E1B94" w:rsidP="00FF6150">
      <w:pPr>
        <w:jc w:val="both"/>
        <w:rPr>
          <w:b/>
          <w:lang w:val="en-US"/>
        </w:rPr>
      </w:pPr>
    </w:p>
    <w:p w14:paraId="02CF1FAF" w14:textId="059D0E99" w:rsidR="005E1B94" w:rsidRPr="00CB42DC" w:rsidRDefault="005E1B94" w:rsidP="00FF6150">
      <w:pPr>
        <w:jc w:val="both"/>
        <w:rPr>
          <w:b/>
          <w:bCs/>
          <w:lang w:val="en-US"/>
        </w:rPr>
      </w:pPr>
      <w:r w:rsidRPr="00CB42DC">
        <w:rPr>
          <w:b/>
          <w:bCs/>
          <w:lang w:val="en-US"/>
        </w:rPr>
        <w:t xml:space="preserve">Figure </w:t>
      </w:r>
      <w:r w:rsidR="0069634D">
        <w:rPr>
          <w:b/>
          <w:bCs/>
          <w:lang w:val="en-US"/>
        </w:rPr>
        <w:t>10</w:t>
      </w:r>
      <w:r w:rsidR="00CD69E7">
        <w:rPr>
          <w:b/>
          <w:bCs/>
          <w:lang w:val="en-US"/>
        </w:rPr>
        <w:t>:</w:t>
      </w:r>
      <w:r w:rsidRPr="00CB42DC">
        <w:rPr>
          <w:b/>
          <w:bCs/>
          <w:lang w:val="en-US"/>
        </w:rPr>
        <w:t xml:space="preserve"> </w:t>
      </w:r>
      <w:r w:rsidR="00FF090E">
        <w:rPr>
          <w:b/>
          <w:bCs/>
          <w:lang w:val="en-US"/>
        </w:rPr>
        <w:t>Representative f</w:t>
      </w:r>
      <w:r w:rsidRPr="00CB42DC">
        <w:rPr>
          <w:b/>
          <w:bCs/>
          <w:lang w:val="en-US"/>
        </w:rPr>
        <w:t xml:space="preserve">low cytometry results </w:t>
      </w:r>
      <w:r w:rsidR="00FF090E">
        <w:rPr>
          <w:b/>
          <w:bCs/>
          <w:lang w:val="en-US"/>
        </w:rPr>
        <w:t xml:space="preserve">demonstrating </w:t>
      </w:r>
      <w:r w:rsidRPr="00CB42DC">
        <w:rPr>
          <w:b/>
          <w:bCs/>
          <w:lang w:val="en-US"/>
        </w:rPr>
        <w:t>triploid conception</w:t>
      </w:r>
      <w:r w:rsidR="00FF090E">
        <w:rPr>
          <w:b/>
          <w:bCs/>
          <w:lang w:val="en-US"/>
        </w:rPr>
        <w:t>s in (A) and (C), and a diploid conception in (B).</w:t>
      </w:r>
      <w:r w:rsidR="00FF090E" w:rsidRPr="00CB42DC" w:rsidDel="00FF090E">
        <w:rPr>
          <w:b/>
          <w:bCs/>
          <w:lang w:val="en-US"/>
        </w:rPr>
        <w:t xml:space="preserve"> </w:t>
      </w:r>
    </w:p>
    <w:p w14:paraId="2D065595" w14:textId="5A3D7E8A" w:rsidR="001C21A7" w:rsidRDefault="001C21A7" w:rsidP="00FF6150">
      <w:pPr>
        <w:jc w:val="both"/>
        <w:rPr>
          <w:b/>
          <w:lang w:val="en-US"/>
        </w:rPr>
      </w:pPr>
    </w:p>
    <w:p w14:paraId="042C685A" w14:textId="16B38A82" w:rsidR="00865A44" w:rsidRPr="00CB42DC" w:rsidRDefault="00865A44" w:rsidP="00FF6150">
      <w:pPr>
        <w:pBdr>
          <w:top w:val="nil"/>
          <w:left w:val="nil"/>
          <w:bottom w:val="nil"/>
          <w:right w:val="nil"/>
          <w:between w:val="nil"/>
        </w:pBdr>
        <w:jc w:val="both"/>
        <w:rPr>
          <w:lang w:val="en-US"/>
        </w:rPr>
      </w:pPr>
      <w:r w:rsidRPr="00225502">
        <w:rPr>
          <w:b/>
          <w:bCs/>
          <w:lang w:val="en-US"/>
        </w:rPr>
        <w:lastRenderedPageBreak/>
        <w:t xml:space="preserve">Figure </w:t>
      </w:r>
      <w:r w:rsidR="0069634D">
        <w:rPr>
          <w:b/>
          <w:bCs/>
          <w:lang w:val="en-US"/>
        </w:rPr>
        <w:t>11</w:t>
      </w:r>
      <w:r>
        <w:rPr>
          <w:b/>
          <w:bCs/>
          <w:lang w:val="en-US"/>
        </w:rPr>
        <w:t>:</w:t>
      </w:r>
      <w:r w:rsidRPr="00225502">
        <w:rPr>
          <w:b/>
          <w:bCs/>
          <w:lang w:val="en-US"/>
        </w:rPr>
        <w:t xml:space="preserve"> Genotyping results illustrating the effect of maternal contamination. </w:t>
      </w:r>
      <w:r w:rsidRPr="00225502">
        <w:rPr>
          <w:lang w:val="en-US"/>
        </w:rPr>
        <w:t>The top panel</w:t>
      </w:r>
      <w:r w:rsidR="00D42A5A">
        <w:rPr>
          <w:lang w:val="en-US"/>
        </w:rPr>
        <w:t>s</w:t>
      </w:r>
      <w:r w:rsidRPr="00225502">
        <w:rPr>
          <w:lang w:val="en-US"/>
        </w:rPr>
        <w:t xml:space="preserve"> show the alleles that belong to the POC and the bottom panel</w:t>
      </w:r>
      <w:r w:rsidR="00D42A5A">
        <w:rPr>
          <w:lang w:val="en-US"/>
        </w:rPr>
        <w:t>s</w:t>
      </w:r>
      <w:r w:rsidRPr="00225502">
        <w:rPr>
          <w:lang w:val="en-US"/>
        </w:rPr>
        <w:t xml:space="preserve"> show those that belong to the mother. In </w:t>
      </w:r>
      <w:r>
        <w:rPr>
          <w:lang w:val="en-US"/>
        </w:rPr>
        <w:t>(</w:t>
      </w:r>
      <w:r w:rsidRPr="00321160">
        <w:rPr>
          <w:b/>
          <w:bCs/>
          <w:lang w:val="en-US"/>
        </w:rPr>
        <w:t>A</w:t>
      </w:r>
      <w:r w:rsidRPr="00225502">
        <w:rPr>
          <w:lang w:val="en-US"/>
        </w:rPr>
        <w:t xml:space="preserve">), the </w:t>
      </w:r>
      <w:r>
        <w:rPr>
          <w:lang w:val="en-US"/>
        </w:rPr>
        <w:t>POC</w:t>
      </w:r>
      <w:r w:rsidRPr="00225502">
        <w:rPr>
          <w:lang w:val="en-US"/>
        </w:rPr>
        <w:t xml:space="preserve"> is androgenetic monospermic and the level of </w:t>
      </w:r>
      <w:r w:rsidRPr="00225502">
        <w:rPr>
          <w:u w:val="single"/>
          <w:lang w:val="en-US"/>
        </w:rPr>
        <w:t>c</w:t>
      </w:r>
      <w:r w:rsidRPr="00225502">
        <w:rPr>
          <w:lang w:val="en-US"/>
        </w:rPr>
        <w:t>ontamination is highlighted by an arrow and the letter “c</w:t>
      </w:r>
      <w:r w:rsidR="008270C0">
        <w:rPr>
          <w:lang w:val="en-US"/>
        </w:rPr>
        <w:t>.</w:t>
      </w:r>
      <w:r w:rsidRPr="00225502">
        <w:rPr>
          <w:lang w:val="en-US"/>
        </w:rPr>
        <w:t xml:space="preserve">” In </w:t>
      </w:r>
      <w:r>
        <w:rPr>
          <w:lang w:val="en-US"/>
        </w:rPr>
        <w:t>(</w:t>
      </w:r>
      <w:r w:rsidRPr="00321160">
        <w:rPr>
          <w:b/>
          <w:bCs/>
          <w:lang w:val="en-US"/>
        </w:rPr>
        <w:t>B</w:t>
      </w:r>
      <w:r w:rsidRPr="00225502">
        <w:rPr>
          <w:lang w:val="en-US"/>
        </w:rPr>
        <w:t xml:space="preserve">), the </w:t>
      </w:r>
      <w:r>
        <w:rPr>
          <w:lang w:val="en-US"/>
        </w:rPr>
        <w:t>POC</w:t>
      </w:r>
      <w:r w:rsidRPr="00225502">
        <w:rPr>
          <w:lang w:val="en-US"/>
        </w:rPr>
        <w:t xml:space="preserve"> is diploid biparental, and the </w:t>
      </w:r>
      <w:r w:rsidR="003A2AEB">
        <w:rPr>
          <w:lang w:val="en-US"/>
        </w:rPr>
        <w:t xml:space="preserve">level of </w:t>
      </w:r>
      <w:r w:rsidRPr="00225502">
        <w:rPr>
          <w:u w:val="single"/>
          <w:lang w:val="en-US"/>
        </w:rPr>
        <w:t>c</w:t>
      </w:r>
      <w:r w:rsidRPr="00225502">
        <w:rPr>
          <w:lang w:val="en-US"/>
        </w:rPr>
        <w:t>ontamination is highlighted by the letter “c</w:t>
      </w:r>
      <w:r w:rsidR="008270C0">
        <w:rPr>
          <w:lang w:val="en-US"/>
        </w:rPr>
        <w:t>.</w:t>
      </w:r>
      <w:r w:rsidRPr="00225502">
        <w:rPr>
          <w:lang w:val="en-US"/>
        </w:rPr>
        <w:t xml:space="preserve">” </w:t>
      </w:r>
      <w:r>
        <w:rPr>
          <w:lang w:val="en-US"/>
        </w:rPr>
        <w:t>In (</w:t>
      </w:r>
      <w:r w:rsidRPr="00321160">
        <w:rPr>
          <w:b/>
          <w:bCs/>
          <w:lang w:val="en-US"/>
        </w:rPr>
        <w:t>C</w:t>
      </w:r>
      <w:r>
        <w:rPr>
          <w:lang w:val="en-US"/>
        </w:rPr>
        <w:t xml:space="preserve">), the POC is triploid dispermic and the level of contamination is highlighted by the letter “c.” </w:t>
      </w:r>
      <w:r w:rsidRPr="00225502">
        <w:rPr>
          <w:lang w:val="en-US"/>
        </w:rPr>
        <w:t xml:space="preserve">The little black bars show how much of the peak </w:t>
      </w:r>
      <w:r w:rsidR="00E33D4B">
        <w:rPr>
          <w:lang w:val="en-US"/>
        </w:rPr>
        <w:t xml:space="preserve">heights </w:t>
      </w:r>
      <w:r w:rsidRPr="00225502">
        <w:rPr>
          <w:lang w:val="en-US"/>
        </w:rPr>
        <w:t xml:space="preserve">comes from </w:t>
      </w:r>
      <w:r w:rsidR="00E33D4B">
        <w:rPr>
          <w:lang w:val="en-US"/>
        </w:rPr>
        <w:t xml:space="preserve">maternal </w:t>
      </w:r>
      <w:r w:rsidRPr="00225502">
        <w:rPr>
          <w:lang w:val="en-US"/>
        </w:rPr>
        <w:t xml:space="preserve">contamination and should therefore be </w:t>
      </w:r>
      <w:r w:rsidR="00E33D4B">
        <w:rPr>
          <w:lang w:val="en-US"/>
        </w:rPr>
        <w:t>taken into consideration</w:t>
      </w:r>
      <w:r w:rsidR="00E33D4B" w:rsidRPr="00225502">
        <w:rPr>
          <w:lang w:val="en-US"/>
        </w:rPr>
        <w:t xml:space="preserve"> </w:t>
      </w:r>
      <w:r w:rsidRPr="00225502">
        <w:rPr>
          <w:lang w:val="en-US"/>
        </w:rPr>
        <w:t>when comparing peak heights. The x-axis is in basepairs; the labels and basepair sizes have been omitted for simplicity. The y-axis represents peak height and is similarly omitted from the figure for simplicity.</w:t>
      </w:r>
    </w:p>
    <w:p w14:paraId="5C7B07B4" w14:textId="77777777" w:rsidR="001C21A7" w:rsidRPr="00CB42DC" w:rsidRDefault="001C21A7" w:rsidP="00FF6150">
      <w:pPr>
        <w:jc w:val="both"/>
        <w:rPr>
          <w:b/>
          <w:lang w:val="en-US"/>
        </w:rPr>
      </w:pPr>
    </w:p>
    <w:p w14:paraId="07D809E8" w14:textId="4269A393" w:rsidR="001C21A7" w:rsidRPr="00CB42DC" w:rsidRDefault="001C21A7" w:rsidP="00FF6150">
      <w:pPr>
        <w:jc w:val="both"/>
        <w:rPr>
          <w:b/>
          <w:lang w:val="en-US"/>
        </w:rPr>
      </w:pPr>
      <w:r w:rsidRPr="00CB42DC">
        <w:rPr>
          <w:b/>
          <w:lang w:val="en-US"/>
        </w:rPr>
        <w:t>Table 1</w:t>
      </w:r>
      <w:r w:rsidR="00CD69E7">
        <w:rPr>
          <w:b/>
          <w:lang w:val="en-US"/>
        </w:rPr>
        <w:t>:</w:t>
      </w:r>
      <w:r w:rsidRPr="00CB42DC">
        <w:rPr>
          <w:b/>
          <w:lang w:val="en-US"/>
        </w:rPr>
        <w:t xml:space="preserve"> Eosin Y Working Solution (0.25%) preparation</w:t>
      </w:r>
      <w:r w:rsidR="00A511F9" w:rsidRPr="00CB42DC">
        <w:rPr>
          <w:b/>
          <w:lang w:val="en-US"/>
        </w:rPr>
        <w:t>.</w:t>
      </w:r>
    </w:p>
    <w:p w14:paraId="5339ADC9" w14:textId="77777777" w:rsidR="001C21A7" w:rsidRPr="00CB42DC" w:rsidRDefault="001C21A7" w:rsidP="00FF6150">
      <w:pPr>
        <w:jc w:val="both"/>
        <w:rPr>
          <w:b/>
          <w:lang w:val="en-US"/>
        </w:rPr>
      </w:pPr>
    </w:p>
    <w:p w14:paraId="37B3C95F" w14:textId="69B52248" w:rsidR="001C21A7" w:rsidRPr="00CB42DC" w:rsidRDefault="001C21A7" w:rsidP="00FF6150">
      <w:pPr>
        <w:jc w:val="both"/>
        <w:rPr>
          <w:b/>
          <w:lang w:val="en-US"/>
        </w:rPr>
      </w:pPr>
      <w:r w:rsidRPr="00CB42DC">
        <w:rPr>
          <w:b/>
          <w:lang w:val="en-US"/>
        </w:rPr>
        <w:t>Table 2</w:t>
      </w:r>
      <w:r w:rsidR="00CD69E7">
        <w:rPr>
          <w:b/>
          <w:lang w:val="en-US"/>
        </w:rPr>
        <w:t>:</w:t>
      </w:r>
      <w:r w:rsidRPr="00CB42DC">
        <w:rPr>
          <w:b/>
          <w:lang w:val="en-US"/>
        </w:rPr>
        <w:t xml:space="preserve"> Reagents and durations for the H&amp;E staining protocol</w:t>
      </w:r>
      <w:r w:rsidR="00A511F9" w:rsidRPr="00CB42DC">
        <w:rPr>
          <w:b/>
          <w:lang w:val="en-US"/>
        </w:rPr>
        <w:t>.</w:t>
      </w:r>
    </w:p>
    <w:p w14:paraId="6572F802" w14:textId="77777777" w:rsidR="001C21A7" w:rsidRPr="00CB42DC" w:rsidRDefault="001C21A7" w:rsidP="00FF6150">
      <w:pPr>
        <w:jc w:val="both"/>
        <w:rPr>
          <w:b/>
          <w:lang w:val="en-US"/>
        </w:rPr>
      </w:pPr>
    </w:p>
    <w:p w14:paraId="0F66E49C" w14:textId="64F102DD" w:rsidR="001C21A7" w:rsidRPr="00CB42DC" w:rsidRDefault="001C21A7" w:rsidP="00FF6150">
      <w:pPr>
        <w:jc w:val="both"/>
        <w:rPr>
          <w:b/>
          <w:lang w:val="en-US"/>
        </w:rPr>
      </w:pPr>
      <w:r w:rsidRPr="00CB42DC">
        <w:rPr>
          <w:b/>
          <w:lang w:val="en-US"/>
        </w:rPr>
        <w:t>Table 3</w:t>
      </w:r>
      <w:r w:rsidR="00CD69E7">
        <w:rPr>
          <w:b/>
          <w:lang w:val="en-US"/>
        </w:rPr>
        <w:t>:</w:t>
      </w:r>
      <w:r w:rsidRPr="00CB42DC">
        <w:rPr>
          <w:b/>
          <w:lang w:val="en-US"/>
        </w:rPr>
        <w:t xml:space="preserve"> Reagents and durations for deparaffinization and rehydration</w:t>
      </w:r>
      <w:r w:rsidR="00A511F9" w:rsidRPr="00CB42DC">
        <w:rPr>
          <w:b/>
          <w:lang w:val="en-US"/>
        </w:rPr>
        <w:t>.</w:t>
      </w:r>
    </w:p>
    <w:p w14:paraId="6A9A8FD8" w14:textId="468D404A" w:rsidR="00C02E11" w:rsidRPr="00CB42DC" w:rsidRDefault="00C02E11" w:rsidP="00FF6150">
      <w:pPr>
        <w:jc w:val="both"/>
        <w:rPr>
          <w:b/>
          <w:lang w:val="en-US"/>
        </w:rPr>
      </w:pPr>
    </w:p>
    <w:p w14:paraId="4B6D3729" w14:textId="280086D3" w:rsidR="0078245F" w:rsidRPr="00CB42DC" w:rsidRDefault="00C02E11" w:rsidP="00FF6150">
      <w:pPr>
        <w:jc w:val="both"/>
        <w:rPr>
          <w:b/>
          <w:lang w:val="en-US"/>
        </w:rPr>
      </w:pPr>
      <w:r w:rsidRPr="00CB42DC">
        <w:rPr>
          <w:b/>
          <w:lang w:val="en-US"/>
        </w:rPr>
        <w:t>Table 4</w:t>
      </w:r>
      <w:r w:rsidR="00CD69E7">
        <w:rPr>
          <w:b/>
          <w:lang w:val="en-US"/>
        </w:rPr>
        <w:t>:</w:t>
      </w:r>
      <w:r w:rsidRPr="00CB42DC">
        <w:rPr>
          <w:b/>
          <w:lang w:val="en-US"/>
        </w:rPr>
        <w:t xml:space="preserve"> Typical order of analysis, expected results, and rare exceptions along with recommendations to solve them. </w:t>
      </w:r>
      <w:r w:rsidR="00FB364E" w:rsidRPr="00CB42DC">
        <w:rPr>
          <w:bCs/>
          <w:lang w:val="en-US"/>
        </w:rPr>
        <w:t>P57</w:t>
      </w:r>
      <w:ins w:id="20" w:author="Author" w:date="2019-09-30T12:58:00Z">
        <w:r w:rsidR="004515CF" w:rsidRPr="00FD3B88">
          <w:rPr>
            <w:vertAlign w:val="superscript"/>
            <w:lang w:val="en-US"/>
          </w:rPr>
          <w:t>KIP2</w:t>
        </w:r>
      </w:ins>
      <w:r w:rsidR="00FB364E" w:rsidRPr="00CB42DC">
        <w:rPr>
          <w:bCs/>
          <w:lang w:val="en-US"/>
        </w:rPr>
        <w:t xml:space="preserve"> immunohistochemistry </w:t>
      </w:r>
      <w:r w:rsidR="008A5621" w:rsidRPr="00CB42DC">
        <w:rPr>
          <w:bCs/>
          <w:lang w:val="en-US"/>
        </w:rPr>
        <w:t xml:space="preserve">aims </w:t>
      </w:r>
      <w:r w:rsidR="003A2AEB">
        <w:rPr>
          <w:bCs/>
          <w:lang w:val="en-US"/>
        </w:rPr>
        <w:t>to detect</w:t>
      </w:r>
      <w:r w:rsidR="008A5621" w:rsidRPr="00CB42DC">
        <w:rPr>
          <w:bCs/>
          <w:lang w:val="en-US"/>
        </w:rPr>
        <w:t xml:space="preserve"> the expression of p57</w:t>
      </w:r>
      <w:ins w:id="21" w:author="Author" w:date="2019-09-30T12:58:00Z">
        <w:r w:rsidR="004515CF" w:rsidRPr="00FD3B88">
          <w:rPr>
            <w:vertAlign w:val="superscript"/>
            <w:lang w:val="en-US"/>
          </w:rPr>
          <w:t>KIP2</w:t>
        </w:r>
      </w:ins>
      <w:r w:rsidR="008A5621" w:rsidRPr="00CB42DC">
        <w:rPr>
          <w:bCs/>
          <w:lang w:val="en-US"/>
        </w:rPr>
        <w:t xml:space="preserve">, the </w:t>
      </w:r>
      <w:r w:rsidR="00FB364E" w:rsidRPr="00CB42DC">
        <w:rPr>
          <w:bCs/>
          <w:lang w:val="en-US"/>
        </w:rPr>
        <w:t xml:space="preserve">protein coded by </w:t>
      </w:r>
      <w:r w:rsidR="00FB364E" w:rsidRPr="00CB42DC">
        <w:rPr>
          <w:bCs/>
          <w:i/>
          <w:lang w:val="en-US"/>
        </w:rPr>
        <w:t>CDKN1C</w:t>
      </w:r>
      <w:r w:rsidR="00FB364E" w:rsidRPr="00CB42DC">
        <w:rPr>
          <w:bCs/>
          <w:lang w:val="en-US"/>
        </w:rPr>
        <w:t xml:space="preserve"> gene. This gene is paternally imprinted in the cytotrophoblast and the villous stroma of first trimester placenta and is expressed only from the maternal genome. It is therefore used as an ancillary marker to detect, in an easy and inexpensive way, the presence of the maternal genome in the POC. </w:t>
      </w:r>
      <w:r w:rsidR="00BE6F0B" w:rsidRPr="00CB42DC">
        <w:rPr>
          <w:bCs/>
          <w:lang w:val="en-US"/>
        </w:rPr>
        <w:t xml:space="preserve">It is </w:t>
      </w:r>
      <w:r w:rsidR="00FB364E" w:rsidRPr="00CB42DC">
        <w:rPr>
          <w:bCs/>
          <w:lang w:val="en-US"/>
        </w:rPr>
        <w:t>recommend</w:t>
      </w:r>
      <w:r w:rsidR="00BE6F0B" w:rsidRPr="00CB42DC">
        <w:rPr>
          <w:bCs/>
          <w:lang w:val="en-US"/>
        </w:rPr>
        <w:t>ed</w:t>
      </w:r>
      <w:r w:rsidR="00FB364E" w:rsidRPr="00CB42DC">
        <w:rPr>
          <w:bCs/>
          <w:lang w:val="en-US"/>
        </w:rPr>
        <w:t xml:space="preserve"> </w:t>
      </w:r>
      <w:r w:rsidR="00BE6F0B" w:rsidRPr="00CB42DC">
        <w:rPr>
          <w:bCs/>
          <w:lang w:val="en-US"/>
        </w:rPr>
        <w:t xml:space="preserve">to </w:t>
      </w:r>
      <w:r w:rsidR="00FB364E" w:rsidRPr="00CB42DC">
        <w:rPr>
          <w:bCs/>
          <w:lang w:val="en-US"/>
        </w:rPr>
        <w:t>perform p57</w:t>
      </w:r>
      <w:ins w:id="22" w:author="Author" w:date="2019-09-30T12:58:00Z">
        <w:r w:rsidR="004515CF" w:rsidRPr="00FD3B88">
          <w:rPr>
            <w:vertAlign w:val="superscript"/>
            <w:lang w:val="en-US"/>
          </w:rPr>
          <w:t>KIP2</w:t>
        </w:r>
      </w:ins>
      <w:r w:rsidR="00FB364E" w:rsidRPr="00CB42DC">
        <w:rPr>
          <w:bCs/>
          <w:lang w:val="en-US"/>
        </w:rPr>
        <w:t xml:space="preserve"> immunohistochemistry for all POCs suspected to be HM in parallel to the morphological evaluation. </w:t>
      </w:r>
      <w:r w:rsidR="00796907" w:rsidRPr="00CB42DC">
        <w:rPr>
          <w:bCs/>
          <w:lang w:val="en-US"/>
        </w:rPr>
        <w:t xml:space="preserve">In </w:t>
      </w:r>
      <w:r w:rsidR="00A07DF1" w:rsidRPr="00CB42DC">
        <w:rPr>
          <w:bCs/>
          <w:lang w:val="en-US"/>
        </w:rPr>
        <w:t>the author’s</w:t>
      </w:r>
      <w:r w:rsidR="00796907" w:rsidRPr="00CB42DC">
        <w:rPr>
          <w:bCs/>
          <w:lang w:val="en-US"/>
        </w:rPr>
        <w:t xml:space="preserve"> laboratory, the p57</w:t>
      </w:r>
      <w:ins w:id="23" w:author="Author" w:date="2019-09-30T12:58:00Z">
        <w:r w:rsidR="004515CF" w:rsidRPr="00FD3B88">
          <w:rPr>
            <w:vertAlign w:val="superscript"/>
            <w:lang w:val="en-US"/>
          </w:rPr>
          <w:t>KIP2</w:t>
        </w:r>
      </w:ins>
      <w:r w:rsidR="00796907" w:rsidRPr="00CB42DC">
        <w:rPr>
          <w:bCs/>
          <w:lang w:val="en-US"/>
        </w:rPr>
        <w:t xml:space="preserve"> antibody and platforms indicated in </w:t>
      </w:r>
      <w:r w:rsidR="006525F3">
        <w:rPr>
          <w:bCs/>
          <w:lang w:val="en-US"/>
        </w:rPr>
        <w:t xml:space="preserve">the </w:t>
      </w:r>
      <w:r w:rsidR="00796907" w:rsidRPr="00CB42DC">
        <w:rPr>
          <w:bCs/>
          <w:lang w:val="en-US"/>
        </w:rPr>
        <w:t xml:space="preserve">Table of Materials </w:t>
      </w:r>
      <w:r w:rsidR="00A07DF1" w:rsidRPr="00CB42DC">
        <w:rPr>
          <w:bCs/>
          <w:lang w:val="en-US"/>
        </w:rPr>
        <w:t xml:space="preserve">are used </w:t>
      </w:r>
      <w:r w:rsidR="00796907" w:rsidRPr="00CB42DC">
        <w:rPr>
          <w:bCs/>
          <w:lang w:val="en-US"/>
        </w:rPr>
        <w:t xml:space="preserve">and </w:t>
      </w:r>
      <w:r w:rsidR="00A07DF1" w:rsidRPr="00CB42DC">
        <w:rPr>
          <w:bCs/>
          <w:lang w:val="en-US"/>
        </w:rPr>
        <w:t>the authors are</w:t>
      </w:r>
      <w:r w:rsidR="00796907" w:rsidRPr="00CB42DC">
        <w:rPr>
          <w:bCs/>
          <w:lang w:val="en-US"/>
        </w:rPr>
        <w:t xml:space="preserve"> very happy with </w:t>
      </w:r>
      <w:r w:rsidR="003A2AEB">
        <w:rPr>
          <w:bCs/>
          <w:lang w:val="en-US"/>
        </w:rPr>
        <w:t xml:space="preserve">the </w:t>
      </w:r>
      <w:r w:rsidR="008A5621" w:rsidRPr="00CB42DC">
        <w:rPr>
          <w:bCs/>
          <w:lang w:val="en-US"/>
        </w:rPr>
        <w:t xml:space="preserve">quality of </w:t>
      </w:r>
      <w:r w:rsidR="00796907" w:rsidRPr="00CB42DC">
        <w:rPr>
          <w:bCs/>
          <w:lang w:val="en-US"/>
        </w:rPr>
        <w:t xml:space="preserve">the results. </w:t>
      </w:r>
      <w:r w:rsidR="00A5285D">
        <w:rPr>
          <w:bCs/>
          <w:lang w:val="en-US"/>
        </w:rPr>
        <w:t xml:space="preserve">Abbreviations: </w:t>
      </w:r>
      <w:r w:rsidRPr="00CB42DC">
        <w:rPr>
          <w:bCs/>
          <w:lang w:val="en-US"/>
        </w:rPr>
        <w:t xml:space="preserve">IHC </w:t>
      </w:r>
      <w:r w:rsidR="00A5285D">
        <w:rPr>
          <w:bCs/>
          <w:lang w:val="en-US"/>
        </w:rPr>
        <w:t>=</w:t>
      </w:r>
      <w:r w:rsidRPr="00CB42DC">
        <w:rPr>
          <w:bCs/>
          <w:lang w:val="en-US"/>
        </w:rPr>
        <w:t xml:space="preserve"> immunohistochemistry; Dip And </w:t>
      </w:r>
      <w:r w:rsidR="00A5285D">
        <w:rPr>
          <w:bCs/>
          <w:lang w:val="en-US"/>
        </w:rPr>
        <w:t>=</w:t>
      </w:r>
      <w:r w:rsidR="00A5285D" w:rsidRPr="00CB42DC">
        <w:rPr>
          <w:bCs/>
          <w:lang w:val="en-US"/>
        </w:rPr>
        <w:t xml:space="preserve"> </w:t>
      </w:r>
      <w:r w:rsidRPr="00CB42DC">
        <w:rPr>
          <w:bCs/>
          <w:lang w:val="en-US"/>
        </w:rPr>
        <w:t xml:space="preserve">diploid </w:t>
      </w:r>
      <w:proofErr w:type="spellStart"/>
      <w:r w:rsidRPr="00CB42DC">
        <w:rPr>
          <w:bCs/>
          <w:lang w:val="en-US"/>
        </w:rPr>
        <w:t>androgenetic</w:t>
      </w:r>
      <w:proofErr w:type="spellEnd"/>
      <w:r w:rsidRPr="00CB42DC">
        <w:rPr>
          <w:bCs/>
          <w:lang w:val="en-US"/>
        </w:rPr>
        <w:t xml:space="preserve">; Dip </w:t>
      </w:r>
      <w:proofErr w:type="spellStart"/>
      <w:r w:rsidRPr="00CB42DC">
        <w:rPr>
          <w:bCs/>
          <w:lang w:val="en-US"/>
        </w:rPr>
        <w:t>Bip</w:t>
      </w:r>
      <w:proofErr w:type="spellEnd"/>
      <w:r w:rsidRPr="00CB42DC">
        <w:rPr>
          <w:bCs/>
          <w:lang w:val="en-US"/>
        </w:rPr>
        <w:t xml:space="preserve"> </w:t>
      </w:r>
      <w:r w:rsidR="00A5285D">
        <w:rPr>
          <w:bCs/>
          <w:lang w:val="en-US"/>
        </w:rPr>
        <w:t>=</w:t>
      </w:r>
      <w:r w:rsidR="00A5285D" w:rsidRPr="00CB42DC">
        <w:rPr>
          <w:bCs/>
          <w:lang w:val="en-US"/>
        </w:rPr>
        <w:t xml:space="preserve"> </w:t>
      </w:r>
      <w:r w:rsidRPr="00CB42DC">
        <w:rPr>
          <w:bCs/>
          <w:lang w:val="en-US"/>
        </w:rPr>
        <w:t xml:space="preserve">diploid </w:t>
      </w:r>
      <w:proofErr w:type="spellStart"/>
      <w:r w:rsidRPr="00CB42DC">
        <w:rPr>
          <w:bCs/>
          <w:lang w:val="en-US"/>
        </w:rPr>
        <w:t>biparental</w:t>
      </w:r>
      <w:proofErr w:type="spellEnd"/>
      <w:r w:rsidRPr="00CB42DC">
        <w:rPr>
          <w:bCs/>
          <w:lang w:val="en-US"/>
        </w:rPr>
        <w:t xml:space="preserve">; </w:t>
      </w:r>
      <w:proofErr w:type="spellStart"/>
      <w:r w:rsidRPr="00CB42DC">
        <w:rPr>
          <w:bCs/>
          <w:lang w:val="en-US"/>
        </w:rPr>
        <w:t>Chr</w:t>
      </w:r>
      <w:proofErr w:type="spellEnd"/>
      <w:r w:rsidRPr="00CB42DC">
        <w:rPr>
          <w:bCs/>
          <w:lang w:val="en-US"/>
        </w:rPr>
        <w:t xml:space="preserve"> </w:t>
      </w:r>
      <w:r w:rsidR="00A5285D">
        <w:rPr>
          <w:bCs/>
          <w:lang w:val="en-US"/>
        </w:rPr>
        <w:t>=</w:t>
      </w:r>
      <w:r w:rsidR="00A5285D" w:rsidRPr="00CB42DC">
        <w:rPr>
          <w:bCs/>
          <w:lang w:val="en-US"/>
        </w:rPr>
        <w:t xml:space="preserve"> </w:t>
      </w:r>
      <w:r w:rsidRPr="00CB42DC">
        <w:rPr>
          <w:bCs/>
          <w:lang w:val="en-US"/>
        </w:rPr>
        <w:t xml:space="preserve">chromosome; MC </w:t>
      </w:r>
      <w:r w:rsidR="00A5285D">
        <w:rPr>
          <w:bCs/>
          <w:lang w:val="en-US"/>
        </w:rPr>
        <w:t>=</w:t>
      </w:r>
      <w:r w:rsidR="00A5285D" w:rsidRPr="00CB42DC">
        <w:rPr>
          <w:bCs/>
          <w:lang w:val="en-US"/>
        </w:rPr>
        <w:t xml:space="preserve"> </w:t>
      </w:r>
      <w:r w:rsidRPr="00CB42DC">
        <w:rPr>
          <w:bCs/>
          <w:lang w:val="en-US"/>
        </w:rPr>
        <w:t xml:space="preserve">miscarriage; and TP </w:t>
      </w:r>
      <w:r w:rsidR="00A5285D">
        <w:rPr>
          <w:bCs/>
          <w:lang w:val="en-US"/>
        </w:rPr>
        <w:t>=</w:t>
      </w:r>
      <w:r w:rsidR="00A5285D" w:rsidRPr="00CB42DC">
        <w:rPr>
          <w:bCs/>
          <w:lang w:val="en-US"/>
        </w:rPr>
        <w:t xml:space="preserve"> </w:t>
      </w:r>
      <w:r w:rsidRPr="00CB42DC">
        <w:rPr>
          <w:bCs/>
          <w:lang w:val="en-US"/>
        </w:rPr>
        <w:t>trophoblastic proliferation.</w:t>
      </w:r>
    </w:p>
    <w:p w14:paraId="29714CB1" w14:textId="77777777" w:rsidR="0078245F" w:rsidRPr="00CB42DC" w:rsidRDefault="0078245F" w:rsidP="00FF6150">
      <w:pPr>
        <w:jc w:val="both"/>
        <w:rPr>
          <w:b/>
          <w:lang w:val="en-US"/>
        </w:rPr>
      </w:pPr>
    </w:p>
    <w:p w14:paraId="1856C633" w14:textId="37EA0FEA" w:rsidR="008822D2" w:rsidRPr="00CB42DC" w:rsidRDefault="001B2C6D" w:rsidP="00FF6150">
      <w:pPr>
        <w:jc w:val="both"/>
        <w:rPr>
          <w:b/>
          <w:lang w:val="en-US"/>
        </w:rPr>
      </w:pPr>
      <w:r w:rsidRPr="00CB42DC">
        <w:rPr>
          <w:b/>
          <w:lang w:val="en-US"/>
        </w:rPr>
        <w:t>DISCUSSION:</w:t>
      </w:r>
    </w:p>
    <w:p w14:paraId="56E69625" w14:textId="0CA4122B" w:rsidR="00DB4919" w:rsidRPr="00CB42DC" w:rsidRDefault="003D430D" w:rsidP="00FF6150">
      <w:pPr>
        <w:jc w:val="both"/>
        <w:rPr>
          <w:bCs/>
          <w:lang w:val="en-US"/>
        </w:rPr>
      </w:pPr>
      <w:r w:rsidRPr="00CB42DC">
        <w:rPr>
          <w:bCs/>
          <w:lang w:val="en-US"/>
        </w:rPr>
        <w:t xml:space="preserve">HM </w:t>
      </w:r>
      <w:r w:rsidR="00777DA5" w:rsidRPr="00CB42DC">
        <w:rPr>
          <w:bCs/>
          <w:lang w:val="en-US"/>
        </w:rPr>
        <w:t>are</w:t>
      </w:r>
      <w:r w:rsidRPr="00CB42DC">
        <w:rPr>
          <w:bCs/>
          <w:lang w:val="en-US"/>
        </w:rPr>
        <w:t xml:space="preserve"> abnormal human pregnanc</w:t>
      </w:r>
      <w:r w:rsidR="00777DA5" w:rsidRPr="00CB42DC">
        <w:rPr>
          <w:bCs/>
          <w:lang w:val="en-US"/>
        </w:rPr>
        <w:t>ies</w:t>
      </w:r>
      <w:r w:rsidRPr="00CB42DC">
        <w:rPr>
          <w:bCs/>
          <w:lang w:val="en-US"/>
        </w:rPr>
        <w:t xml:space="preserve"> with </w:t>
      </w:r>
      <w:r w:rsidR="00777DA5" w:rsidRPr="00CB42DC">
        <w:rPr>
          <w:bCs/>
          <w:lang w:val="en-US"/>
        </w:rPr>
        <w:t xml:space="preserve">heterogeneous </w:t>
      </w:r>
      <w:r w:rsidRPr="00CB42DC">
        <w:rPr>
          <w:bCs/>
          <w:lang w:val="en-US"/>
        </w:rPr>
        <w:t>etiolog</w:t>
      </w:r>
      <w:r w:rsidR="00777DA5" w:rsidRPr="00CB42DC">
        <w:rPr>
          <w:bCs/>
          <w:lang w:val="en-US"/>
        </w:rPr>
        <w:t>ies</w:t>
      </w:r>
      <w:r w:rsidR="008247C8" w:rsidRPr="00CB42DC">
        <w:rPr>
          <w:bCs/>
          <w:lang w:val="en-US"/>
        </w:rPr>
        <w:t xml:space="preserve"> and have different </w:t>
      </w:r>
      <w:r w:rsidR="001034D7" w:rsidRPr="00CB42DC">
        <w:rPr>
          <w:bCs/>
          <w:lang w:val="en-US"/>
        </w:rPr>
        <w:t xml:space="preserve">histological and </w:t>
      </w:r>
      <w:r w:rsidR="008247C8" w:rsidRPr="00CB42DC">
        <w:rPr>
          <w:bCs/>
          <w:lang w:val="en-US"/>
        </w:rPr>
        <w:t>genotyp</w:t>
      </w:r>
      <w:r w:rsidR="001034D7" w:rsidRPr="00CB42DC">
        <w:rPr>
          <w:bCs/>
          <w:lang w:val="en-US"/>
        </w:rPr>
        <w:t>ic types</w:t>
      </w:r>
      <w:r w:rsidR="008247C8" w:rsidRPr="00CB42DC">
        <w:rPr>
          <w:bCs/>
          <w:lang w:val="en-US"/>
        </w:rPr>
        <w:t>, which</w:t>
      </w:r>
      <w:r w:rsidRPr="00CB42DC">
        <w:rPr>
          <w:bCs/>
          <w:lang w:val="en-US"/>
        </w:rPr>
        <w:t xml:space="preserve"> makes their </w:t>
      </w:r>
      <w:r w:rsidR="00777DA5" w:rsidRPr="00CB42DC">
        <w:rPr>
          <w:bCs/>
          <w:lang w:val="en-US"/>
        </w:rPr>
        <w:t xml:space="preserve">accurate classification and </w:t>
      </w:r>
      <w:r w:rsidRPr="00CB42DC">
        <w:rPr>
          <w:bCs/>
          <w:lang w:val="en-US"/>
        </w:rPr>
        <w:t>diagnosis challenging. Histopathological morphological evaluation was often proven inaccurate and is therefore unreliable on its own</w:t>
      </w:r>
      <w:r w:rsidR="000D3A50" w:rsidRPr="00CB42DC">
        <w:rPr>
          <w:bCs/>
          <w:lang w:val="en-US"/>
        </w:rPr>
        <w:t xml:space="preserve"> to classify HM into CHM and PHM and distinguish them from non</w:t>
      </w:r>
      <w:r w:rsidR="00284085" w:rsidRPr="00CB42DC">
        <w:rPr>
          <w:bCs/>
          <w:lang w:val="en-US"/>
        </w:rPr>
        <w:t>-</w:t>
      </w:r>
      <w:r w:rsidR="000D3A50" w:rsidRPr="00CB42DC">
        <w:rPr>
          <w:bCs/>
          <w:lang w:val="en-US"/>
        </w:rPr>
        <w:t>molar miscarriages</w:t>
      </w:r>
      <w:r w:rsidRPr="00CB42DC">
        <w:rPr>
          <w:bCs/>
          <w:lang w:val="en-US"/>
        </w:rPr>
        <w:t xml:space="preserve">. </w:t>
      </w:r>
      <w:r w:rsidR="00777DA5" w:rsidRPr="00CB42DC">
        <w:rPr>
          <w:bCs/>
          <w:lang w:val="en-US"/>
        </w:rPr>
        <w:t xml:space="preserve">Therefore, an accurate diagnosis of HM requires the use of </w:t>
      </w:r>
      <w:r w:rsidR="00D5666D" w:rsidRPr="00CB42DC">
        <w:rPr>
          <w:bCs/>
          <w:lang w:val="en-US"/>
        </w:rPr>
        <w:t xml:space="preserve">other methods such as multiplex microsatellite DNA genotyping, ploidy analysis by flow cytometry, ploidy analysis by </w:t>
      </w:r>
      <w:r w:rsidR="00C71A17" w:rsidRPr="00CB42DC">
        <w:rPr>
          <w:bCs/>
          <w:lang w:val="en-US"/>
        </w:rPr>
        <w:t>fluorescence in situ hybridization (</w:t>
      </w:r>
      <w:r w:rsidR="003C74AF" w:rsidRPr="00CB42DC">
        <w:rPr>
          <w:bCs/>
          <w:lang w:val="en-US"/>
        </w:rPr>
        <w:t>FISH</w:t>
      </w:r>
      <w:r w:rsidR="00C71A17" w:rsidRPr="00CB42DC">
        <w:rPr>
          <w:bCs/>
          <w:lang w:val="en-US"/>
        </w:rPr>
        <w:t>)</w:t>
      </w:r>
      <w:r w:rsidR="00D5666D" w:rsidRPr="00CB42DC">
        <w:rPr>
          <w:bCs/>
          <w:lang w:val="en-US"/>
        </w:rPr>
        <w:t>, and p57</w:t>
      </w:r>
      <w:ins w:id="24" w:author="Author" w:date="2019-09-30T12:58:00Z">
        <w:r w:rsidR="004515CF" w:rsidRPr="00FD3B88">
          <w:rPr>
            <w:vertAlign w:val="superscript"/>
            <w:lang w:val="en-US"/>
          </w:rPr>
          <w:t>KIP2</w:t>
        </w:r>
      </w:ins>
      <w:r w:rsidR="00D5666D" w:rsidRPr="00CB42DC">
        <w:rPr>
          <w:bCs/>
          <w:lang w:val="en-US"/>
        </w:rPr>
        <w:t xml:space="preserve"> immunohistochemistry</w:t>
      </w:r>
      <w:r w:rsidR="00617274" w:rsidRPr="00CB42DC">
        <w:rPr>
          <w:bCs/>
          <w:lang w:val="en-US"/>
        </w:rPr>
        <w:t xml:space="preserve">. </w:t>
      </w:r>
      <w:r w:rsidR="00D5666D" w:rsidRPr="00CB42DC">
        <w:rPr>
          <w:bCs/>
          <w:lang w:val="en-US"/>
        </w:rPr>
        <w:t>E</w:t>
      </w:r>
      <w:r w:rsidRPr="00CB42DC">
        <w:rPr>
          <w:bCs/>
          <w:lang w:val="en-US"/>
        </w:rPr>
        <w:t xml:space="preserve">ach </w:t>
      </w:r>
      <w:r w:rsidR="00D5666D" w:rsidRPr="00CB42DC">
        <w:rPr>
          <w:bCs/>
          <w:lang w:val="en-US"/>
        </w:rPr>
        <w:t xml:space="preserve">of these </w:t>
      </w:r>
      <w:r w:rsidRPr="00CB42DC">
        <w:rPr>
          <w:bCs/>
          <w:lang w:val="en-US"/>
        </w:rPr>
        <w:t>method</w:t>
      </w:r>
      <w:r w:rsidR="00655DDD" w:rsidRPr="00CB42DC">
        <w:rPr>
          <w:bCs/>
          <w:lang w:val="en-US"/>
        </w:rPr>
        <w:t>s</w:t>
      </w:r>
      <w:r w:rsidRPr="00CB42DC">
        <w:rPr>
          <w:bCs/>
          <w:lang w:val="en-US"/>
        </w:rPr>
        <w:t xml:space="preserve"> </w:t>
      </w:r>
      <w:r w:rsidR="000D3A50" w:rsidRPr="00CB42DC">
        <w:rPr>
          <w:bCs/>
          <w:lang w:val="en-US"/>
        </w:rPr>
        <w:t>has its own limitation</w:t>
      </w:r>
      <w:r w:rsidR="003C74AF" w:rsidRPr="00CB42DC">
        <w:rPr>
          <w:bCs/>
          <w:lang w:val="en-US"/>
        </w:rPr>
        <w:t>s</w:t>
      </w:r>
      <w:r w:rsidR="00C000B4" w:rsidRPr="00CB42DC">
        <w:rPr>
          <w:bCs/>
          <w:lang w:val="en-US"/>
        </w:rPr>
        <w:t xml:space="preserve"> and advantages</w:t>
      </w:r>
      <w:r w:rsidR="00E352A1" w:rsidRPr="00CB42DC">
        <w:rPr>
          <w:bCs/>
          <w:lang w:val="en-US"/>
        </w:rPr>
        <w:t>.</w:t>
      </w:r>
    </w:p>
    <w:p w14:paraId="4CA02ECC" w14:textId="702B79B4" w:rsidR="008851D2" w:rsidRPr="00CB42DC" w:rsidRDefault="008851D2" w:rsidP="00FF6150">
      <w:pPr>
        <w:jc w:val="both"/>
        <w:rPr>
          <w:bCs/>
          <w:lang w:val="en-US"/>
        </w:rPr>
      </w:pPr>
    </w:p>
    <w:p w14:paraId="6ECA052F" w14:textId="6656494D" w:rsidR="008851D2" w:rsidRDefault="008851D2" w:rsidP="00FF6150">
      <w:pPr>
        <w:jc w:val="both"/>
        <w:rPr>
          <w:b/>
          <w:lang w:val="en-US"/>
        </w:rPr>
      </w:pPr>
      <w:r w:rsidRPr="00CB42DC">
        <w:rPr>
          <w:b/>
          <w:lang w:val="en-US"/>
        </w:rPr>
        <w:t>Limitations and advantages of multiplex genotyping and flow cytometry</w:t>
      </w:r>
    </w:p>
    <w:p w14:paraId="5B8C1E5A" w14:textId="77777777" w:rsidR="00243111" w:rsidRPr="00CB42DC" w:rsidRDefault="00243111" w:rsidP="00FF6150">
      <w:pPr>
        <w:jc w:val="both"/>
        <w:rPr>
          <w:b/>
          <w:lang w:val="en-US"/>
        </w:rPr>
      </w:pPr>
    </w:p>
    <w:p w14:paraId="1E022C5F" w14:textId="46B008FB" w:rsidR="00DB4919" w:rsidRDefault="00DB4919" w:rsidP="00FF6150">
      <w:pPr>
        <w:pBdr>
          <w:top w:val="nil"/>
          <w:left w:val="nil"/>
          <w:bottom w:val="nil"/>
          <w:right w:val="nil"/>
          <w:between w:val="nil"/>
        </w:pBdr>
        <w:jc w:val="both"/>
        <w:rPr>
          <w:bCs/>
          <w:lang w:val="en-US"/>
        </w:rPr>
      </w:pPr>
      <w:r w:rsidRPr="00CB42DC">
        <w:rPr>
          <w:bCs/>
          <w:lang w:val="en-US"/>
        </w:rPr>
        <w:t xml:space="preserve">Maternal contamination is one of the most common issues when working with FFPE tissues and may lead to misdiagnosis, thus highlighting the importance of </w:t>
      </w:r>
      <w:r w:rsidR="00105552" w:rsidRPr="00CB42DC">
        <w:rPr>
          <w:bCs/>
          <w:lang w:val="en-US"/>
        </w:rPr>
        <w:t xml:space="preserve">separating maternal from POC </w:t>
      </w:r>
      <w:r w:rsidR="00105552" w:rsidRPr="00CB42DC">
        <w:rPr>
          <w:bCs/>
          <w:lang w:val="en-US"/>
        </w:rPr>
        <w:lastRenderedPageBreak/>
        <w:t xml:space="preserve">tissues. </w:t>
      </w:r>
      <w:r w:rsidR="00C000B4" w:rsidRPr="00CB42DC">
        <w:rPr>
          <w:bCs/>
          <w:lang w:val="en-US"/>
        </w:rPr>
        <w:t xml:space="preserve">It is important to identify maternal contamination in order to have an idea of what to expect of the genotyping peaks and to help with their interpretation. If the level of contamination is too large and prevents reliable interpretation of the results, then repeat the DNA isolation and extraction, taking extra care in removing all possible maternal tissues. In regions where the morphology of the tissues is not clear, it is better to remove such regions to minimize the chance of maternal contamination. </w:t>
      </w:r>
      <w:r w:rsidR="00105552" w:rsidRPr="00CB42DC">
        <w:rPr>
          <w:bCs/>
          <w:lang w:val="en-US"/>
        </w:rPr>
        <w:t xml:space="preserve">The </w:t>
      </w:r>
      <w:r w:rsidR="008302FF" w:rsidRPr="00CB42DC">
        <w:rPr>
          <w:bCs/>
          <w:lang w:val="en-US"/>
        </w:rPr>
        <w:t xml:space="preserve">first </w:t>
      </w:r>
      <w:r w:rsidR="00105552" w:rsidRPr="00CB42DC">
        <w:rPr>
          <w:bCs/>
          <w:lang w:val="en-US"/>
        </w:rPr>
        <w:t xml:space="preserve">advantage of </w:t>
      </w:r>
      <w:r w:rsidR="00AF7AFE" w:rsidRPr="00CB42DC">
        <w:rPr>
          <w:bCs/>
          <w:lang w:val="en-US"/>
        </w:rPr>
        <w:t>the</w:t>
      </w:r>
      <w:r w:rsidR="00105552" w:rsidRPr="00CB42DC">
        <w:rPr>
          <w:bCs/>
          <w:lang w:val="en-US"/>
        </w:rPr>
        <w:t xml:space="preserve"> method</w:t>
      </w:r>
      <w:r w:rsidR="00967CA7" w:rsidRPr="00CB42DC">
        <w:rPr>
          <w:bCs/>
          <w:lang w:val="en-US"/>
        </w:rPr>
        <w:t xml:space="preserve"> described in this protocol</w:t>
      </w:r>
      <w:r w:rsidR="001432A5" w:rsidRPr="00CB42DC">
        <w:rPr>
          <w:bCs/>
          <w:lang w:val="en-US"/>
        </w:rPr>
        <w:t xml:space="preserve">, in addition to its lower cost, is that </w:t>
      </w:r>
      <w:r w:rsidR="00105552" w:rsidRPr="00CB42DC">
        <w:rPr>
          <w:bCs/>
          <w:lang w:val="en-US"/>
        </w:rPr>
        <w:t xml:space="preserve">maternal tissues </w:t>
      </w:r>
      <w:r w:rsidR="00AF7AFE" w:rsidRPr="00CB42DC">
        <w:rPr>
          <w:bCs/>
          <w:lang w:val="en-US"/>
        </w:rPr>
        <w:t xml:space="preserve">are removed </w:t>
      </w:r>
      <w:r w:rsidR="00105552" w:rsidRPr="00CB42DC">
        <w:rPr>
          <w:bCs/>
          <w:lang w:val="en-US"/>
        </w:rPr>
        <w:t xml:space="preserve">from the slides </w:t>
      </w:r>
      <w:r w:rsidR="00967CA7" w:rsidRPr="00CB42DC">
        <w:rPr>
          <w:bCs/>
          <w:lang w:val="en-US"/>
        </w:rPr>
        <w:t xml:space="preserve">while other methods consist of </w:t>
      </w:r>
      <w:r w:rsidR="00DC5E34" w:rsidRPr="00975225">
        <w:rPr>
          <w:bCs/>
        </w:rPr>
        <w:t>collecting</w:t>
      </w:r>
      <w:r w:rsidR="00967CA7" w:rsidRPr="00CB42DC">
        <w:rPr>
          <w:bCs/>
          <w:lang w:val="en-US"/>
        </w:rPr>
        <w:t xml:space="preserve"> POC tissues (by covering them with solution that polymerizes when exposed to air</w:t>
      </w:r>
      <w:r w:rsidR="00F55506" w:rsidRPr="00CB42DC">
        <w:rPr>
          <w:bCs/>
          <w:lang w:val="en-US"/>
        </w:rPr>
        <w:t xml:space="preserve"> and lifting </w:t>
      </w:r>
      <w:r w:rsidR="00C000B4" w:rsidRPr="00CB42DC">
        <w:rPr>
          <w:bCs/>
          <w:lang w:val="en-US"/>
        </w:rPr>
        <w:t>the tissues</w:t>
      </w:r>
      <w:r w:rsidR="00967CA7" w:rsidRPr="00CB42DC">
        <w:rPr>
          <w:bCs/>
          <w:lang w:val="en-US"/>
        </w:rPr>
        <w:t>)</w:t>
      </w:r>
      <w:r w:rsidR="00DC5E34" w:rsidRPr="00CB42DC">
        <w:rPr>
          <w:bCs/>
          <w:lang w:val="en-US"/>
        </w:rPr>
        <w:t xml:space="preserve"> </w:t>
      </w:r>
      <w:r w:rsidR="00DC5E34" w:rsidRPr="00975225">
        <w:rPr>
          <w:bCs/>
        </w:rPr>
        <w:t>without removing maternal tissues</w:t>
      </w:r>
      <w:r w:rsidR="00967CA7" w:rsidRPr="00CB42DC">
        <w:rPr>
          <w:bCs/>
          <w:lang w:val="en-US"/>
        </w:rPr>
        <w:t xml:space="preserve">. </w:t>
      </w:r>
      <w:r w:rsidR="0074306C">
        <w:rPr>
          <w:bCs/>
          <w:lang w:val="en-US"/>
        </w:rPr>
        <w:t>T</w:t>
      </w:r>
      <w:r w:rsidR="00AF7AFE" w:rsidRPr="00CB42DC">
        <w:rPr>
          <w:bCs/>
          <w:lang w:val="en-US"/>
        </w:rPr>
        <w:t>h</w:t>
      </w:r>
      <w:r w:rsidR="0074306C">
        <w:rPr>
          <w:bCs/>
          <w:lang w:val="en-US"/>
        </w:rPr>
        <w:t>e</w:t>
      </w:r>
      <w:r w:rsidR="00D5266D" w:rsidRPr="00CB42DC">
        <w:rPr>
          <w:bCs/>
          <w:lang w:val="en-US"/>
        </w:rPr>
        <w:t xml:space="preserve"> method</w:t>
      </w:r>
      <w:r w:rsidR="00105552" w:rsidRPr="00CB42DC">
        <w:rPr>
          <w:bCs/>
          <w:lang w:val="en-US"/>
        </w:rPr>
        <w:t xml:space="preserve"> </w:t>
      </w:r>
      <w:r w:rsidR="0074306C">
        <w:rPr>
          <w:bCs/>
          <w:lang w:val="en-US"/>
        </w:rPr>
        <w:t xml:space="preserve">described here thus </w:t>
      </w:r>
      <w:r w:rsidR="00105552" w:rsidRPr="00CB42DC">
        <w:rPr>
          <w:bCs/>
          <w:lang w:val="en-US"/>
        </w:rPr>
        <w:t xml:space="preserve">allows </w:t>
      </w:r>
      <w:r w:rsidR="00AF7AFE" w:rsidRPr="00CB42DC">
        <w:rPr>
          <w:bCs/>
          <w:lang w:val="en-US"/>
        </w:rPr>
        <w:t>one</w:t>
      </w:r>
      <w:r w:rsidR="00105552" w:rsidRPr="00CB42DC">
        <w:rPr>
          <w:bCs/>
          <w:lang w:val="en-US"/>
        </w:rPr>
        <w:t xml:space="preserve"> to take a second look at the remaining POC tissues, re-clean them if necessary</w:t>
      </w:r>
      <w:r w:rsidR="00AF7AFE" w:rsidRPr="00CB42DC">
        <w:rPr>
          <w:bCs/>
          <w:lang w:val="en-US"/>
        </w:rPr>
        <w:t>,</w:t>
      </w:r>
      <w:r w:rsidR="00C000B4" w:rsidRPr="00CB42DC">
        <w:rPr>
          <w:bCs/>
          <w:lang w:val="en-US"/>
        </w:rPr>
        <w:t xml:space="preserve"> </w:t>
      </w:r>
      <w:r w:rsidR="005462AA" w:rsidRPr="00CB42DC">
        <w:rPr>
          <w:bCs/>
          <w:lang w:val="en-US"/>
        </w:rPr>
        <w:t>as</w:t>
      </w:r>
      <w:r w:rsidR="00C000B4" w:rsidRPr="00CB42DC">
        <w:rPr>
          <w:bCs/>
          <w:lang w:val="en-US"/>
        </w:rPr>
        <w:t xml:space="preserve"> is often the case</w:t>
      </w:r>
      <w:r w:rsidR="00967CA7" w:rsidRPr="00CB42DC">
        <w:rPr>
          <w:bCs/>
          <w:lang w:val="en-US"/>
        </w:rPr>
        <w:t>,</w:t>
      </w:r>
      <w:r w:rsidR="00105552" w:rsidRPr="00CB42DC">
        <w:rPr>
          <w:bCs/>
          <w:lang w:val="en-US"/>
        </w:rPr>
        <w:t xml:space="preserve"> </w:t>
      </w:r>
      <w:r w:rsidR="00AF7AFE" w:rsidRPr="00CB42DC">
        <w:rPr>
          <w:bCs/>
          <w:lang w:val="en-US"/>
        </w:rPr>
        <w:t xml:space="preserve">and </w:t>
      </w:r>
      <w:r w:rsidR="00105552" w:rsidRPr="00CB42DC">
        <w:rPr>
          <w:bCs/>
          <w:lang w:val="en-US"/>
        </w:rPr>
        <w:t>then c</w:t>
      </w:r>
      <w:r w:rsidR="00967CA7" w:rsidRPr="00CB42DC">
        <w:rPr>
          <w:bCs/>
          <w:lang w:val="en-US"/>
        </w:rPr>
        <w:t>ollect and extract DNA from them</w:t>
      </w:r>
      <w:r w:rsidR="00D5266D" w:rsidRPr="00CB42DC">
        <w:rPr>
          <w:bCs/>
          <w:lang w:val="en-US"/>
        </w:rPr>
        <w:t xml:space="preserve">. </w:t>
      </w:r>
      <w:r w:rsidR="008302FF" w:rsidRPr="00CB42DC">
        <w:rPr>
          <w:bCs/>
          <w:lang w:val="en-US"/>
        </w:rPr>
        <w:t xml:space="preserve">The second advantage is that we clean tissues on </w:t>
      </w:r>
      <w:proofErr w:type="spellStart"/>
      <w:r w:rsidR="008302FF" w:rsidRPr="00CB42DC">
        <w:rPr>
          <w:bCs/>
          <w:lang w:val="en-US"/>
        </w:rPr>
        <w:t>uncoverslipped</w:t>
      </w:r>
      <w:proofErr w:type="spellEnd"/>
      <w:r w:rsidR="008302FF" w:rsidRPr="00CB42DC">
        <w:rPr>
          <w:bCs/>
          <w:lang w:val="en-US"/>
        </w:rPr>
        <w:t xml:space="preserve"> H&amp;E stained sections, which </w:t>
      </w:r>
      <w:r w:rsidR="00E47116" w:rsidRPr="00CB42DC">
        <w:rPr>
          <w:bCs/>
          <w:lang w:val="en-US"/>
        </w:rPr>
        <w:t xml:space="preserve">greatly </w:t>
      </w:r>
      <w:r w:rsidR="008302FF" w:rsidRPr="00CB42DC">
        <w:rPr>
          <w:bCs/>
          <w:lang w:val="en-US"/>
        </w:rPr>
        <w:t>facilitates the removal of maternal tissues</w:t>
      </w:r>
      <w:r w:rsidR="00C93ED8" w:rsidRPr="00CB42DC">
        <w:rPr>
          <w:bCs/>
          <w:lang w:val="en-US"/>
        </w:rPr>
        <w:t>,</w:t>
      </w:r>
      <w:r w:rsidR="008302FF" w:rsidRPr="00CB42DC">
        <w:rPr>
          <w:bCs/>
          <w:lang w:val="en-US"/>
        </w:rPr>
        <w:t xml:space="preserve"> </w:t>
      </w:r>
      <w:r w:rsidR="00C93ED8" w:rsidRPr="00975225">
        <w:rPr>
          <w:bCs/>
        </w:rPr>
        <w:t>as opposed to</w:t>
      </w:r>
      <w:r w:rsidR="008302FF" w:rsidRPr="00CB42DC">
        <w:rPr>
          <w:bCs/>
          <w:lang w:val="en-US"/>
        </w:rPr>
        <w:t xml:space="preserve"> the use of unstained sections and a coverslipped map slide.</w:t>
      </w:r>
      <w:r w:rsidR="00683C75" w:rsidRPr="00CB42DC">
        <w:rPr>
          <w:bCs/>
          <w:lang w:val="en-US"/>
        </w:rPr>
        <w:t xml:space="preserve"> However, the additional staining may further degrade the DNA</w:t>
      </w:r>
      <w:r w:rsidR="00E47116" w:rsidRPr="00CB42DC">
        <w:rPr>
          <w:bCs/>
          <w:lang w:val="en-US"/>
        </w:rPr>
        <w:t>,</w:t>
      </w:r>
      <w:r w:rsidR="00683C75" w:rsidRPr="00CB42DC">
        <w:rPr>
          <w:bCs/>
          <w:lang w:val="en-US"/>
        </w:rPr>
        <w:t xml:space="preserve"> </w:t>
      </w:r>
      <w:r w:rsidR="00E47116" w:rsidRPr="00CB42DC">
        <w:rPr>
          <w:bCs/>
          <w:lang w:val="en-US"/>
        </w:rPr>
        <w:t>and this is compensated</w:t>
      </w:r>
      <w:r w:rsidR="00683C75" w:rsidRPr="00CB42DC">
        <w:rPr>
          <w:bCs/>
          <w:lang w:val="en-US"/>
        </w:rPr>
        <w:t xml:space="preserve"> for by adding more sections</w:t>
      </w:r>
      <w:r w:rsidR="00E47116" w:rsidRPr="00CB42DC">
        <w:rPr>
          <w:bCs/>
          <w:lang w:val="en-US"/>
        </w:rPr>
        <w:t>.</w:t>
      </w:r>
      <w:r w:rsidR="00683C75" w:rsidRPr="00CB42DC">
        <w:rPr>
          <w:bCs/>
          <w:lang w:val="en-US"/>
        </w:rPr>
        <w:t xml:space="preserve"> </w:t>
      </w:r>
    </w:p>
    <w:p w14:paraId="3005913C" w14:textId="77777777" w:rsidR="00243111" w:rsidRPr="00CB42DC" w:rsidRDefault="00243111" w:rsidP="00FF6150">
      <w:pPr>
        <w:pBdr>
          <w:top w:val="nil"/>
          <w:left w:val="nil"/>
          <w:bottom w:val="nil"/>
          <w:right w:val="nil"/>
          <w:between w:val="nil"/>
        </w:pBdr>
        <w:jc w:val="both"/>
        <w:rPr>
          <w:bCs/>
          <w:lang w:val="en-US"/>
        </w:rPr>
      </w:pPr>
    </w:p>
    <w:p w14:paraId="0ABFD089" w14:textId="24507895" w:rsidR="00E06B6F" w:rsidRPr="00CB42DC" w:rsidRDefault="00E06B6F" w:rsidP="00FF6150">
      <w:pPr>
        <w:pBdr>
          <w:top w:val="nil"/>
          <w:left w:val="nil"/>
          <w:bottom w:val="nil"/>
          <w:right w:val="nil"/>
          <w:between w:val="nil"/>
        </w:pBdr>
        <w:jc w:val="both"/>
        <w:rPr>
          <w:bCs/>
          <w:lang w:val="en-US"/>
        </w:rPr>
      </w:pPr>
      <w:r w:rsidRPr="00CB42DC">
        <w:rPr>
          <w:bCs/>
          <w:lang w:val="en-US"/>
        </w:rPr>
        <w:t xml:space="preserve">The availability of parental DNA for the analysis is another challenge. The presence of both parents greatly </w:t>
      </w:r>
      <w:r w:rsidR="00975225" w:rsidRPr="00CB7308">
        <w:rPr>
          <w:bCs/>
          <w:lang w:val="en-US"/>
        </w:rPr>
        <w:t xml:space="preserve">facilitates </w:t>
      </w:r>
      <w:r w:rsidRPr="00CB42DC">
        <w:rPr>
          <w:bCs/>
          <w:lang w:val="en-US"/>
        </w:rPr>
        <w:t>the analysis and interpretation of genotyping results. Unfortunately, however, it is quite often the case that the father’s DNA is not available, which may sometimes complicate the analysis, especially in cases where the quality of the POC DNA is poor</w:t>
      </w:r>
      <w:r w:rsidR="00427D3C" w:rsidRPr="00CB42DC">
        <w:rPr>
          <w:bCs/>
          <w:lang w:val="en-US"/>
        </w:rPr>
        <w:t xml:space="preserve"> due to prior fixation or long-term storage (more frequent when working with recurrent HM)</w:t>
      </w:r>
      <w:r w:rsidRPr="00CB42DC">
        <w:rPr>
          <w:bCs/>
          <w:lang w:val="en-US"/>
        </w:rPr>
        <w:t xml:space="preserve">. Furthermore, maternal blood </w:t>
      </w:r>
      <w:r w:rsidR="00427D3C" w:rsidRPr="00CB42DC">
        <w:rPr>
          <w:bCs/>
          <w:lang w:val="en-US"/>
        </w:rPr>
        <w:t>may</w:t>
      </w:r>
      <w:r w:rsidRPr="00CB42DC">
        <w:rPr>
          <w:bCs/>
          <w:lang w:val="en-US"/>
        </w:rPr>
        <w:t xml:space="preserve"> not always </w:t>
      </w:r>
      <w:r w:rsidR="00A31C61" w:rsidRPr="00CB42DC">
        <w:rPr>
          <w:bCs/>
          <w:lang w:val="en-US"/>
        </w:rPr>
        <w:t xml:space="preserve">be </w:t>
      </w:r>
      <w:r w:rsidRPr="00CB42DC">
        <w:rPr>
          <w:bCs/>
          <w:lang w:val="en-US"/>
        </w:rPr>
        <w:t>available for DNA extraction. In such cases, maternal DNA can be extracted from maternal endometrial tissues present in the FFPE blocks as previously described</w:t>
      </w:r>
      <w:r w:rsidRPr="00CB42DC">
        <w:rPr>
          <w:bCs/>
          <w:lang w:val="en-US"/>
        </w:rPr>
        <w:fldChar w:fldCharType="begin"/>
      </w:r>
      <w:r w:rsidR="0055005E">
        <w:rPr>
          <w:bCs/>
          <w:lang w:val="en-US"/>
        </w:rPr>
        <w:instrText xml:space="preserve"> ADDIN EN.CITE &lt;EndNote&gt;&lt;Cite&gt;&lt;Author&gt;Murphy&lt;/Author&gt;&lt;Year&gt;2009&lt;/Year&gt;&lt;RecNum&gt;26&lt;/RecNum&gt;&lt;DisplayText&gt;&lt;style face="superscript"&gt;16&lt;/style&gt;&lt;/DisplayText&gt;&lt;record&gt;&lt;rec-number&gt;26&lt;/rec-number&gt;&lt;foreign-keys&gt;&lt;key app="EN" db-id="0pfewstpvrpvs8e5dsx5erpz22padtwdrxw2" timestamp="1563285587"&gt;26&lt;/key&gt;&lt;/foreign-keys&gt;&lt;ref-type name="Journal Article"&gt;17&lt;/ref-type&gt;&lt;contributors&gt;&lt;authors&gt;&lt;author&gt;Murphy, K. M.&lt;/author&gt;&lt;author&gt;McConnell, T. G.&lt;/author&gt;&lt;author&gt;Hafez, M. J.&lt;/author&gt;&lt;author&gt;Vang, R.&lt;/author&gt;&lt;author&gt;Ronnett, B. M.&lt;/author&gt;&lt;/authors&gt;&lt;/contributors&gt;&lt;auth-address&gt;Department of Pathology, Johns Hopkins Medical Institutions, Park Bldg Room SB202, 600 North Wolfe St, Baltimore, MD 21287, USA. Kmurphy4@jhmi.edu&lt;/auth-address&gt;&lt;titles&gt;&lt;title&gt;Molecular genotyping of hydatidiform moles: analytic validation of a multiplex short tandem repeat assay&lt;/title&gt;&lt;secondary-title&gt;The Journal of Molecular Diagnostics&lt;/secondary-title&gt;&lt;/titles&gt;&lt;periodical&gt;&lt;full-title&gt;The Journal of Molecular Diagnostics&lt;/full-title&gt;&lt;/periodical&gt;&lt;pages&gt;598-605&lt;/pages&gt;&lt;volume&gt;11&lt;/volume&gt;&lt;number&gt;6&lt;/number&gt;&lt;edition&gt;2009/10/10&lt;/edition&gt;&lt;keywords&gt;&lt;keyword&gt;Cyclin-Dependent Kinase Inhibitor p57/genetics/metabolism&lt;/keyword&gt;&lt;keyword&gt;Female&lt;/keyword&gt;&lt;keyword&gt;*Genetic Techniques/standards&lt;/keyword&gt;&lt;keyword&gt;Genotype&lt;/keyword&gt;&lt;keyword&gt;Humans&lt;/keyword&gt;&lt;keyword&gt;Hydatidiform Mole/*genetics&lt;/keyword&gt;&lt;keyword&gt;Immunohistochemistry&lt;/keyword&gt;&lt;keyword&gt;Microsatellite Repeats/*genetics&lt;/keyword&gt;&lt;keyword&gt;Pregnancy&lt;/keyword&gt;&lt;/keywords&gt;&lt;dates&gt;&lt;year&gt;2009&lt;/year&gt;&lt;pub-dates&gt;&lt;date&gt;Nov&lt;/date&gt;&lt;/pub-dates&gt;&lt;/dates&gt;&lt;isbn&gt;1943-7811 (Electronic)&amp;#xD;1525-1578 (Linking)&lt;/isbn&gt;&lt;accession-num&gt;19815697&lt;/accession-num&gt;&lt;urls&gt;&lt;related-urls&gt;&lt;url&gt;https://www.ncbi.nlm.nih.gov/pubmed/19815697&lt;/url&gt;&lt;/related-urls&gt;&lt;/urls&gt;&lt;custom2&gt;PMC2765760&lt;/custom2&gt;&lt;electronic-resource-num&gt;10.2353/jmoldx.2009.090039&lt;/electronic-resource-num&gt;&lt;/record&gt;&lt;/Cite&gt;&lt;/EndNote&gt;</w:instrText>
      </w:r>
      <w:r w:rsidRPr="00CB42DC">
        <w:rPr>
          <w:bCs/>
          <w:lang w:val="en-US"/>
        </w:rPr>
        <w:fldChar w:fldCharType="separate"/>
      </w:r>
      <w:r w:rsidR="0055005E" w:rsidRPr="0055005E">
        <w:rPr>
          <w:bCs/>
          <w:noProof/>
          <w:vertAlign w:val="superscript"/>
          <w:lang w:val="en-US"/>
        </w:rPr>
        <w:t>16</w:t>
      </w:r>
      <w:r w:rsidRPr="00CB42DC">
        <w:rPr>
          <w:bCs/>
          <w:lang w:val="en-US"/>
        </w:rPr>
        <w:fldChar w:fldCharType="end"/>
      </w:r>
      <w:r w:rsidR="00781E9A">
        <w:rPr>
          <w:bCs/>
          <w:lang w:val="en-US"/>
        </w:rPr>
        <w:t>.</w:t>
      </w:r>
      <w:r w:rsidR="003D77B1" w:rsidRPr="00CB42DC">
        <w:rPr>
          <w:bCs/>
          <w:lang w:val="en-US"/>
        </w:rPr>
        <w:t xml:space="preserve"> Also, </w:t>
      </w:r>
      <w:r w:rsidR="00DB098A" w:rsidRPr="00CB42DC">
        <w:rPr>
          <w:bCs/>
          <w:lang w:val="en-US"/>
        </w:rPr>
        <w:t xml:space="preserve">characterizing molar tissues that resulted from </w:t>
      </w:r>
      <w:r w:rsidR="003D77B1" w:rsidRPr="00CB42DC">
        <w:rPr>
          <w:bCs/>
          <w:lang w:val="en-US"/>
        </w:rPr>
        <w:t xml:space="preserve">the use of assisted reproductive technologies </w:t>
      </w:r>
      <w:r w:rsidR="00DB098A" w:rsidRPr="00CB42DC">
        <w:rPr>
          <w:bCs/>
          <w:lang w:val="en-US"/>
        </w:rPr>
        <w:t>may complicate microsatellite genotype analysis because</w:t>
      </w:r>
      <w:r w:rsidR="00975225">
        <w:rPr>
          <w:bCs/>
          <w:lang w:val="en-US"/>
        </w:rPr>
        <w:t>,</w:t>
      </w:r>
      <w:r w:rsidR="00DB098A" w:rsidRPr="00CB42DC">
        <w:rPr>
          <w:bCs/>
          <w:lang w:val="en-US"/>
        </w:rPr>
        <w:t xml:space="preserve"> in most of the cases, DNA from the donors </w:t>
      </w:r>
      <w:r w:rsidR="00A31C61" w:rsidRPr="00CB42DC">
        <w:rPr>
          <w:bCs/>
          <w:lang w:val="en-US"/>
        </w:rPr>
        <w:t xml:space="preserve">(males or females) </w:t>
      </w:r>
      <w:r w:rsidR="00917915" w:rsidRPr="00975225">
        <w:rPr>
          <w:bCs/>
        </w:rPr>
        <w:t>is</w:t>
      </w:r>
      <w:r w:rsidR="00DB098A" w:rsidRPr="00CB42DC">
        <w:rPr>
          <w:bCs/>
          <w:lang w:val="en-US"/>
        </w:rPr>
        <w:t xml:space="preserve"> </w:t>
      </w:r>
      <w:r w:rsidR="00A31C61" w:rsidRPr="00CB42DC">
        <w:rPr>
          <w:bCs/>
          <w:lang w:val="en-US"/>
        </w:rPr>
        <w:t xml:space="preserve">usually </w:t>
      </w:r>
      <w:r w:rsidR="00DB098A" w:rsidRPr="00CB42DC">
        <w:rPr>
          <w:bCs/>
          <w:lang w:val="en-US"/>
        </w:rPr>
        <w:t>not available.</w:t>
      </w:r>
      <w:r w:rsidR="003D77B1" w:rsidRPr="00CB42DC">
        <w:rPr>
          <w:bCs/>
          <w:lang w:val="en-US"/>
        </w:rPr>
        <w:t xml:space="preserve"> </w:t>
      </w:r>
    </w:p>
    <w:p w14:paraId="6B5BAEAF" w14:textId="77777777" w:rsidR="00243111" w:rsidRDefault="00243111" w:rsidP="00FF6150">
      <w:pPr>
        <w:pBdr>
          <w:top w:val="nil"/>
          <w:left w:val="nil"/>
          <w:bottom w:val="nil"/>
          <w:right w:val="nil"/>
          <w:between w:val="nil"/>
        </w:pBdr>
        <w:jc w:val="both"/>
        <w:rPr>
          <w:bCs/>
          <w:lang w:val="en-US"/>
        </w:rPr>
      </w:pPr>
    </w:p>
    <w:p w14:paraId="7BAFD7D4" w14:textId="5F57A831" w:rsidR="00E06B6F" w:rsidRPr="00CB42DC" w:rsidRDefault="00E06B6F" w:rsidP="00FF6150">
      <w:pPr>
        <w:pBdr>
          <w:top w:val="nil"/>
          <w:left w:val="nil"/>
          <w:bottom w:val="nil"/>
          <w:right w:val="nil"/>
          <w:between w:val="nil"/>
        </w:pBdr>
        <w:jc w:val="both"/>
        <w:rPr>
          <w:bCs/>
          <w:lang w:val="en-US"/>
        </w:rPr>
      </w:pPr>
      <w:r w:rsidRPr="00CB42DC">
        <w:rPr>
          <w:bCs/>
          <w:lang w:val="en-US"/>
        </w:rPr>
        <w:t xml:space="preserve">Lastly, the fact that larger peaks tend to be shorter in terms of peak height is another possible source of confusion, particularly when the peak heights need to be used to determine if there are two doses or one dose in a single peak. One way to overcome this is to always keep in mind that peaks of large allele size (number of base pairs) tend to be shorter, due to the degraded </w:t>
      </w:r>
      <w:r w:rsidR="00ED51A7" w:rsidRPr="00975225">
        <w:rPr>
          <w:bCs/>
        </w:rPr>
        <w:t>nature of</w:t>
      </w:r>
      <w:r w:rsidR="00ED51A7" w:rsidRPr="00CB42DC">
        <w:rPr>
          <w:bCs/>
          <w:lang w:val="en-US"/>
        </w:rPr>
        <w:t xml:space="preserve"> </w:t>
      </w:r>
      <w:r w:rsidRPr="00CB42DC">
        <w:rPr>
          <w:bCs/>
          <w:lang w:val="en-US"/>
        </w:rPr>
        <w:t xml:space="preserve">DNA from FFPE tissues, </w:t>
      </w:r>
      <w:r w:rsidRPr="00975225">
        <w:rPr>
          <w:bCs/>
        </w:rPr>
        <w:t xml:space="preserve">which makes less DNA available </w:t>
      </w:r>
      <w:r w:rsidR="00ED51A7" w:rsidRPr="00975225">
        <w:rPr>
          <w:bCs/>
        </w:rPr>
        <w:t>for the amplification of</w:t>
      </w:r>
      <w:r w:rsidRPr="00CB42DC">
        <w:rPr>
          <w:bCs/>
          <w:lang w:val="en-US"/>
        </w:rPr>
        <w:t xml:space="preserve"> larger alleles. In addition, a shorter PCR fragment amplification takes less time than a l</w:t>
      </w:r>
      <w:r w:rsidR="00E720F1" w:rsidRPr="00CB42DC">
        <w:rPr>
          <w:bCs/>
          <w:lang w:val="en-US"/>
        </w:rPr>
        <w:t>ar</w:t>
      </w:r>
      <w:r w:rsidRPr="00CB42DC">
        <w:rPr>
          <w:bCs/>
          <w:lang w:val="en-US"/>
        </w:rPr>
        <w:t xml:space="preserve">ger </w:t>
      </w:r>
      <w:r w:rsidR="00ED51A7" w:rsidRPr="00975225">
        <w:rPr>
          <w:bCs/>
        </w:rPr>
        <w:t>one</w:t>
      </w:r>
      <w:r w:rsidR="00ED51A7" w:rsidRPr="00CB42DC">
        <w:rPr>
          <w:bCs/>
          <w:lang w:val="en-US"/>
        </w:rPr>
        <w:t>,</w:t>
      </w:r>
      <w:r w:rsidRPr="00CB42DC">
        <w:rPr>
          <w:bCs/>
          <w:lang w:val="en-US"/>
        </w:rPr>
        <w:t xml:space="preserve"> and the exponential amplification of DNA</w:t>
      </w:r>
      <w:r w:rsidR="00ED51A7" w:rsidRPr="00CB42DC">
        <w:rPr>
          <w:bCs/>
          <w:lang w:val="en-US"/>
        </w:rPr>
        <w:t xml:space="preserve"> </w:t>
      </w:r>
      <w:r w:rsidRPr="00975225">
        <w:rPr>
          <w:bCs/>
        </w:rPr>
        <w:t xml:space="preserve">leads to </w:t>
      </w:r>
      <w:r w:rsidR="00ED51A7" w:rsidRPr="00975225">
        <w:rPr>
          <w:bCs/>
        </w:rPr>
        <w:t>fewer</w:t>
      </w:r>
      <w:r w:rsidRPr="00CB42DC">
        <w:rPr>
          <w:bCs/>
          <w:lang w:val="en-US"/>
        </w:rPr>
        <w:t xml:space="preserve"> amounts of l</w:t>
      </w:r>
      <w:r w:rsidR="00E720F1" w:rsidRPr="00CB42DC">
        <w:rPr>
          <w:bCs/>
          <w:lang w:val="en-US"/>
        </w:rPr>
        <w:t>ar</w:t>
      </w:r>
      <w:r w:rsidRPr="00CB42DC">
        <w:rPr>
          <w:bCs/>
          <w:lang w:val="en-US"/>
        </w:rPr>
        <w:t>ger alleles.</w:t>
      </w:r>
    </w:p>
    <w:p w14:paraId="0D7B2E8B" w14:textId="77777777" w:rsidR="00243111" w:rsidRDefault="00243111" w:rsidP="00FF6150">
      <w:pPr>
        <w:jc w:val="both"/>
        <w:rPr>
          <w:lang w:val="en-US"/>
        </w:rPr>
      </w:pPr>
    </w:p>
    <w:p w14:paraId="23F7EBD5" w14:textId="7A6EB4CC" w:rsidR="00E06B6F" w:rsidRPr="00CB42DC" w:rsidRDefault="00E06B6F" w:rsidP="00FF6150">
      <w:pPr>
        <w:jc w:val="both"/>
        <w:rPr>
          <w:lang w:val="en-US"/>
        </w:rPr>
      </w:pPr>
      <w:r w:rsidRPr="00CB42DC">
        <w:rPr>
          <w:lang w:val="en-US"/>
        </w:rPr>
        <w:t xml:space="preserve">The main drawback of flow cytometry is that triploid conceptions may </w:t>
      </w:r>
      <w:r w:rsidR="00781E9A" w:rsidRPr="00CB42DC">
        <w:rPr>
          <w:lang w:val="en-US"/>
        </w:rPr>
        <w:t xml:space="preserve">sometimes </w:t>
      </w:r>
      <w:r w:rsidRPr="00CB42DC">
        <w:rPr>
          <w:lang w:val="en-US"/>
        </w:rPr>
        <w:t xml:space="preserve">be missed, and this could be due to insufficient amounts of CV </w:t>
      </w:r>
      <w:r w:rsidR="00781E9A">
        <w:rPr>
          <w:lang w:val="en-US"/>
        </w:rPr>
        <w:t>in</w:t>
      </w:r>
      <w:r w:rsidR="00781E9A" w:rsidRPr="00CB42DC">
        <w:rPr>
          <w:lang w:val="en-US"/>
        </w:rPr>
        <w:t xml:space="preserve"> </w:t>
      </w:r>
      <w:r w:rsidRPr="00CB42DC">
        <w:rPr>
          <w:lang w:val="en-US"/>
        </w:rPr>
        <w:t xml:space="preserve">the block. However, the presence of a triploid peak is a conclusive indication of a triploidy. Note that this method is not sensitive enough to detect </w:t>
      </w:r>
      <w:proofErr w:type="spellStart"/>
      <w:r w:rsidRPr="00CB42DC">
        <w:rPr>
          <w:lang w:val="en-US"/>
        </w:rPr>
        <w:t>trisomies</w:t>
      </w:r>
      <w:proofErr w:type="spellEnd"/>
      <w:r w:rsidRPr="00CB42DC">
        <w:rPr>
          <w:lang w:val="en-US"/>
        </w:rPr>
        <w:t xml:space="preserve">, tetraploid conceptions, or other aneuploidies using this protocol. Tetraploid conceptions </w:t>
      </w:r>
      <w:r w:rsidR="00781E9A">
        <w:rPr>
          <w:lang w:val="en-US"/>
        </w:rPr>
        <w:t>are</w:t>
      </w:r>
      <w:r w:rsidRPr="00CB42DC">
        <w:rPr>
          <w:lang w:val="en-US"/>
        </w:rPr>
        <w:t xml:space="preserve"> not detectable by this protocol because the tetraploid </w:t>
      </w:r>
      <w:r w:rsidR="00230037">
        <w:rPr>
          <w:lang w:val="en-US"/>
        </w:rPr>
        <w:t>peak</w:t>
      </w:r>
      <w:r w:rsidRPr="00CB42DC">
        <w:rPr>
          <w:lang w:val="en-US"/>
        </w:rPr>
        <w:t xml:space="preserve"> corresponds to the same </w:t>
      </w:r>
      <w:r w:rsidR="00230037">
        <w:rPr>
          <w:lang w:val="en-US"/>
        </w:rPr>
        <w:t>peak</w:t>
      </w:r>
      <w:r w:rsidRPr="00CB42DC">
        <w:rPr>
          <w:lang w:val="en-US"/>
        </w:rPr>
        <w:t xml:space="preserve"> of diploid cells in the G2 phase of the cell cycle. </w:t>
      </w:r>
    </w:p>
    <w:p w14:paraId="15B991A0" w14:textId="77777777" w:rsidR="00243111" w:rsidRDefault="00243111" w:rsidP="00FF6150">
      <w:pPr>
        <w:jc w:val="both"/>
        <w:rPr>
          <w:bCs/>
          <w:lang w:val="en-US"/>
        </w:rPr>
      </w:pPr>
    </w:p>
    <w:p w14:paraId="791F221E" w14:textId="0F4305E7" w:rsidR="00E06B6F" w:rsidRPr="00CB42DC" w:rsidRDefault="00E06B6F" w:rsidP="00FF6150">
      <w:pPr>
        <w:jc w:val="both"/>
        <w:rPr>
          <w:bCs/>
          <w:lang w:val="en-US"/>
        </w:rPr>
      </w:pPr>
      <w:r w:rsidRPr="00CB42DC">
        <w:rPr>
          <w:bCs/>
          <w:lang w:val="en-US"/>
        </w:rPr>
        <w:t xml:space="preserve">Knowing these limitations and challenges helps in reducing mistakes. It is thus important and sometimes necessary to analyze the same tissue with different methods, compare the results, </w:t>
      </w:r>
      <w:r w:rsidRPr="00CB42DC">
        <w:rPr>
          <w:bCs/>
          <w:lang w:val="en-US"/>
        </w:rPr>
        <w:lastRenderedPageBreak/>
        <w:t>and make sure that they are concordant with one another. If they are not, results need to be reconsidered and analyses need to be repeated. For the several cases that showed conflicting results, discrepancies were resolved simply by repeating the experiments and taking</w:t>
      </w:r>
      <w:bookmarkStart w:id="25" w:name="_GoBack"/>
      <w:bookmarkEnd w:id="25"/>
      <w:r w:rsidRPr="00CB42DC">
        <w:rPr>
          <w:bCs/>
          <w:lang w:val="en-US"/>
        </w:rPr>
        <w:t xml:space="preserve"> appropriate care to avoid the original problem. In other cases, discrepancies </w:t>
      </w:r>
      <w:r w:rsidR="000333EC">
        <w:rPr>
          <w:bCs/>
          <w:lang w:val="en-US"/>
        </w:rPr>
        <w:t>were</w:t>
      </w:r>
      <w:r w:rsidRPr="00CB42DC">
        <w:rPr>
          <w:bCs/>
          <w:lang w:val="en-US"/>
        </w:rPr>
        <w:t xml:space="preserve"> resolved by performing additional methods such as FISH on tissue sections or by performing additional simplex genotyping with appropriate markers.</w:t>
      </w:r>
    </w:p>
    <w:p w14:paraId="64F9F611" w14:textId="08D1E01E" w:rsidR="008851D2" w:rsidRPr="00CB42DC" w:rsidRDefault="008851D2" w:rsidP="00FF6150">
      <w:pPr>
        <w:pBdr>
          <w:top w:val="nil"/>
          <w:left w:val="nil"/>
          <w:bottom w:val="nil"/>
          <w:right w:val="nil"/>
          <w:between w:val="nil"/>
        </w:pBdr>
        <w:jc w:val="both"/>
        <w:rPr>
          <w:bCs/>
          <w:lang w:val="en-US"/>
        </w:rPr>
      </w:pPr>
    </w:p>
    <w:p w14:paraId="768F9DD6" w14:textId="71AC8FDA" w:rsidR="008851D2" w:rsidRDefault="008851D2" w:rsidP="00FF6150">
      <w:pPr>
        <w:pBdr>
          <w:top w:val="nil"/>
          <w:left w:val="nil"/>
          <w:bottom w:val="nil"/>
          <w:right w:val="nil"/>
          <w:between w:val="nil"/>
        </w:pBdr>
        <w:jc w:val="both"/>
        <w:rPr>
          <w:b/>
          <w:lang w:val="en-US"/>
        </w:rPr>
      </w:pPr>
      <w:r w:rsidRPr="00CB42DC">
        <w:rPr>
          <w:b/>
          <w:lang w:val="en-US"/>
        </w:rPr>
        <w:t>Identification of maternal contamination</w:t>
      </w:r>
    </w:p>
    <w:p w14:paraId="04179A95" w14:textId="77777777" w:rsidR="00243111" w:rsidRPr="00CB42DC" w:rsidRDefault="00243111" w:rsidP="00FF6150">
      <w:pPr>
        <w:pBdr>
          <w:top w:val="nil"/>
          <w:left w:val="nil"/>
          <w:bottom w:val="nil"/>
          <w:right w:val="nil"/>
          <w:between w:val="nil"/>
        </w:pBdr>
        <w:jc w:val="both"/>
        <w:rPr>
          <w:b/>
          <w:lang w:val="en-US"/>
        </w:rPr>
      </w:pPr>
    </w:p>
    <w:p w14:paraId="3F11DD16" w14:textId="3F451EAC" w:rsidR="00CA10A1" w:rsidRPr="00CB42DC" w:rsidRDefault="00C000B4" w:rsidP="00FF6150">
      <w:pPr>
        <w:pBdr>
          <w:top w:val="nil"/>
          <w:left w:val="nil"/>
          <w:bottom w:val="nil"/>
          <w:right w:val="nil"/>
          <w:between w:val="nil"/>
        </w:pBdr>
        <w:jc w:val="both"/>
        <w:rPr>
          <w:bCs/>
          <w:lang w:val="en-US"/>
        </w:rPr>
      </w:pPr>
      <w:r w:rsidRPr="00CB42DC">
        <w:rPr>
          <w:bCs/>
          <w:lang w:val="en-US"/>
        </w:rPr>
        <w:t xml:space="preserve">With respect to </w:t>
      </w:r>
      <w:r w:rsidR="00CA10A1" w:rsidRPr="00CB42DC">
        <w:rPr>
          <w:bCs/>
          <w:lang w:val="en-US"/>
        </w:rPr>
        <w:t>identifying contamina</w:t>
      </w:r>
      <w:r w:rsidRPr="00CB42DC">
        <w:rPr>
          <w:bCs/>
          <w:lang w:val="en-US"/>
        </w:rPr>
        <w:t xml:space="preserve">tion of the POC DNA with maternal DNA, </w:t>
      </w:r>
      <w:r w:rsidR="0027121B" w:rsidRPr="00CB42DC">
        <w:rPr>
          <w:bCs/>
          <w:lang w:val="en-US"/>
        </w:rPr>
        <w:t>the level of contamination</w:t>
      </w:r>
      <w:r w:rsidRPr="00CB42DC">
        <w:rPr>
          <w:bCs/>
          <w:lang w:val="en-US"/>
        </w:rPr>
        <w:t xml:space="preserve"> will be reflected</w:t>
      </w:r>
      <w:r w:rsidR="00230037">
        <w:rPr>
          <w:bCs/>
          <w:lang w:val="en-US"/>
        </w:rPr>
        <w:t xml:space="preserve"> or </w:t>
      </w:r>
      <w:r w:rsidRPr="00CB42DC">
        <w:rPr>
          <w:bCs/>
          <w:lang w:val="en-US"/>
        </w:rPr>
        <w:t>recognized by the presence of all maternal alleles at all loci in the POC</w:t>
      </w:r>
      <w:r w:rsidR="00230037">
        <w:rPr>
          <w:bCs/>
          <w:lang w:val="en-US"/>
        </w:rPr>
        <w:t>,</w:t>
      </w:r>
      <w:r w:rsidRPr="00CB42DC">
        <w:rPr>
          <w:bCs/>
          <w:lang w:val="en-US"/>
        </w:rPr>
        <w:t xml:space="preserve"> in addition to the maternal allele(s) that </w:t>
      </w:r>
      <w:r w:rsidR="00230037">
        <w:rPr>
          <w:bCs/>
          <w:lang w:val="en-US"/>
        </w:rPr>
        <w:t>are</w:t>
      </w:r>
      <w:r w:rsidRPr="00CB42DC">
        <w:rPr>
          <w:bCs/>
          <w:lang w:val="en-US"/>
        </w:rPr>
        <w:t xml:space="preserve"> transmitted to the POC. </w:t>
      </w:r>
    </w:p>
    <w:p w14:paraId="7EA40B96" w14:textId="77777777" w:rsidR="00243111" w:rsidRDefault="00243111" w:rsidP="00FF6150">
      <w:pPr>
        <w:pBdr>
          <w:top w:val="nil"/>
          <w:left w:val="nil"/>
          <w:bottom w:val="nil"/>
          <w:right w:val="nil"/>
          <w:between w:val="nil"/>
        </w:pBdr>
        <w:jc w:val="both"/>
        <w:rPr>
          <w:bCs/>
          <w:lang w:val="en-US"/>
        </w:rPr>
      </w:pPr>
    </w:p>
    <w:p w14:paraId="546CF640" w14:textId="7C340272" w:rsidR="00DB4919" w:rsidRPr="00CB42DC" w:rsidRDefault="00DB4919" w:rsidP="00FF6150">
      <w:pPr>
        <w:pBdr>
          <w:top w:val="nil"/>
          <w:left w:val="nil"/>
          <w:bottom w:val="nil"/>
          <w:right w:val="nil"/>
          <w:between w:val="nil"/>
        </w:pBdr>
        <w:jc w:val="both"/>
        <w:rPr>
          <w:bCs/>
          <w:lang w:val="en-US"/>
        </w:rPr>
      </w:pPr>
      <w:r w:rsidRPr="00CB42DC">
        <w:rPr>
          <w:bCs/>
          <w:lang w:val="en-US"/>
        </w:rPr>
        <w:t xml:space="preserve">In </w:t>
      </w:r>
      <w:r w:rsidRPr="00CB42DC">
        <w:rPr>
          <w:b/>
          <w:lang w:val="en-US"/>
        </w:rPr>
        <w:t xml:space="preserve">Figure </w:t>
      </w:r>
      <w:r w:rsidR="00230037">
        <w:rPr>
          <w:b/>
          <w:lang w:val="en-US"/>
        </w:rPr>
        <w:t>1</w:t>
      </w:r>
      <w:r w:rsidR="006E14BC">
        <w:rPr>
          <w:b/>
          <w:lang w:val="en-US"/>
        </w:rPr>
        <w:t>1</w:t>
      </w:r>
      <w:r w:rsidR="00FB57CC" w:rsidRPr="00CB42DC">
        <w:rPr>
          <w:b/>
          <w:lang w:val="en-US"/>
        </w:rPr>
        <w:t>A</w:t>
      </w:r>
      <w:r w:rsidRPr="00CB42DC">
        <w:rPr>
          <w:bCs/>
          <w:lang w:val="en-US"/>
        </w:rPr>
        <w:t xml:space="preserve">, </w:t>
      </w:r>
      <w:r w:rsidR="00C000B4" w:rsidRPr="00CB42DC">
        <w:rPr>
          <w:bCs/>
          <w:lang w:val="en-US"/>
        </w:rPr>
        <w:t>peaks originating from maternal</w:t>
      </w:r>
      <w:r w:rsidR="00E61F7C" w:rsidRPr="00CB42DC">
        <w:rPr>
          <w:bCs/>
          <w:lang w:val="en-US"/>
        </w:rPr>
        <w:t xml:space="preserve"> </w:t>
      </w:r>
      <w:r w:rsidR="00C000B4" w:rsidRPr="00CB42DC">
        <w:rPr>
          <w:bCs/>
          <w:lang w:val="en-US"/>
        </w:rPr>
        <w:t xml:space="preserve">DNA </w:t>
      </w:r>
      <w:r w:rsidR="00E61F7C" w:rsidRPr="00CB42DC">
        <w:rPr>
          <w:bCs/>
          <w:lang w:val="en-US"/>
        </w:rPr>
        <w:t>contamina</w:t>
      </w:r>
      <w:r w:rsidR="00C000B4" w:rsidRPr="00CB42DC">
        <w:rPr>
          <w:bCs/>
          <w:lang w:val="en-US"/>
        </w:rPr>
        <w:t>tion</w:t>
      </w:r>
      <w:r w:rsidR="00E61F7C" w:rsidRPr="00CB42DC">
        <w:rPr>
          <w:bCs/>
          <w:lang w:val="en-US"/>
        </w:rPr>
        <w:t xml:space="preserve"> are labelled with a “c.” </w:t>
      </w:r>
      <w:r w:rsidR="00FB57CC" w:rsidRPr="00CB42DC">
        <w:rPr>
          <w:bCs/>
          <w:lang w:val="en-US"/>
        </w:rPr>
        <w:t>Notice how every peak marked with a “c” is also present in the mother, and we see the</w:t>
      </w:r>
      <w:r w:rsidR="00A7640F" w:rsidRPr="00CB42DC">
        <w:rPr>
          <w:bCs/>
          <w:lang w:val="en-US"/>
        </w:rPr>
        <w:t>s</w:t>
      </w:r>
      <w:r w:rsidR="00FB57CC" w:rsidRPr="00CB42DC">
        <w:rPr>
          <w:bCs/>
          <w:lang w:val="en-US"/>
        </w:rPr>
        <w:t xml:space="preserve">e </w:t>
      </w:r>
      <w:r w:rsidR="00C000B4" w:rsidRPr="00CB42DC">
        <w:rPr>
          <w:bCs/>
          <w:lang w:val="en-US"/>
        </w:rPr>
        <w:t xml:space="preserve">“c” peaks </w:t>
      </w:r>
      <w:r w:rsidR="00FB57CC" w:rsidRPr="00CB42DC">
        <w:rPr>
          <w:bCs/>
          <w:lang w:val="en-US"/>
        </w:rPr>
        <w:t xml:space="preserve">in all three markers. </w:t>
      </w:r>
      <w:r w:rsidR="00D5266D" w:rsidRPr="00CB42DC">
        <w:rPr>
          <w:bCs/>
          <w:lang w:val="en-US"/>
        </w:rPr>
        <w:t xml:space="preserve">Note that for the second marker (in blue), </w:t>
      </w:r>
      <w:r w:rsidR="00230037">
        <w:rPr>
          <w:bCs/>
          <w:lang w:val="en-US"/>
        </w:rPr>
        <w:t xml:space="preserve">the </w:t>
      </w:r>
      <w:r w:rsidR="00D5266D" w:rsidRPr="00CB42DC">
        <w:rPr>
          <w:bCs/>
          <w:lang w:val="en-US"/>
        </w:rPr>
        <w:t xml:space="preserve">maternal contamination peak indicated by </w:t>
      </w:r>
      <w:r w:rsidR="00230037">
        <w:rPr>
          <w:bCs/>
          <w:lang w:val="en-US"/>
        </w:rPr>
        <w:t xml:space="preserve">a </w:t>
      </w:r>
      <w:r w:rsidR="00D5266D" w:rsidRPr="00CB42DC">
        <w:rPr>
          <w:bCs/>
          <w:lang w:val="en-US"/>
        </w:rPr>
        <w:t xml:space="preserve">“c” </w:t>
      </w:r>
      <w:r w:rsidRPr="00CB42DC">
        <w:rPr>
          <w:bCs/>
          <w:lang w:val="en-US"/>
        </w:rPr>
        <w:t xml:space="preserve">is higher </w:t>
      </w:r>
      <w:r w:rsidR="00D5266D" w:rsidRPr="00CB42DC">
        <w:rPr>
          <w:bCs/>
          <w:lang w:val="en-US"/>
        </w:rPr>
        <w:t xml:space="preserve">than </w:t>
      </w:r>
      <w:r w:rsidR="00D35522" w:rsidRPr="00CB42DC">
        <w:rPr>
          <w:bCs/>
          <w:lang w:val="en-US"/>
        </w:rPr>
        <w:t>each</w:t>
      </w:r>
      <w:r w:rsidR="00D5266D" w:rsidRPr="00CB42DC">
        <w:rPr>
          <w:bCs/>
          <w:lang w:val="en-US"/>
        </w:rPr>
        <w:t xml:space="preserve"> “c” peak at the first marker because </w:t>
      </w:r>
      <w:r w:rsidRPr="00CB42DC">
        <w:rPr>
          <w:bCs/>
          <w:lang w:val="en-US"/>
        </w:rPr>
        <w:t>the mother is homozygous</w:t>
      </w:r>
      <w:r w:rsidR="00D5266D" w:rsidRPr="00CB42DC">
        <w:rPr>
          <w:bCs/>
          <w:lang w:val="en-US"/>
        </w:rPr>
        <w:t xml:space="preserve"> for the second marker</w:t>
      </w:r>
      <w:r w:rsidR="00230037">
        <w:rPr>
          <w:bCs/>
          <w:lang w:val="en-US"/>
        </w:rPr>
        <w:t>; t</w:t>
      </w:r>
      <w:r w:rsidRPr="00CB42DC">
        <w:rPr>
          <w:bCs/>
          <w:lang w:val="en-US"/>
        </w:rPr>
        <w:t xml:space="preserve">he </w:t>
      </w:r>
      <w:r w:rsidR="00D35522" w:rsidRPr="00CB42DC">
        <w:rPr>
          <w:bCs/>
          <w:lang w:val="en-US"/>
        </w:rPr>
        <w:t xml:space="preserve">height of the </w:t>
      </w:r>
      <w:r w:rsidRPr="00CB42DC">
        <w:rPr>
          <w:bCs/>
          <w:lang w:val="en-US"/>
        </w:rPr>
        <w:t>contamina</w:t>
      </w:r>
      <w:r w:rsidR="00D35522" w:rsidRPr="00CB42DC">
        <w:rPr>
          <w:bCs/>
          <w:lang w:val="en-US"/>
        </w:rPr>
        <w:t>n</w:t>
      </w:r>
      <w:r w:rsidRPr="00CB42DC">
        <w:rPr>
          <w:bCs/>
          <w:lang w:val="en-US"/>
        </w:rPr>
        <w:t>t is therefore double</w:t>
      </w:r>
      <w:r w:rsidR="00D35522" w:rsidRPr="00CB42DC">
        <w:rPr>
          <w:bCs/>
          <w:lang w:val="en-US"/>
        </w:rPr>
        <w:t>d</w:t>
      </w:r>
      <w:r w:rsidRPr="00CB42DC">
        <w:rPr>
          <w:bCs/>
          <w:lang w:val="en-US"/>
        </w:rPr>
        <w:t xml:space="preserve"> for this marker. </w:t>
      </w:r>
      <w:r w:rsidR="0071137F" w:rsidRPr="00CB42DC">
        <w:rPr>
          <w:bCs/>
          <w:lang w:val="en-US"/>
        </w:rPr>
        <w:t xml:space="preserve">In this POC, there are no maternally derived peaks. In other words, this POC did not inherit any alleles from the mother. </w:t>
      </w:r>
      <w:r w:rsidR="0027121B" w:rsidRPr="00CB42DC">
        <w:rPr>
          <w:bCs/>
          <w:lang w:val="en-US"/>
        </w:rPr>
        <w:t>T</w:t>
      </w:r>
      <w:r w:rsidR="0071137F" w:rsidRPr="00CB42DC">
        <w:rPr>
          <w:bCs/>
          <w:lang w:val="en-US"/>
        </w:rPr>
        <w:t xml:space="preserve">here is only one real peak </w:t>
      </w:r>
      <w:r w:rsidR="00D5266D" w:rsidRPr="00CB42DC">
        <w:rPr>
          <w:bCs/>
          <w:lang w:val="en-US"/>
        </w:rPr>
        <w:t xml:space="preserve">at each marker and this peak </w:t>
      </w:r>
      <w:r w:rsidR="0071137F" w:rsidRPr="00CB42DC">
        <w:rPr>
          <w:bCs/>
          <w:lang w:val="en-US"/>
        </w:rPr>
        <w:t xml:space="preserve">is not present in the mother. We therefore know that </w:t>
      </w:r>
      <w:r w:rsidR="0027121B" w:rsidRPr="00CB42DC">
        <w:rPr>
          <w:bCs/>
          <w:lang w:val="en-US"/>
        </w:rPr>
        <w:t>the real peaks</w:t>
      </w:r>
      <w:r w:rsidR="0071137F" w:rsidRPr="00CB42DC">
        <w:rPr>
          <w:bCs/>
          <w:lang w:val="en-US"/>
        </w:rPr>
        <w:t xml:space="preserve"> must have come from the father. With ploidy information from either karyotype or flow cytometry analysis demonstrating diploidy, it is possible to conclude that this POC is both androgenetic in origin and diploid. </w:t>
      </w:r>
    </w:p>
    <w:p w14:paraId="5BA7818E" w14:textId="77777777" w:rsidR="00243111" w:rsidRDefault="00243111" w:rsidP="00FF6150">
      <w:pPr>
        <w:pBdr>
          <w:top w:val="nil"/>
          <w:left w:val="nil"/>
          <w:bottom w:val="nil"/>
          <w:right w:val="nil"/>
          <w:between w:val="nil"/>
        </w:pBdr>
        <w:jc w:val="both"/>
        <w:rPr>
          <w:bCs/>
          <w:lang w:val="en-US"/>
        </w:rPr>
      </w:pPr>
    </w:p>
    <w:p w14:paraId="0C1F2663" w14:textId="6AC0DD94" w:rsidR="0071137F" w:rsidRPr="00CB42DC" w:rsidRDefault="0071137F" w:rsidP="00FF6150">
      <w:pPr>
        <w:pBdr>
          <w:top w:val="nil"/>
          <w:left w:val="nil"/>
          <w:bottom w:val="nil"/>
          <w:right w:val="nil"/>
          <w:between w:val="nil"/>
        </w:pBdr>
        <w:jc w:val="both"/>
        <w:rPr>
          <w:bCs/>
          <w:lang w:val="en-US"/>
        </w:rPr>
      </w:pPr>
      <w:r w:rsidRPr="00CB42DC">
        <w:rPr>
          <w:bCs/>
          <w:lang w:val="en-US"/>
        </w:rPr>
        <w:t xml:space="preserve">Furthermore, these three markers in </w:t>
      </w:r>
      <w:r w:rsidRPr="00CB42DC">
        <w:rPr>
          <w:b/>
          <w:lang w:val="en-US"/>
        </w:rPr>
        <w:t xml:space="preserve">Figure </w:t>
      </w:r>
      <w:r w:rsidR="00230037">
        <w:rPr>
          <w:b/>
          <w:lang w:val="en-US"/>
        </w:rPr>
        <w:t>1</w:t>
      </w:r>
      <w:r w:rsidR="006E14BC">
        <w:rPr>
          <w:b/>
          <w:lang w:val="en-US"/>
        </w:rPr>
        <w:t>1</w:t>
      </w:r>
      <w:r w:rsidRPr="00CB42DC">
        <w:rPr>
          <w:b/>
          <w:lang w:val="en-US"/>
        </w:rPr>
        <w:t>A</w:t>
      </w:r>
      <w:r w:rsidRPr="00CB42DC">
        <w:rPr>
          <w:bCs/>
          <w:lang w:val="en-US"/>
        </w:rPr>
        <w:t xml:space="preserve"> reveal that there is always only one real peak for every marker. Only three markers are illustrated here, however, multiplex kits often come with many more markers that will also reveal the same pattern. Since this POC is diploid, there must be two doses in each peak. With this information, we can conclude that this POC is androgenetic monospermic</w:t>
      </w:r>
      <w:r w:rsidR="00BB2752" w:rsidRPr="00CB42DC">
        <w:rPr>
          <w:bCs/>
          <w:lang w:val="en-US"/>
        </w:rPr>
        <w:t xml:space="preserve"> and is</w:t>
      </w:r>
      <w:r w:rsidRPr="00CB42DC">
        <w:rPr>
          <w:bCs/>
          <w:lang w:val="en-US"/>
        </w:rPr>
        <w:t xml:space="preserve"> homozygo</w:t>
      </w:r>
      <w:r w:rsidR="003D135E" w:rsidRPr="00CB42DC">
        <w:rPr>
          <w:bCs/>
          <w:lang w:val="en-US"/>
        </w:rPr>
        <w:t>us</w:t>
      </w:r>
      <w:r w:rsidRPr="00CB42DC">
        <w:rPr>
          <w:bCs/>
          <w:lang w:val="en-US"/>
        </w:rPr>
        <w:t xml:space="preserve"> at every single marker.</w:t>
      </w:r>
    </w:p>
    <w:p w14:paraId="1BB3CA02" w14:textId="77777777" w:rsidR="00243111" w:rsidRDefault="00243111" w:rsidP="00FF6150">
      <w:pPr>
        <w:pBdr>
          <w:top w:val="nil"/>
          <w:left w:val="nil"/>
          <w:bottom w:val="nil"/>
          <w:right w:val="nil"/>
          <w:between w:val="nil"/>
        </w:pBdr>
        <w:jc w:val="both"/>
        <w:rPr>
          <w:bCs/>
          <w:lang w:val="en-US"/>
        </w:rPr>
      </w:pPr>
    </w:p>
    <w:p w14:paraId="732FE8DD" w14:textId="69DA098F" w:rsidR="00DB4919" w:rsidRPr="00CB42DC" w:rsidRDefault="00DB4919" w:rsidP="00FF6150">
      <w:pPr>
        <w:pBdr>
          <w:top w:val="nil"/>
          <w:left w:val="nil"/>
          <w:bottom w:val="nil"/>
          <w:right w:val="nil"/>
          <w:between w:val="nil"/>
        </w:pBdr>
        <w:jc w:val="both"/>
        <w:rPr>
          <w:bCs/>
          <w:lang w:val="en-US"/>
        </w:rPr>
      </w:pPr>
      <w:r w:rsidRPr="00CB42DC">
        <w:rPr>
          <w:b/>
          <w:lang w:val="en-US"/>
        </w:rPr>
        <w:t xml:space="preserve">Figure </w:t>
      </w:r>
      <w:r w:rsidR="00230037">
        <w:rPr>
          <w:b/>
          <w:lang w:val="en-US"/>
        </w:rPr>
        <w:t>1</w:t>
      </w:r>
      <w:r w:rsidR="006E14BC">
        <w:rPr>
          <w:b/>
          <w:lang w:val="en-US"/>
        </w:rPr>
        <w:t>1</w:t>
      </w:r>
      <w:r w:rsidRPr="00CB42DC">
        <w:rPr>
          <w:b/>
          <w:lang w:val="en-US"/>
        </w:rPr>
        <w:t>B</w:t>
      </w:r>
      <w:r w:rsidR="00E16817" w:rsidRPr="00CB42DC">
        <w:rPr>
          <w:bCs/>
          <w:lang w:val="en-US"/>
        </w:rPr>
        <w:t xml:space="preserve"> represents a diploid biparental POC.</w:t>
      </w:r>
      <w:r w:rsidRPr="00CB42DC">
        <w:rPr>
          <w:bCs/>
          <w:lang w:val="en-US"/>
        </w:rPr>
        <w:t xml:space="preserve"> </w:t>
      </w:r>
      <w:r w:rsidR="00E01F18" w:rsidRPr="00CB42DC">
        <w:rPr>
          <w:bCs/>
          <w:lang w:val="en-US"/>
        </w:rPr>
        <w:t xml:space="preserve">The little black bar across the first peak of the first marker (in green) represents the </w:t>
      </w:r>
      <w:r w:rsidR="00230037">
        <w:rPr>
          <w:bCs/>
          <w:lang w:val="en-US"/>
        </w:rPr>
        <w:t xml:space="preserve">estimated </w:t>
      </w:r>
      <w:r w:rsidR="00E01F18" w:rsidRPr="00CB42DC">
        <w:rPr>
          <w:bCs/>
          <w:lang w:val="en-US"/>
        </w:rPr>
        <w:t>amount of contamination that is present within this real peak. The “R” indicates the real portion of this peak</w:t>
      </w:r>
      <w:r w:rsidR="005005C1" w:rsidRPr="00CB42DC">
        <w:rPr>
          <w:bCs/>
          <w:lang w:val="en-US"/>
        </w:rPr>
        <w:t xml:space="preserve"> coming from the POC DNA</w:t>
      </w:r>
      <w:r w:rsidR="00E01F18" w:rsidRPr="00CB42DC">
        <w:rPr>
          <w:bCs/>
          <w:lang w:val="en-US"/>
        </w:rPr>
        <w:t>; the “c” represents the contaminant portion of this peak</w:t>
      </w:r>
      <w:r w:rsidR="005005C1" w:rsidRPr="00CB42DC">
        <w:rPr>
          <w:bCs/>
          <w:lang w:val="en-US"/>
        </w:rPr>
        <w:t xml:space="preserve"> coming from the maternal DNA</w:t>
      </w:r>
      <w:r w:rsidR="00E01F18" w:rsidRPr="00CB42DC">
        <w:rPr>
          <w:bCs/>
          <w:lang w:val="en-US"/>
        </w:rPr>
        <w:t>. How can one identify the level of contamination? It is possible, in this case, w</w:t>
      </w:r>
      <w:r w:rsidRPr="00CB42DC">
        <w:rPr>
          <w:bCs/>
          <w:lang w:val="en-US"/>
        </w:rPr>
        <w:t xml:space="preserve">hen a marker is heterozygous in the mother because one of the maternal alleles </w:t>
      </w:r>
      <w:r w:rsidR="00FA5F28" w:rsidRPr="00CB42DC">
        <w:rPr>
          <w:bCs/>
          <w:lang w:val="en-US"/>
        </w:rPr>
        <w:t>is</w:t>
      </w:r>
      <w:r w:rsidRPr="00CB42DC">
        <w:rPr>
          <w:bCs/>
          <w:lang w:val="en-US"/>
        </w:rPr>
        <w:t xml:space="preserve"> absent in the POC</w:t>
      </w:r>
      <w:r w:rsidR="00C627C0" w:rsidRPr="00CB42DC">
        <w:rPr>
          <w:bCs/>
          <w:lang w:val="en-US"/>
        </w:rPr>
        <w:t>.</w:t>
      </w:r>
      <w:r w:rsidRPr="00CB42DC">
        <w:rPr>
          <w:bCs/>
          <w:lang w:val="en-US"/>
        </w:rPr>
        <w:t xml:space="preserve"> The small peak in the first marker</w:t>
      </w:r>
      <w:r w:rsidR="00E01F18" w:rsidRPr="00CB42DC">
        <w:rPr>
          <w:bCs/>
          <w:lang w:val="en-US"/>
        </w:rPr>
        <w:t xml:space="preserve"> labelled with “c</w:t>
      </w:r>
      <w:r w:rsidR="00F44264">
        <w:rPr>
          <w:bCs/>
          <w:lang w:val="en-US"/>
        </w:rPr>
        <w:t>,</w:t>
      </w:r>
      <w:r w:rsidR="00E01F18" w:rsidRPr="00CB42DC">
        <w:rPr>
          <w:bCs/>
          <w:lang w:val="en-US"/>
        </w:rPr>
        <w:t>”</w:t>
      </w:r>
      <w:r w:rsidRPr="00CB42DC">
        <w:rPr>
          <w:bCs/>
          <w:lang w:val="en-US"/>
        </w:rPr>
        <w:t xml:space="preserve"> for example, indicates that this is the level of contamination that should be expected for </w:t>
      </w:r>
      <w:r w:rsidR="00FA5F28" w:rsidRPr="00CB42DC">
        <w:rPr>
          <w:bCs/>
          <w:lang w:val="en-US"/>
        </w:rPr>
        <w:t>the other</w:t>
      </w:r>
      <w:r w:rsidRPr="00CB42DC">
        <w:rPr>
          <w:bCs/>
          <w:lang w:val="en-US"/>
        </w:rPr>
        <w:t xml:space="preserve"> </w:t>
      </w:r>
      <w:r w:rsidR="00E01F18" w:rsidRPr="00CB42DC">
        <w:rPr>
          <w:bCs/>
          <w:lang w:val="en-US"/>
        </w:rPr>
        <w:t>maternally inherited peak</w:t>
      </w:r>
      <w:r w:rsidRPr="00CB42DC">
        <w:rPr>
          <w:bCs/>
          <w:lang w:val="en-US"/>
        </w:rPr>
        <w:t xml:space="preserve">. </w:t>
      </w:r>
      <w:r w:rsidR="003D135E" w:rsidRPr="00CB42DC">
        <w:rPr>
          <w:bCs/>
          <w:lang w:val="en-US"/>
        </w:rPr>
        <w:t>Consequently,</w:t>
      </w:r>
      <w:r w:rsidRPr="00CB42DC">
        <w:rPr>
          <w:bCs/>
          <w:lang w:val="en-US"/>
        </w:rPr>
        <w:t xml:space="preserve"> all the POC peaks that are of maternal origin </w:t>
      </w:r>
      <w:r w:rsidR="00C8411A" w:rsidRPr="00CB42DC">
        <w:rPr>
          <w:bCs/>
          <w:lang w:val="en-US"/>
        </w:rPr>
        <w:t xml:space="preserve">are </w:t>
      </w:r>
      <w:r w:rsidRPr="00CB42DC">
        <w:rPr>
          <w:bCs/>
          <w:lang w:val="en-US"/>
        </w:rPr>
        <w:t>slightly higher than the paternally inherited peaks</w:t>
      </w:r>
      <w:r w:rsidR="00C8411A" w:rsidRPr="00CB42DC">
        <w:rPr>
          <w:bCs/>
          <w:lang w:val="en-US"/>
        </w:rPr>
        <w:t xml:space="preserve"> due to the small added amount of contamination</w:t>
      </w:r>
      <w:r w:rsidRPr="00CB42DC">
        <w:rPr>
          <w:bCs/>
          <w:lang w:val="en-US"/>
        </w:rPr>
        <w:t xml:space="preserve">. </w:t>
      </w:r>
      <w:r w:rsidR="00C8411A" w:rsidRPr="00CB42DC">
        <w:rPr>
          <w:bCs/>
          <w:lang w:val="en-US"/>
        </w:rPr>
        <w:t>For</w:t>
      </w:r>
      <w:r w:rsidRPr="00CB42DC">
        <w:rPr>
          <w:bCs/>
          <w:lang w:val="en-US"/>
        </w:rPr>
        <w:t xml:space="preserve"> the </w:t>
      </w:r>
      <w:r w:rsidR="00C627C0" w:rsidRPr="00CB42DC">
        <w:rPr>
          <w:bCs/>
          <w:lang w:val="en-US"/>
        </w:rPr>
        <w:t xml:space="preserve">third </w:t>
      </w:r>
      <w:r w:rsidRPr="00CB42DC">
        <w:rPr>
          <w:bCs/>
          <w:lang w:val="en-US"/>
        </w:rPr>
        <w:t xml:space="preserve">marker </w:t>
      </w:r>
      <w:r w:rsidR="00C627C0" w:rsidRPr="00CB42DC">
        <w:rPr>
          <w:bCs/>
          <w:lang w:val="en-US"/>
        </w:rPr>
        <w:t xml:space="preserve">(in black) </w:t>
      </w:r>
      <w:r w:rsidRPr="00CB42DC">
        <w:rPr>
          <w:bCs/>
          <w:lang w:val="en-US"/>
        </w:rPr>
        <w:t xml:space="preserve">in </w:t>
      </w:r>
      <w:r w:rsidRPr="00CB42DC">
        <w:rPr>
          <w:b/>
          <w:lang w:val="en-US"/>
        </w:rPr>
        <w:t xml:space="preserve">Figure </w:t>
      </w:r>
      <w:r w:rsidR="00230037">
        <w:rPr>
          <w:b/>
          <w:lang w:val="en-US"/>
        </w:rPr>
        <w:t>1</w:t>
      </w:r>
      <w:r w:rsidR="006E14BC">
        <w:rPr>
          <w:b/>
          <w:lang w:val="en-US"/>
        </w:rPr>
        <w:t>1</w:t>
      </w:r>
      <w:r w:rsidRPr="00CB42DC">
        <w:rPr>
          <w:b/>
          <w:lang w:val="en-US"/>
        </w:rPr>
        <w:t>B</w:t>
      </w:r>
      <w:r w:rsidR="00F44264">
        <w:rPr>
          <w:bCs/>
          <w:lang w:val="en-US"/>
        </w:rPr>
        <w:t>,</w:t>
      </w:r>
      <w:r w:rsidRPr="00CB42DC">
        <w:rPr>
          <w:bCs/>
          <w:lang w:val="en-US"/>
        </w:rPr>
        <w:t xml:space="preserve"> the level of contamination is expected to be double the usual amount </w:t>
      </w:r>
      <w:r w:rsidR="00C627C0" w:rsidRPr="00CB42DC">
        <w:rPr>
          <w:bCs/>
          <w:lang w:val="en-US"/>
        </w:rPr>
        <w:t>(because</w:t>
      </w:r>
      <w:r w:rsidRPr="00CB42DC">
        <w:rPr>
          <w:bCs/>
          <w:lang w:val="en-US"/>
        </w:rPr>
        <w:t xml:space="preserve"> the mother is homozygous for this specific marker</w:t>
      </w:r>
      <w:r w:rsidR="00C627C0" w:rsidRPr="00CB42DC">
        <w:rPr>
          <w:bCs/>
          <w:lang w:val="en-US"/>
        </w:rPr>
        <w:t>)</w:t>
      </w:r>
      <w:r w:rsidRPr="00CB42DC">
        <w:rPr>
          <w:bCs/>
          <w:lang w:val="en-US"/>
        </w:rPr>
        <w:t xml:space="preserve">, </w:t>
      </w:r>
      <w:r w:rsidR="00C8411A" w:rsidRPr="00CB42DC">
        <w:rPr>
          <w:bCs/>
          <w:lang w:val="en-US"/>
        </w:rPr>
        <w:t xml:space="preserve">and </w:t>
      </w:r>
      <w:r w:rsidRPr="00CB42DC">
        <w:rPr>
          <w:bCs/>
          <w:lang w:val="en-US"/>
        </w:rPr>
        <w:t>one can</w:t>
      </w:r>
      <w:r w:rsidR="00C8411A" w:rsidRPr="00CB42DC">
        <w:rPr>
          <w:bCs/>
          <w:lang w:val="en-US"/>
        </w:rPr>
        <w:t xml:space="preserve"> therefore</w:t>
      </w:r>
      <w:r w:rsidRPr="00CB42DC">
        <w:rPr>
          <w:bCs/>
          <w:lang w:val="en-US"/>
        </w:rPr>
        <w:t xml:space="preserve"> infer that there is only one dose in </w:t>
      </w:r>
      <w:r w:rsidR="00C8411A" w:rsidRPr="00CB42DC">
        <w:rPr>
          <w:bCs/>
          <w:lang w:val="en-US"/>
        </w:rPr>
        <w:t>the first</w:t>
      </w:r>
      <w:r w:rsidRPr="00CB42DC">
        <w:rPr>
          <w:bCs/>
          <w:lang w:val="en-US"/>
        </w:rPr>
        <w:t xml:space="preserve"> peak in the POC.</w:t>
      </w:r>
    </w:p>
    <w:p w14:paraId="4BD05921" w14:textId="77777777" w:rsidR="00243111" w:rsidRDefault="00243111" w:rsidP="00FF6150">
      <w:pPr>
        <w:pBdr>
          <w:top w:val="nil"/>
          <w:left w:val="nil"/>
          <w:bottom w:val="nil"/>
          <w:right w:val="nil"/>
          <w:between w:val="nil"/>
        </w:pBdr>
        <w:jc w:val="both"/>
        <w:rPr>
          <w:bCs/>
          <w:lang w:val="en-US"/>
        </w:rPr>
      </w:pPr>
    </w:p>
    <w:p w14:paraId="746C7C99" w14:textId="59804D3C" w:rsidR="00E27B8A" w:rsidRPr="00CB42DC" w:rsidRDefault="00E27B8A" w:rsidP="00FF6150">
      <w:pPr>
        <w:pBdr>
          <w:top w:val="nil"/>
          <w:left w:val="nil"/>
          <w:bottom w:val="nil"/>
          <w:right w:val="nil"/>
          <w:between w:val="nil"/>
        </w:pBdr>
        <w:jc w:val="both"/>
        <w:rPr>
          <w:bCs/>
          <w:lang w:val="en-US"/>
        </w:rPr>
      </w:pP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illustrates a triploid dispermic POC.</w:t>
      </w:r>
      <w:r w:rsidR="007D3434" w:rsidRPr="00CB42DC">
        <w:rPr>
          <w:bCs/>
          <w:lang w:val="en-US"/>
        </w:rPr>
        <w:t xml:space="preserve"> The first marker (in green) shows three peaks in the POC. Since these three peaks have similar heights, it is possible to conclude that this POC is likely triploid. Note that the third peak in this </w:t>
      </w:r>
      <w:proofErr w:type="spellStart"/>
      <w:r w:rsidR="007D3434" w:rsidRPr="00CB42DC">
        <w:rPr>
          <w:bCs/>
          <w:lang w:val="en-US"/>
        </w:rPr>
        <w:t>marker</w:t>
      </w:r>
      <w:proofErr w:type="spellEnd"/>
      <w:r w:rsidR="007D3434" w:rsidRPr="00CB42DC">
        <w:rPr>
          <w:bCs/>
          <w:lang w:val="en-US"/>
        </w:rPr>
        <w:t xml:space="preserve"> is shorter than the first. This is expected because, as a general trend, larger peaks tend to be shorter. The second peak is slightly higher than the first, and this can be accounted for by a small amount of maternal contamination, as indicated by the bar and “c.” Furthermore, two of these three peaks are not present in the mother, and therefore must have come from the father. Thus far, this marker indicates that the POC could be triploid </w:t>
      </w:r>
      <w:r w:rsidR="006479F0" w:rsidRPr="00CB42DC">
        <w:rPr>
          <w:bCs/>
          <w:lang w:val="en-US"/>
        </w:rPr>
        <w:t>(or a trisomy) and that the origin of the extra set of chromosomes is paternal. It also indicates that it is a dispermic conception, since the POC inherited two different alleles from the father.</w:t>
      </w:r>
    </w:p>
    <w:p w14:paraId="49D65B27" w14:textId="77777777" w:rsidR="00243111" w:rsidRDefault="00243111" w:rsidP="00FF6150">
      <w:pPr>
        <w:pBdr>
          <w:top w:val="nil"/>
          <w:left w:val="nil"/>
          <w:bottom w:val="nil"/>
          <w:right w:val="nil"/>
          <w:between w:val="nil"/>
        </w:pBdr>
        <w:jc w:val="both"/>
        <w:rPr>
          <w:bCs/>
          <w:lang w:val="en-US"/>
        </w:rPr>
      </w:pPr>
    </w:p>
    <w:p w14:paraId="7D5AE012" w14:textId="2A1FD6A2" w:rsidR="0071137F" w:rsidRPr="00CB42DC" w:rsidRDefault="007D3434" w:rsidP="00FF6150">
      <w:pPr>
        <w:pBdr>
          <w:top w:val="nil"/>
          <w:left w:val="nil"/>
          <w:bottom w:val="nil"/>
          <w:right w:val="nil"/>
          <w:between w:val="nil"/>
        </w:pBdr>
        <w:jc w:val="both"/>
        <w:rPr>
          <w:bCs/>
          <w:lang w:val="en-US"/>
        </w:rPr>
      </w:pPr>
      <w:r w:rsidRPr="00CB42DC">
        <w:rPr>
          <w:bCs/>
          <w:lang w:val="en-US"/>
        </w:rPr>
        <w:t xml:space="preserve">The second marker (in blue) in </w:t>
      </w: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has only two peaks. </w:t>
      </w:r>
      <w:r w:rsidR="006479F0" w:rsidRPr="00CB42DC">
        <w:rPr>
          <w:bCs/>
          <w:lang w:val="en-US"/>
        </w:rPr>
        <w:t>A</w:t>
      </w:r>
      <w:r w:rsidRPr="00CB42DC">
        <w:rPr>
          <w:bCs/>
          <w:lang w:val="en-US"/>
        </w:rPr>
        <w:t>fter accounting for the level of contamination, the second peak appears higher than the first</w:t>
      </w:r>
      <w:r w:rsidR="006479F0" w:rsidRPr="00CB42DC">
        <w:rPr>
          <w:bCs/>
          <w:lang w:val="en-US"/>
        </w:rPr>
        <w:t>, a</w:t>
      </w:r>
      <w:r w:rsidRPr="00CB42DC">
        <w:rPr>
          <w:bCs/>
          <w:lang w:val="en-US"/>
        </w:rPr>
        <w:t>nd this is despite the general trend for larger peaks to be smaller</w:t>
      </w:r>
      <w:r w:rsidR="006479F0" w:rsidRPr="00CB42DC">
        <w:rPr>
          <w:bCs/>
          <w:lang w:val="en-US"/>
        </w:rPr>
        <w:t xml:space="preserve"> (a trend that must always be kept in mind during analysis)</w:t>
      </w:r>
      <w:r w:rsidRPr="00CB42DC">
        <w:rPr>
          <w:bCs/>
          <w:lang w:val="en-US"/>
        </w:rPr>
        <w:t>. Thus, it is likely that there are two doses in that one big peak. This is also supported by the fact that the first marker is indicative of triploidy.</w:t>
      </w:r>
    </w:p>
    <w:p w14:paraId="27262EDC" w14:textId="77777777" w:rsidR="00243111" w:rsidRDefault="00243111" w:rsidP="00FF6150">
      <w:pPr>
        <w:pBdr>
          <w:top w:val="nil"/>
          <w:left w:val="nil"/>
          <w:bottom w:val="nil"/>
          <w:right w:val="nil"/>
          <w:between w:val="nil"/>
        </w:pBdr>
        <w:jc w:val="both"/>
        <w:rPr>
          <w:bCs/>
          <w:lang w:val="en-US"/>
        </w:rPr>
      </w:pPr>
    </w:p>
    <w:p w14:paraId="04EAA139" w14:textId="2279C48B" w:rsidR="007D3434" w:rsidRPr="00CB42DC" w:rsidRDefault="006479F0" w:rsidP="00FF6150">
      <w:pPr>
        <w:pBdr>
          <w:top w:val="nil"/>
          <w:left w:val="nil"/>
          <w:bottom w:val="nil"/>
          <w:right w:val="nil"/>
          <w:between w:val="nil"/>
        </w:pBdr>
        <w:jc w:val="both"/>
        <w:rPr>
          <w:bCs/>
          <w:lang w:val="en-US"/>
        </w:rPr>
      </w:pPr>
      <w:r w:rsidRPr="00CB42DC">
        <w:rPr>
          <w:bCs/>
          <w:lang w:val="en-US"/>
        </w:rPr>
        <w:t xml:space="preserve">Lastly, the third marker (in black) in </w:t>
      </w:r>
      <w:r w:rsidRPr="00CB42DC">
        <w:rPr>
          <w:b/>
          <w:lang w:val="en-US"/>
        </w:rPr>
        <w:t xml:space="preserve">Figure </w:t>
      </w:r>
      <w:r w:rsidR="00230037">
        <w:rPr>
          <w:b/>
          <w:lang w:val="en-US"/>
        </w:rPr>
        <w:t>1</w:t>
      </w:r>
      <w:r w:rsidR="006E14BC">
        <w:rPr>
          <w:b/>
          <w:lang w:val="en-US"/>
        </w:rPr>
        <w:t>1</w:t>
      </w:r>
      <w:r w:rsidRPr="00CB42DC">
        <w:rPr>
          <w:b/>
          <w:lang w:val="en-US"/>
        </w:rPr>
        <w:t>C</w:t>
      </w:r>
      <w:r w:rsidRPr="00CB42DC">
        <w:rPr>
          <w:bCs/>
          <w:lang w:val="en-US"/>
        </w:rPr>
        <w:t xml:space="preserve"> shows three peaks, again indicative of triploidy. Since most markers in multiplex kits come from different chromosomes, it is possible to conclude with confidence that a POC is triploid after observing the same trend of three alleles across several different markers. Also note from this marker that two out of the three peaks originate from the father, confirming the dispermic origin.</w:t>
      </w:r>
    </w:p>
    <w:p w14:paraId="10054A8B" w14:textId="77777777" w:rsidR="00DB4919" w:rsidRPr="00CB42DC" w:rsidRDefault="00DB4919" w:rsidP="00FF6150">
      <w:pPr>
        <w:pBdr>
          <w:top w:val="nil"/>
          <w:left w:val="nil"/>
          <w:bottom w:val="nil"/>
          <w:right w:val="nil"/>
          <w:between w:val="nil"/>
        </w:pBdr>
        <w:jc w:val="both"/>
        <w:rPr>
          <w:bCs/>
          <w:lang w:val="en-US"/>
        </w:rPr>
      </w:pPr>
    </w:p>
    <w:p w14:paraId="36096B79" w14:textId="3475CB1C" w:rsidR="00DB4919" w:rsidRPr="00CB42DC" w:rsidRDefault="00DB4919" w:rsidP="00FF6150">
      <w:pPr>
        <w:pBdr>
          <w:top w:val="nil"/>
          <w:left w:val="nil"/>
          <w:bottom w:val="nil"/>
          <w:right w:val="nil"/>
          <w:between w:val="nil"/>
        </w:pBdr>
        <w:jc w:val="both"/>
        <w:rPr>
          <w:bCs/>
          <w:lang w:val="en-US"/>
        </w:rPr>
      </w:pPr>
      <w:r w:rsidRPr="00CB42DC">
        <w:rPr>
          <w:bCs/>
          <w:lang w:val="en-US"/>
        </w:rPr>
        <w:t xml:space="preserve">[Place </w:t>
      </w:r>
      <w:r w:rsidRPr="00CB42DC">
        <w:rPr>
          <w:b/>
          <w:lang w:val="en-US"/>
        </w:rPr>
        <w:t xml:space="preserve">Figure </w:t>
      </w:r>
      <w:r w:rsidR="00230037">
        <w:rPr>
          <w:b/>
          <w:lang w:val="en-US"/>
        </w:rPr>
        <w:t>1</w:t>
      </w:r>
      <w:r w:rsidR="006E14BC">
        <w:rPr>
          <w:b/>
          <w:lang w:val="en-US"/>
        </w:rPr>
        <w:t>1</w:t>
      </w:r>
      <w:r w:rsidRPr="00CB42DC">
        <w:rPr>
          <w:bCs/>
          <w:lang w:val="en-US"/>
        </w:rPr>
        <w:t xml:space="preserve"> here]</w:t>
      </w:r>
    </w:p>
    <w:p w14:paraId="34AA33B6" w14:textId="11584C16" w:rsidR="00E06B6F" w:rsidRPr="00CB42DC" w:rsidRDefault="00E06B6F" w:rsidP="00FF6150">
      <w:pPr>
        <w:pBdr>
          <w:top w:val="nil"/>
          <w:left w:val="nil"/>
          <w:bottom w:val="nil"/>
          <w:right w:val="nil"/>
          <w:between w:val="nil"/>
        </w:pBdr>
        <w:jc w:val="both"/>
        <w:rPr>
          <w:bCs/>
          <w:lang w:val="en-US"/>
        </w:rPr>
      </w:pPr>
    </w:p>
    <w:p w14:paraId="036B9F4B" w14:textId="5DF4E14E" w:rsidR="00E06B6F" w:rsidRDefault="00B97138" w:rsidP="00FF6150">
      <w:pPr>
        <w:pBdr>
          <w:top w:val="nil"/>
          <w:left w:val="nil"/>
          <w:bottom w:val="nil"/>
          <w:right w:val="nil"/>
          <w:between w:val="nil"/>
        </w:pBdr>
        <w:jc w:val="both"/>
        <w:rPr>
          <w:b/>
          <w:lang w:val="en-US"/>
        </w:rPr>
      </w:pPr>
      <w:r w:rsidRPr="00CB42DC">
        <w:rPr>
          <w:b/>
          <w:lang w:val="en-US"/>
        </w:rPr>
        <w:t>Examples of</w:t>
      </w:r>
      <w:r w:rsidR="00E06B6F" w:rsidRPr="00CB42DC">
        <w:rPr>
          <w:b/>
          <w:lang w:val="en-US"/>
        </w:rPr>
        <w:t xml:space="preserve"> challenging cases</w:t>
      </w:r>
    </w:p>
    <w:p w14:paraId="3F627EE5" w14:textId="77777777" w:rsidR="00243111" w:rsidRPr="00CB42DC" w:rsidRDefault="00243111" w:rsidP="00FF6150">
      <w:pPr>
        <w:pBdr>
          <w:top w:val="nil"/>
          <w:left w:val="nil"/>
          <w:bottom w:val="nil"/>
          <w:right w:val="nil"/>
          <w:between w:val="nil"/>
        </w:pBdr>
        <w:jc w:val="both"/>
        <w:rPr>
          <w:bCs/>
          <w:lang w:val="en-US"/>
        </w:rPr>
      </w:pPr>
    </w:p>
    <w:p w14:paraId="2E2BA4AF" w14:textId="6B8D989E" w:rsidR="00E06B6F" w:rsidRPr="00CB42DC" w:rsidRDefault="003D430D" w:rsidP="00FF6150">
      <w:pPr>
        <w:jc w:val="both"/>
        <w:rPr>
          <w:bCs/>
          <w:lang w:val="en-US"/>
        </w:rPr>
      </w:pPr>
      <w:r w:rsidRPr="00CB42DC">
        <w:rPr>
          <w:bCs/>
          <w:lang w:val="en-US"/>
        </w:rPr>
        <w:t xml:space="preserve">For a number of cases, </w:t>
      </w:r>
      <w:r w:rsidR="003361F6" w:rsidRPr="00CB42DC">
        <w:rPr>
          <w:bCs/>
          <w:lang w:val="en-US"/>
        </w:rPr>
        <w:t>it was</w:t>
      </w:r>
      <w:r w:rsidRPr="00CB42DC">
        <w:rPr>
          <w:bCs/>
          <w:lang w:val="en-US"/>
        </w:rPr>
        <w:t xml:space="preserve"> only </w:t>
      </w:r>
      <w:r w:rsidR="003361F6" w:rsidRPr="00CB42DC">
        <w:rPr>
          <w:bCs/>
          <w:lang w:val="en-US"/>
        </w:rPr>
        <w:t xml:space="preserve">possible to </w:t>
      </w:r>
      <w:r w:rsidRPr="00CB42DC">
        <w:rPr>
          <w:bCs/>
          <w:lang w:val="en-US"/>
        </w:rPr>
        <w:t>arrive at a conclusion by having all three assessments simultaneously - flow, p57</w:t>
      </w:r>
      <w:r w:rsidRPr="00CB42DC">
        <w:rPr>
          <w:bCs/>
          <w:vertAlign w:val="superscript"/>
          <w:lang w:val="en-US"/>
        </w:rPr>
        <w:t>KIP2</w:t>
      </w:r>
      <w:r w:rsidRPr="00CB42DC">
        <w:rPr>
          <w:bCs/>
          <w:lang w:val="en-US"/>
        </w:rPr>
        <w:t xml:space="preserve">, and multiplex genotyping. For example, </w:t>
      </w:r>
      <w:r w:rsidR="00D921C3" w:rsidRPr="00CB42DC">
        <w:rPr>
          <w:bCs/>
          <w:lang w:val="en-US"/>
        </w:rPr>
        <w:t xml:space="preserve">one case (808) was referred as a non-molar miscarriage. </w:t>
      </w:r>
      <w:r w:rsidR="003361F6" w:rsidRPr="00CB42DC">
        <w:rPr>
          <w:bCs/>
          <w:lang w:val="en-US"/>
        </w:rPr>
        <w:t>H</w:t>
      </w:r>
      <w:r w:rsidR="00D921C3" w:rsidRPr="00CB42DC">
        <w:rPr>
          <w:bCs/>
          <w:lang w:val="en-US"/>
        </w:rPr>
        <w:t>istopathological evaluation</w:t>
      </w:r>
      <w:r w:rsidR="003361F6" w:rsidRPr="00CB42DC">
        <w:rPr>
          <w:bCs/>
          <w:lang w:val="en-US"/>
        </w:rPr>
        <w:t xml:space="preserve"> lead to</w:t>
      </w:r>
      <w:r w:rsidR="00D921C3" w:rsidRPr="00CB42DC">
        <w:rPr>
          <w:bCs/>
          <w:lang w:val="en-US"/>
        </w:rPr>
        <w:t xml:space="preserve"> </w:t>
      </w:r>
      <w:r w:rsidR="003361F6" w:rsidRPr="00CB42DC">
        <w:rPr>
          <w:bCs/>
          <w:lang w:val="en-US"/>
        </w:rPr>
        <w:t xml:space="preserve">suspicion </w:t>
      </w:r>
      <w:r w:rsidR="00D921C3" w:rsidRPr="00CB42DC">
        <w:rPr>
          <w:bCs/>
          <w:lang w:val="en-US"/>
        </w:rPr>
        <w:t>of a molar conception</w:t>
      </w:r>
      <w:r w:rsidR="00E06B6F" w:rsidRPr="00CB42DC">
        <w:rPr>
          <w:bCs/>
          <w:lang w:val="en-US"/>
        </w:rPr>
        <w:t xml:space="preserve"> and</w:t>
      </w:r>
      <w:r w:rsidR="00D921C3" w:rsidRPr="00CB42DC">
        <w:rPr>
          <w:bCs/>
          <w:lang w:val="en-US"/>
        </w:rPr>
        <w:t xml:space="preserve"> </w:t>
      </w:r>
      <w:r w:rsidR="00E06B6F" w:rsidRPr="00CB42DC">
        <w:rPr>
          <w:bCs/>
          <w:lang w:val="en-US"/>
        </w:rPr>
        <w:t>g</w:t>
      </w:r>
      <w:r w:rsidR="003361F6" w:rsidRPr="00CB42DC">
        <w:rPr>
          <w:bCs/>
          <w:lang w:val="en-US"/>
        </w:rPr>
        <w:t xml:space="preserve">enotyping </w:t>
      </w:r>
      <w:r w:rsidR="00E06B6F" w:rsidRPr="00CB42DC">
        <w:rPr>
          <w:bCs/>
          <w:lang w:val="en-US"/>
        </w:rPr>
        <w:t xml:space="preserve">analysis of </w:t>
      </w:r>
      <w:r w:rsidR="003361F6" w:rsidRPr="00CB42DC">
        <w:rPr>
          <w:bCs/>
          <w:lang w:val="en-US"/>
        </w:rPr>
        <w:t>the POC</w:t>
      </w:r>
      <w:r w:rsidR="00D921C3" w:rsidRPr="00CB42DC">
        <w:rPr>
          <w:bCs/>
          <w:lang w:val="en-US"/>
        </w:rPr>
        <w:t xml:space="preserve"> </w:t>
      </w:r>
      <w:r w:rsidR="003361F6" w:rsidRPr="00CB42DC">
        <w:rPr>
          <w:bCs/>
          <w:lang w:val="en-US"/>
        </w:rPr>
        <w:t xml:space="preserve">revealed </w:t>
      </w:r>
      <w:r w:rsidR="00D921C3" w:rsidRPr="00CB42DC">
        <w:rPr>
          <w:bCs/>
          <w:lang w:val="en-US"/>
        </w:rPr>
        <w:t>one marker that clearly showed three peaks (two from the father and one from the mother). The p57</w:t>
      </w:r>
      <w:r w:rsidR="004515CF" w:rsidRPr="00FD3B88">
        <w:rPr>
          <w:vertAlign w:val="superscript"/>
          <w:lang w:val="en-US"/>
        </w:rPr>
        <w:t>KIP2</w:t>
      </w:r>
      <w:r w:rsidR="00D921C3" w:rsidRPr="00CB42DC">
        <w:rPr>
          <w:bCs/>
          <w:lang w:val="en-US"/>
        </w:rPr>
        <w:t xml:space="preserve"> results were not conclusive. The flow cytometry analysis revealed a small triploid peak</w:t>
      </w:r>
      <w:r w:rsidR="00972062" w:rsidRPr="00CB42DC">
        <w:rPr>
          <w:bCs/>
          <w:lang w:val="en-US"/>
        </w:rPr>
        <w:t xml:space="preserve"> that w</w:t>
      </w:r>
      <w:r w:rsidR="007543C4" w:rsidRPr="00CB42DC">
        <w:rPr>
          <w:bCs/>
          <w:lang w:val="en-US"/>
        </w:rPr>
        <w:t>as</w:t>
      </w:r>
      <w:r w:rsidR="00D921C3" w:rsidRPr="00CB42DC">
        <w:rPr>
          <w:bCs/>
          <w:lang w:val="en-US"/>
        </w:rPr>
        <w:t xml:space="preserve"> confirmed with FISH analysis</w:t>
      </w:r>
      <w:r w:rsidR="00972062" w:rsidRPr="00CB42DC">
        <w:rPr>
          <w:bCs/>
          <w:lang w:val="en-US"/>
        </w:rPr>
        <w:t xml:space="preserve">, which </w:t>
      </w:r>
      <w:r w:rsidR="00D921C3" w:rsidRPr="00CB42DC">
        <w:rPr>
          <w:bCs/>
          <w:lang w:val="en-US"/>
        </w:rPr>
        <w:t xml:space="preserve">also </w:t>
      </w:r>
      <w:r w:rsidR="003361F6" w:rsidRPr="00CB42DC">
        <w:rPr>
          <w:bCs/>
          <w:lang w:val="en-US"/>
        </w:rPr>
        <w:t>ruled</w:t>
      </w:r>
      <w:r w:rsidR="00D921C3" w:rsidRPr="00CB42DC">
        <w:rPr>
          <w:bCs/>
          <w:lang w:val="en-US"/>
        </w:rPr>
        <w:t xml:space="preserve"> out </w:t>
      </w:r>
      <w:r w:rsidR="00E92925" w:rsidRPr="00CB42DC">
        <w:rPr>
          <w:bCs/>
          <w:lang w:val="en-US"/>
        </w:rPr>
        <w:t>the presence of another diploid cell</w:t>
      </w:r>
      <w:r w:rsidR="00DF4BF9" w:rsidRPr="00CB42DC">
        <w:rPr>
          <w:bCs/>
          <w:lang w:val="en-US"/>
        </w:rPr>
        <w:t>ular population</w:t>
      </w:r>
      <w:r w:rsidR="00D921C3" w:rsidRPr="00CB42DC">
        <w:rPr>
          <w:bCs/>
          <w:lang w:val="en-US"/>
        </w:rPr>
        <w:t xml:space="preserve">. </w:t>
      </w:r>
      <w:r w:rsidR="00972062" w:rsidRPr="00CB42DC">
        <w:rPr>
          <w:bCs/>
          <w:lang w:val="en-US"/>
        </w:rPr>
        <w:t xml:space="preserve">With confirmation from FISH, </w:t>
      </w:r>
      <w:r w:rsidR="003361F6" w:rsidRPr="00CB42DC">
        <w:rPr>
          <w:bCs/>
          <w:lang w:val="en-US"/>
        </w:rPr>
        <w:t>it was possible</w:t>
      </w:r>
      <w:r w:rsidR="00972062" w:rsidRPr="00CB42DC">
        <w:rPr>
          <w:bCs/>
          <w:lang w:val="en-US"/>
        </w:rPr>
        <w:t xml:space="preserve"> to conclude that the POC </w:t>
      </w:r>
      <w:r w:rsidR="00DF4BF9" w:rsidRPr="00CB42DC">
        <w:rPr>
          <w:bCs/>
          <w:lang w:val="en-US"/>
        </w:rPr>
        <w:t xml:space="preserve">is </w:t>
      </w:r>
      <w:r w:rsidR="00972062" w:rsidRPr="00CB42DC">
        <w:rPr>
          <w:bCs/>
          <w:lang w:val="en-US"/>
        </w:rPr>
        <w:t>indeed a triploid dispermic mole.</w:t>
      </w:r>
      <w:r w:rsidRPr="00CB42DC">
        <w:rPr>
          <w:bCs/>
          <w:lang w:val="en-US"/>
        </w:rPr>
        <w:t xml:space="preserve"> </w:t>
      </w:r>
    </w:p>
    <w:p w14:paraId="69439AA1" w14:textId="77777777" w:rsidR="00243111" w:rsidRDefault="00243111" w:rsidP="00FF6150">
      <w:pPr>
        <w:jc w:val="both"/>
        <w:rPr>
          <w:bCs/>
          <w:lang w:val="en-US"/>
        </w:rPr>
      </w:pPr>
    </w:p>
    <w:p w14:paraId="600CB70D" w14:textId="1B2BB955" w:rsidR="003D430D" w:rsidRPr="00CB42DC" w:rsidRDefault="00972062" w:rsidP="00FF6150">
      <w:pPr>
        <w:jc w:val="both"/>
        <w:rPr>
          <w:bCs/>
          <w:lang w:val="en-US"/>
        </w:rPr>
      </w:pPr>
      <w:r w:rsidRPr="00CB42DC">
        <w:rPr>
          <w:bCs/>
          <w:lang w:val="en-US"/>
        </w:rPr>
        <w:t>A</w:t>
      </w:r>
      <w:r w:rsidR="003D430D" w:rsidRPr="00CB42DC">
        <w:rPr>
          <w:bCs/>
          <w:lang w:val="en-US"/>
        </w:rPr>
        <w:t xml:space="preserve">nother case (1192) </w:t>
      </w:r>
      <w:r w:rsidRPr="00CB42DC">
        <w:rPr>
          <w:bCs/>
          <w:lang w:val="en-US"/>
        </w:rPr>
        <w:t xml:space="preserve">was also referred as non-molar miscarriage. </w:t>
      </w:r>
      <w:r w:rsidR="00E320AF" w:rsidRPr="00CB42DC">
        <w:rPr>
          <w:bCs/>
          <w:lang w:val="en-US"/>
        </w:rPr>
        <w:t xml:space="preserve">The CV of this POC were intermingled with maternal tissues and </w:t>
      </w:r>
      <w:r w:rsidR="002A3AD6">
        <w:rPr>
          <w:bCs/>
          <w:lang w:val="en-US"/>
        </w:rPr>
        <w:t xml:space="preserve">were </w:t>
      </w:r>
      <w:r w:rsidR="00E320AF" w:rsidRPr="00CB42DC">
        <w:rPr>
          <w:bCs/>
          <w:lang w:val="en-US"/>
        </w:rPr>
        <w:t xml:space="preserve">highly necrotic as well, making the cleaning process very challenging. Consequently, </w:t>
      </w:r>
      <w:r w:rsidR="003D430D" w:rsidRPr="00CB42DC">
        <w:rPr>
          <w:bCs/>
          <w:lang w:val="en-US"/>
        </w:rPr>
        <w:t xml:space="preserve">the first genotyping analysis showed a high level of maternal contamination, such that every maternal allele </w:t>
      </w:r>
      <w:r w:rsidR="00E352A1" w:rsidRPr="00CB42DC">
        <w:rPr>
          <w:bCs/>
          <w:lang w:val="en-US"/>
        </w:rPr>
        <w:t xml:space="preserve">could </w:t>
      </w:r>
      <w:r w:rsidR="003D430D" w:rsidRPr="00CB42DC">
        <w:rPr>
          <w:bCs/>
          <w:lang w:val="en-US"/>
        </w:rPr>
        <w:t>be seen in the POC (a good indication of possible contamination). Furthermore, the p57</w:t>
      </w:r>
      <w:ins w:id="26" w:author="Author" w:date="2019-09-30T12:59:00Z">
        <w:r w:rsidR="004515CF" w:rsidRPr="00FD3B88">
          <w:rPr>
            <w:vertAlign w:val="superscript"/>
            <w:lang w:val="en-US"/>
          </w:rPr>
          <w:t>KIP2</w:t>
        </w:r>
      </w:ins>
      <w:r w:rsidR="003D430D" w:rsidRPr="00CB42DC">
        <w:rPr>
          <w:bCs/>
          <w:lang w:val="en-US"/>
        </w:rPr>
        <w:t xml:space="preserve"> was unfortunately inconclusive, most likely due to </w:t>
      </w:r>
      <w:r w:rsidR="00CB7B8F" w:rsidRPr="00CB42DC">
        <w:rPr>
          <w:bCs/>
          <w:lang w:val="en-US"/>
        </w:rPr>
        <w:t>the necrotic nature of the tissue</w:t>
      </w:r>
      <w:r w:rsidR="00617A0D">
        <w:rPr>
          <w:bCs/>
          <w:lang w:val="en-US"/>
        </w:rPr>
        <w:t>,</w:t>
      </w:r>
      <w:r w:rsidR="00CB7B8F" w:rsidRPr="00CB42DC">
        <w:rPr>
          <w:bCs/>
          <w:lang w:val="en-US"/>
        </w:rPr>
        <w:t xml:space="preserve"> perhaps </w:t>
      </w:r>
      <w:r w:rsidR="00F73C67" w:rsidRPr="00CB42DC">
        <w:rPr>
          <w:bCs/>
          <w:lang w:val="en-US"/>
        </w:rPr>
        <w:t xml:space="preserve">because of </w:t>
      </w:r>
      <w:r w:rsidR="00CB7B8F" w:rsidRPr="00CB42DC">
        <w:rPr>
          <w:bCs/>
          <w:lang w:val="en-US"/>
        </w:rPr>
        <w:t xml:space="preserve">delayed </w:t>
      </w:r>
      <w:r w:rsidR="000D3A50" w:rsidRPr="00CB42DC">
        <w:rPr>
          <w:bCs/>
          <w:lang w:val="en-US"/>
        </w:rPr>
        <w:t>fixation</w:t>
      </w:r>
      <w:r w:rsidR="003D430D" w:rsidRPr="00CB42DC">
        <w:rPr>
          <w:bCs/>
          <w:lang w:val="en-US"/>
        </w:rPr>
        <w:t xml:space="preserve">. The </w:t>
      </w:r>
      <w:r w:rsidR="003D430D" w:rsidRPr="00CB42DC">
        <w:rPr>
          <w:bCs/>
          <w:lang w:val="en-US"/>
        </w:rPr>
        <w:lastRenderedPageBreak/>
        <w:t>flow cytometry results, however, were indicative of triploidy</w:t>
      </w:r>
      <w:r w:rsidR="00E320AF" w:rsidRPr="00CB42DC">
        <w:rPr>
          <w:bCs/>
          <w:lang w:val="en-US"/>
        </w:rPr>
        <w:t>, which was also confirmed by FISH.</w:t>
      </w:r>
      <w:r w:rsidR="003D430D" w:rsidRPr="00CB42DC">
        <w:rPr>
          <w:bCs/>
          <w:lang w:val="en-US"/>
        </w:rPr>
        <w:t xml:space="preserve"> </w:t>
      </w:r>
      <w:r w:rsidR="003361F6" w:rsidRPr="00CB42DC">
        <w:rPr>
          <w:bCs/>
          <w:lang w:val="en-US"/>
        </w:rPr>
        <w:t xml:space="preserve">The DNA was </w:t>
      </w:r>
      <w:r w:rsidR="003D430D" w:rsidRPr="00CB42DC">
        <w:rPr>
          <w:bCs/>
          <w:lang w:val="en-US"/>
        </w:rPr>
        <w:t>re-extracted with the goal of reducing the level of contamination</w:t>
      </w:r>
      <w:r w:rsidR="00CB7B8F" w:rsidRPr="00CB42DC">
        <w:rPr>
          <w:bCs/>
          <w:lang w:val="en-US"/>
        </w:rPr>
        <w:t xml:space="preserve"> and removing tissues with unclear morphology</w:t>
      </w:r>
      <w:r w:rsidR="00617A0D">
        <w:rPr>
          <w:bCs/>
          <w:lang w:val="en-US"/>
        </w:rPr>
        <w:t>.</w:t>
      </w:r>
      <w:r w:rsidR="003D430D" w:rsidRPr="00CB42DC">
        <w:rPr>
          <w:bCs/>
          <w:lang w:val="en-US"/>
        </w:rPr>
        <w:t xml:space="preserve"> </w:t>
      </w:r>
      <w:r w:rsidR="00617A0D">
        <w:rPr>
          <w:bCs/>
          <w:lang w:val="en-US"/>
        </w:rPr>
        <w:t>Analysis of</w:t>
      </w:r>
      <w:r w:rsidR="00617A0D" w:rsidRPr="00CB42DC">
        <w:rPr>
          <w:bCs/>
          <w:lang w:val="en-US"/>
        </w:rPr>
        <w:t xml:space="preserve"> </w:t>
      </w:r>
      <w:r w:rsidR="00617A0D">
        <w:rPr>
          <w:bCs/>
          <w:lang w:val="en-US"/>
        </w:rPr>
        <w:t xml:space="preserve">the new genotyping results, while accounting for </w:t>
      </w:r>
      <w:r w:rsidR="00E320AF" w:rsidRPr="00CB42DC">
        <w:rPr>
          <w:bCs/>
          <w:lang w:val="en-US"/>
        </w:rPr>
        <w:t>the probable presence of maternal contamination</w:t>
      </w:r>
      <w:r w:rsidR="00617A0D">
        <w:rPr>
          <w:bCs/>
          <w:lang w:val="en-US"/>
        </w:rPr>
        <w:t>,</w:t>
      </w:r>
      <w:r w:rsidR="00E320AF" w:rsidRPr="00CB42DC">
        <w:rPr>
          <w:bCs/>
          <w:lang w:val="en-US"/>
        </w:rPr>
        <w:t xml:space="preserve"> </w:t>
      </w:r>
      <w:r w:rsidR="00617A0D">
        <w:rPr>
          <w:bCs/>
          <w:lang w:val="en-US"/>
        </w:rPr>
        <w:t>allowed us</w:t>
      </w:r>
      <w:r w:rsidR="00E320AF" w:rsidRPr="00CB42DC">
        <w:rPr>
          <w:bCs/>
          <w:lang w:val="en-US"/>
        </w:rPr>
        <w:t xml:space="preserve"> to conclude that the POC was a</w:t>
      </w:r>
      <w:r w:rsidR="003D430D" w:rsidRPr="00CB42DC">
        <w:rPr>
          <w:bCs/>
          <w:lang w:val="en-US"/>
        </w:rPr>
        <w:t xml:space="preserve"> triploid dispermic XXY</w:t>
      </w:r>
      <w:r w:rsidR="00E320AF" w:rsidRPr="00CB42DC">
        <w:rPr>
          <w:bCs/>
          <w:lang w:val="en-US"/>
        </w:rPr>
        <w:t xml:space="preserve"> </w:t>
      </w:r>
      <w:r w:rsidR="00DF4BF9" w:rsidRPr="00CB42DC">
        <w:rPr>
          <w:bCs/>
          <w:lang w:val="en-US"/>
        </w:rPr>
        <w:t>PHM</w:t>
      </w:r>
      <w:r w:rsidR="00E320AF" w:rsidRPr="00CB42DC">
        <w:rPr>
          <w:bCs/>
          <w:lang w:val="en-US"/>
        </w:rPr>
        <w:t>.</w:t>
      </w:r>
    </w:p>
    <w:p w14:paraId="1CB85AF1" w14:textId="77777777" w:rsidR="00243111" w:rsidRDefault="00243111" w:rsidP="00FF6150">
      <w:pPr>
        <w:jc w:val="both"/>
        <w:rPr>
          <w:bCs/>
          <w:lang w:val="en-US"/>
        </w:rPr>
      </w:pPr>
    </w:p>
    <w:p w14:paraId="7ECEACE9" w14:textId="29BA9FE7" w:rsidR="00DA3B1D" w:rsidRPr="00CB42DC" w:rsidRDefault="00C02E11" w:rsidP="00FF6150">
      <w:pPr>
        <w:jc w:val="both"/>
        <w:rPr>
          <w:bCs/>
          <w:lang w:val="en-US"/>
        </w:rPr>
      </w:pPr>
      <w:r w:rsidRPr="00CB42DC">
        <w:rPr>
          <w:b/>
          <w:lang w:val="en-US"/>
        </w:rPr>
        <w:t>Table 4</w:t>
      </w:r>
      <w:r w:rsidRPr="00CB42DC">
        <w:rPr>
          <w:bCs/>
          <w:lang w:val="en-US"/>
        </w:rPr>
        <w:t xml:space="preserve"> outlines </w:t>
      </w:r>
      <w:r w:rsidR="00DA3B1D" w:rsidRPr="00CB42DC">
        <w:rPr>
          <w:bCs/>
          <w:lang w:val="en-US"/>
        </w:rPr>
        <w:t xml:space="preserve">the typical methods used for analysis. </w:t>
      </w:r>
      <w:r w:rsidR="003361F6" w:rsidRPr="00CB42DC">
        <w:rPr>
          <w:bCs/>
          <w:lang w:val="en-US"/>
        </w:rPr>
        <w:t xml:space="preserve">It is </w:t>
      </w:r>
      <w:r w:rsidR="001034D7" w:rsidRPr="00CB42DC">
        <w:rPr>
          <w:bCs/>
          <w:lang w:val="en-US"/>
        </w:rPr>
        <w:t>recommend</w:t>
      </w:r>
      <w:r w:rsidR="003361F6" w:rsidRPr="00CB42DC">
        <w:rPr>
          <w:bCs/>
          <w:lang w:val="en-US"/>
        </w:rPr>
        <w:t>ed</w:t>
      </w:r>
      <w:r w:rsidR="001034D7" w:rsidRPr="00CB42DC">
        <w:rPr>
          <w:bCs/>
          <w:lang w:val="en-US"/>
        </w:rPr>
        <w:t xml:space="preserve"> </w:t>
      </w:r>
      <w:r w:rsidR="003361F6" w:rsidRPr="00CB42DC">
        <w:rPr>
          <w:bCs/>
          <w:lang w:val="en-US"/>
        </w:rPr>
        <w:t xml:space="preserve">to </w:t>
      </w:r>
      <w:r w:rsidR="001034D7" w:rsidRPr="00CB42DC">
        <w:rPr>
          <w:bCs/>
          <w:lang w:val="en-US"/>
        </w:rPr>
        <w:t>use morphological evaluation and p57</w:t>
      </w:r>
      <w:ins w:id="27" w:author="Author" w:date="2019-09-30T12:59:00Z">
        <w:r w:rsidR="004515CF" w:rsidRPr="00FD3B88">
          <w:rPr>
            <w:vertAlign w:val="superscript"/>
            <w:lang w:val="en-US"/>
          </w:rPr>
          <w:t>KIP2</w:t>
        </w:r>
      </w:ins>
      <w:r w:rsidR="001034D7" w:rsidRPr="00CB42DC">
        <w:rPr>
          <w:bCs/>
          <w:lang w:val="en-US"/>
        </w:rPr>
        <w:t xml:space="preserve"> immunohistochemistry on all tissues suspicious of HM and at least one genotyping method. Among genotyping methods, the most informative is multiplex DNA genotyping. When results between different methods are not concordant or </w:t>
      </w:r>
      <w:r w:rsidR="00DE2ED0" w:rsidRPr="00CB42DC">
        <w:rPr>
          <w:bCs/>
          <w:lang w:val="en-US"/>
        </w:rPr>
        <w:t xml:space="preserve">when </w:t>
      </w:r>
      <w:r w:rsidR="001034D7" w:rsidRPr="00CB42DC">
        <w:rPr>
          <w:bCs/>
          <w:lang w:val="en-US"/>
        </w:rPr>
        <w:t xml:space="preserve">some </w:t>
      </w:r>
      <w:r w:rsidR="00AF6EAF" w:rsidRPr="00CB42DC">
        <w:rPr>
          <w:bCs/>
          <w:lang w:val="en-US"/>
        </w:rPr>
        <w:t xml:space="preserve">results </w:t>
      </w:r>
      <w:r w:rsidR="002C6365" w:rsidRPr="00CB42DC">
        <w:rPr>
          <w:bCs/>
          <w:lang w:val="en-US"/>
        </w:rPr>
        <w:t xml:space="preserve">are </w:t>
      </w:r>
      <w:r w:rsidR="001034D7" w:rsidRPr="00CB42DC">
        <w:rPr>
          <w:bCs/>
          <w:lang w:val="en-US"/>
        </w:rPr>
        <w:t xml:space="preserve">inconclusive, other genotyping methods need to be used. </w:t>
      </w:r>
      <w:r w:rsidR="00DA3B1D" w:rsidRPr="00CB42DC">
        <w:rPr>
          <w:bCs/>
          <w:lang w:val="en-US"/>
        </w:rPr>
        <w:t xml:space="preserve">The table demonstrates expected concordant results for each possible </w:t>
      </w:r>
      <w:r w:rsidR="003E1929" w:rsidRPr="00CB42DC">
        <w:rPr>
          <w:bCs/>
          <w:lang w:val="en-US"/>
        </w:rPr>
        <w:t xml:space="preserve">HM type </w:t>
      </w:r>
      <w:r w:rsidR="001034D7" w:rsidRPr="00CB42DC">
        <w:rPr>
          <w:bCs/>
          <w:lang w:val="en-US"/>
        </w:rPr>
        <w:t xml:space="preserve">along with </w:t>
      </w:r>
      <w:r w:rsidR="00F73C67" w:rsidRPr="00CB42DC">
        <w:rPr>
          <w:bCs/>
          <w:lang w:val="en-US"/>
        </w:rPr>
        <w:t>rare exceptions</w:t>
      </w:r>
      <w:r w:rsidR="003E1929" w:rsidRPr="00CB42DC">
        <w:rPr>
          <w:bCs/>
          <w:lang w:val="en-US"/>
        </w:rPr>
        <w:t xml:space="preserve"> </w:t>
      </w:r>
      <w:r w:rsidR="00C879C3" w:rsidRPr="00CB42DC">
        <w:rPr>
          <w:bCs/>
          <w:lang w:val="en-US"/>
        </w:rPr>
        <w:t>and recommendations to solve them</w:t>
      </w:r>
      <w:r w:rsidR="00DA3B1D" w:rsidRPr="00CB42DC">
        <w:rPr>
          <w:bCs/>
          <w:lang w:val="en-US"/>
        </w:rPr>
        <w:t>.</w:t>
      </w:r>
    </w:p>
    <w:p w14:paraId="159F3A2B" w14:textId="18873155" w:rsidR="001C21A7" w:rsidRPr="00CB42DC" w:rsidRDefault="001C21A7" w:rsidP="00FF6150">
      <w:pPr>
        <w:jc w:val="both"/>
        <w:rPr>
          <w:bCs/>
          <w:lang w:val="en-US"/>
        </w:rPr>
      </w:pPr>
    </w:p>
    <w:p w14:paraId="157C35B7" w14:textId="0FE61350" w:rsidR="001C21A7" w:rsidRPr="00CB42DC" w:rsidRDefault="001C21A7" w:rsidP="00FF6150">
      <w:pPr>
        <w:jc w:val="both"/>
        <w:rPr>
          <w:bCs/>
          <w:lang w:val="en-US"/>
        </w:rPr>
      </w:pPr>
      <w:r w:rsidRPr="00CB42DC">
        <w:rPr>
          <w:bCs/>
          <w:lang w:val="en-US"/>
        </w:rPr>
        <w:t xml:space="preserve">[Place </w:t>
      </w:r>
      <w:r w:rsidR="00C02E11" w:rsidRPr="00CB42DC">
        <w:rPr>
          <w:b/>
          <w:lang w:val="en-US"/>
        </w:rPr>
        <w:t>Table 4</w:t>
      </w:r>
      <w:r w:rsidRPr="00CB42DC">
        <w:rPr>
          <w:bCs/>
          <w:lang w:val="en-US"/>
        </w:rPr>
        <w:t xml:space="preserve"> here]</w:t>
      </w:r>
    </w:p>
    <w:p w14:paraId="2567BFFE" w14:textId="77777777" w:rsidR="00243111" w:rsidRPr="00CB42DC" w:rsidRDefault="00243111" w:rsidP="00FF6150">
      <w:pPr>
        <w:jc w:val="both"/>
        <w:rPr>
          <w:bCs/>
          <w:lang w:val="en-US"/>
        </w:rPr>
      </w:pPr>
    </w:p>
    <w:p w14:paraId="6487371A" w14:textId="341DB1D9" w:rsidR="003061DE" w:rsidRPr="00CB42DC" w:rsidRDefault="003061DE" w:rsidP="00FF6150">
      <w:pPr>
        <w:jc w:val="both"/>
        <w:rPr>
          <w:bCs/>
          <w:lang w:val="en-US"/>
        </w:rPr>
      </w:pPr>
      <w:r w:rsidRPr="00CB42DC">
        <w:rPr>
          <w:bCs/>
          <w:lang w:val="en-US"/>
        </w:rPr>
        <w:t xml:space="preserve">To the best of </w:t>
      </w:r>
      <w:r w:rsidR="003361F6" w:rsidRPr="00CB42DC">
        <w:rPr>
          <w:bCs/>
          <w:lang w:val="en-US"/>
        </w:rPr>
        <w:t xml:space="preserve">the authors’ </w:t>
      </w:r>
      <w:r w:rsidRPr="00CB42DC">
        <w:rPr>
          <w:bCs/>
          <w:lang w:val="en-US"/>
        </w:rPr>
        <w:t xml:space="preserve">knowledge, this manuscript is the first to provide detailed protocols for </w:t>
      </w:r>
      <w:r w:rsidR="004B7F4C" w:rsidRPr="00CB42DC">
        <w:rPr>
          <w:bCs/>
          <w:lang w:val="en-US"/>
        </w:rPr>
        <w:t xml:space="preserve">flow cytometry </w:t>
      </w:r>
      <w:r w:rsidR="00114E1F" w:rsidRPr="00CB42DC">
        <w:rPr>
          <w:bCs/>
          <w:lang w:val="en-US"/>
        </w:rPr>
        <w:t>as well as</w:t>
      </w:r>
      <w:r w:rsidR="004B7F4C" w:rsidRPr="00CB42DC">
        <w:rPr>
          <w:bCs/>
          <w:lang w:val="en-US"/>
        </w:rPr>
        <w:t xml:space="preserve"> low-cost and high-quality multiplex microsatellite DNA genotyping of FFPE POC tissues. </w:t>
      </w:r>
      <w:r w:rsidR="003361F6" w:rsidRPr="00CB42DC">
        <w:rPr>
          <w:bCs/>
          <w:lang w:val="en-US"/>
        </w:rPr>
        <w:t>T</w:t>
      </w:r>
      <w:r w:rsidRPr="00CB42DC">
        <w:rPr>
          <w:bCs/>
          <w:lang w:val="en-US"/>
        </w:rPr>
        <w:t xml:space="preserve">he interpretation of the </w:t>
      </w:r>
      <w:r w:rsidR="004B7F4C" w:rsidRPr="00CB42DC">
        <w:rPr>
          <w:bCs/>
          <w:lang w:val="en-US"/>
        </w:rPr>
        <w:t>results</w:t>
      </w:r>
      <w:r w:rsidR="003361F6" w:rsidRPr="00CB42DC">
        <w:rPr>
          <w:bCs/>
          <w:lang w:val="en-US"/>
        </w:rPr>
        <w:t xml:space="preserve"> </w:t>
      </w:r>
      <w:r w:rsidR="00B879E5">
        <w:rPr>
          <w:bCs/>
          <w:lang w:val="en-US"/>
        </w:rPr>
        <w:t>is</w:t>
      </w:r>
      <w:r w:rsidR="00B879E5" w:rsidRPr="00CB42DC">
        <w:rPr>
          <w:bCs/>
          <w:lang w:val="en-US"/>
        </w:rPr>
        <w:t xml:space="preserve"> </w:t>
      </w:r>
      <w:r w:rsidR="003361F6" w:rsidRPr="00CB42DC">
        <w:rPr>
          <w:bCs/>
          <w:lang w:val="en-US"/>
        </w:rPr>
        <w:t>also described</w:t>
      </w:r>
      <w:r w:rsidR="004B7F4C" w:rsidRPr="00CB42DC">
        <w:rPr>
          <w:bCs/>
          <w:lang w:val="en-US"/>
        </w:rPr>
        <w:t xml:space="preserve">, </w:t>
      </w:r>
      <w:r w:rsidR="003361F6" w:rsidRPr="00CB42DC">
        <w:rPr>
          <w:bCs/>
          <w:lang w:val="en-US"/>
        </w:rPr>
        <w:t xml:space="preserve">along with </w:t>
      </w:r>
      <w:r w:rsidR="004B7F4C" w:rsidRPr="00CB42DC">
        <w:rPr>
          <w:bCs/>
          <w:lang w:val="en-US"/>
        </w:rPr>
        <w:t>their troubleshooting and integration with those of other methods to reach accurate conclusions and diagnoses of POC</w:t>
      </w:r>
      <w:r w:rsidR="00114E1F" w:rsidRPr="00CB42DC">
        <w:rPr>
          <w:bCs/>
          <w:lang w:val="en-US"/>
        </w:rPr>
        <w:t>s</w:t>
      </w:r>
      <w:r w:rsidR="004B7F4C" w:rsidRPr="00CB42DC">
        <w:rPr>
          <w:bCs/>
          <w:lang w:val="en-US"/>
        </w:rPr>
        <w:t xml:space="preserve"> and HM</w:t>
      </w:r>
      <w:r w:rsidRPr="00CB42DC">
        <w:rPr>
          <w:bCs/>
          <w:lang w:val="en-US"/>
        </w:rPr>
        <w:t xml:space="preserve">. </w:t>
      </w:r>
      <w:r w:rsidR="00BE6F0B" w:rsidRPr="00CB42DC">
        <w:rPr>
          <w:bCs/>
          <w:lang w:val="en-US"/>
        </w:rPr>
        <w:t xml:space="preserve">The authors </w:t>
      </w:r>
      <w:r w:rsidRPr="00CB42DC">
        <w:rPr>
          <w:bCs/>
          <w:lang w:val="en-US"/>
        </w:rPr>
        <w:t xml:space="preserve">sincerely hope that </w:t>
      </w:r>
      <w:r w:rsidR="00617A0D">
        <w:rPr>
          <w:bCs/>
          <w:lang w:val="en-US"/>
        </w:rPr>
        <w:t>this manuscript</w:t>
      </w:r>
      <w:r w:rsidR="00617A0D" w:rsidRPr="00CB42DC">
        <w:rPr>
          <w:bCs/>
          <w:lang w:val="en-US"/>
        </w:rPr>
        <w:t xml:space="preserve"> </w:t>
      </w:r>
      <w:r w:rsidRPr="00CB42DC">
        <w:rPr>
          <w:bCs/>
          <w:lang w:val="en-US"/>
        </w:rPr>
        <w:t xml:space="preserve">can be helpful for researchers trying to understand this complex entity. </w:t>
      </w:r>
    </w:p>
    <w:p w14:paraId="4C85587E" w14:textId="77777777" w:rsidR="00BE6634" w:rsidRPr="00CB42DC" w:rsidRDefault="00BE6634" w:rsidP="00FF6150">
      <w:pPr>
        <w:jc w:val="both"/>
        <w:rPr>
          <w:b/>
          <w:lang w:val="en-US"/>
        </w:rPr>
      </w:pPr>
    </w:p>
    <w:p w14:paraId="53BFF3E0" w14:textId="75C4A1D5" w:rsidR="008822D2" w:rsidRDefault="001B2C6D" w:rsidP="00FF6150">
      <w:pPr>
        <w:pBdr>
          <w:top w:val="nil"/>
          <w:left w:val="nil"/>
          <w:bottom w:val="nil"/>
          <w:right w:val="nil"/>
          <w:between w:val="nil"/>
        </w:pBdr>
        <w:jc w:val="both"/>
        <w:rPr>
          <w:b/>
          <w:lang w:val="en-US"/>
        </w:rPr>
      </w:pPr>
      <w:r w:rsidRPr="00CB42DC">
        <w:rPr>
          <w:b/>
          <w:lang w:val="en-US"/>
        </w:rPr>
        <w:t xml:space="preserve">ACKNOWLEDGEMENTS: </w:t>
      </w:r>
    </w:p>
    <w:p w14:paraId="63E9F0CF" w14:textId="34CC7DBD" w:rsidR="00AD6E10" w:rsidRPr="00CB42DC" w:rsidRDefault="005B4E8F" w:rsidP="00FF6150">
      <w:pPr>
        <w:pBdr>
          <w:top w:val="nil"/>
          <w:left w:val="nil"/>
          <w:bottom w:val="nil"/>
          <w:right w:val="nil"/>
          <w:between w:val="nil"/>
        </w:pBdr>
        <w:jc w:val="both"/>
        <w:rPr>
          <w:lang w:val="en-US"/>
        </w:rPr>
      </w:pPr>
      <w:r w:rsidRPr="00CB42DC">
        <w:rPr>
          <w:lang w:val="en-US"/>
        </w:rPr>
        <w:t xml:space="preserve">The authors thank </w:t>
      </w:r>
      <w:r w:rsidR="0048471E" w:rsidRPr="00CB42DC">
        <w:rPr>
          <w:lang w:val="en-US"/>
        </w:rPr>
        <w:t xml:space="preserve">Sophie </w:t>
      </w:r>
      <w:proofErr w:type="spellStart"/>
      <w:r w:rsidR="0048471E" w:rsidRPr="00CB42DC">
        <w:rPr>
          <w:lang w:val="en-US"/>
        </w:rPr>
        <w:t>Patrier</w:t>
      </w:r>
      <w:proofErr w:type="spellEnd"/>
      <w:r w:rsidR="0048471E" w:rsidRPr="00CB42DC">
        <w:rPr>
          <w:lang w:val="en-US"/>
        </w:rPr>
        <w:t xml:space="preserve"> and </w:t>
      </w:r>
      <w:r w:rsidRPr="00CB42DC">
        <w:rPr>
          <w:lang w:val="en-US"/>
        </w:rPr>
        <w:t>Marian</w:t>
      </w:r>
      <w:r w:rsidR="006670EB" w:rsidRPr="00CB42DC">
        <w:rPr>
          <w:lang w:val="en-US"/>
        </w:rPr>
        <w:t xml:space="preserve">ne </w:t>
      </w:r>
      <w:proofErr w:type="spellStart"/>
      <w:r w:rsidR="00955D00" w:rsidRPr="00CB42DC">
        <w:rPr>
          <w:lang w:val="en-US"/>
        </w:rPr>
        <w:t>Parésy</w:t>
      </w:r>
      <w:proofErr w:type="spellEnd"/>
      <w:r w:rsidR="00955D00" w:rsidRPr="00CB42DC">
        <w:rPr>
          <w:lang w:val="en-US"/>
        </w:rPr>
        <w:t xml:space="preserve"> </w:t>
      </w:r>
      <w:r w:rsidRPr="00CB42DC">
        <w:rPr>
          <w:lang w:val="en-US"/>
        </w:rPr>
        <w:t>for sharing the original flow cytometry protocol</w:t>
      </w:r>
      <w:r w:rsidR="00D64952" w:rsidRPr="00CB42DC">
        <w:rPr>
          <w:lang w:val="en-US"/>
        </w:rPr>
        <w:t xml:space="preserve">, </w:t>
      </w:r>
      <w:r w:rsidR="00F73C67" w:rsidRPr="00CB42DC">
        <w:rPr>
          <w:lang w:val="en-US"/>
        </w:rPr>
        <w:t xml:space="preserve">and </w:t>
      </w:r>
      <w:r w:rsidR="00D64952" w:rsidRPr="00CB42DC">
        <w:rPr>
          <w:lang w:val="en-US"/>
        </w:rPr>
        <w:t>Promega and Qiagen for providing supplies and reagents</w:t>
      </w:r>
      <w:r w:rsidR="00AD6E10" w:rsidRPr="00CB42DC">
        <w:rPr>
          <w:lang w:val="en-US"/>
        </w:rPr>
        <w:t xml:space="preserve">. This movie was supported by the </w:t>
      </w:r>
      <w:proofErr w:type="spellStart"/>
      <w:r w:rsidR="00AD6E10" w:rsidRPr="00CB42DC">
        <w:rPr>
          <w:lang w:val="en-US"/>
        </w:rPr>
        <w:t>R</w:t>
      </w:r>
      <w:r w:rsidR="00BB1231" w:rsidRPr="00CB42DC">
        <w:rPr>
          <w:lang w:val="en-US"/>
        </w:rPr>
        <w:t>é</w:t>
      </w:r>
      <w:r w:rsidR="00AD6E10" w:rsidRPr="00CB42DC">
        <w:rPr>
          <w:lang w:val="en-US"/>
        </w:rPr>
        <w:t>seau</w:t>
      </w:r>
      <w:proofErr w:type="spellEnd"/>
      <w:r w:rsidR="00AD6E10" w:rsidRPr="00CB42DC">
        <w:rPr>
          <w:lang w:val="en-US"/>
        </w:rPr>
        <w:t xml:space="preserve"> Qu</w:t>
      </w:r>
      <w:r w:rsidR="00BB1231" w:rsidRPr="00CB42DC">
        <w:rPr>
          <w:lang w:val="en-US"/>
        </w:rPr>
        <w:t>é</w:t>
      </w:r>
      <w:r w:rsidR="00AD6E10" w:rsidRPr="00CB42DC">
        <w:rPr>
          <w:lang w:val="en-US"/>
        </w:rPr>
        <w:t>b</w:t>
      </w:r>
      <w:r w:rsidR="00BB1231" w:rsidRPr="00CB42DC">
        <w:rPr>
          <w:lang w:val="en-US"/>
        </w:rPr>
        <w:t>é</w:t>
      </w:r>
      <w:r w:rsidR="00AD6E10" w:rsidRPr="00CB42DC">
        <w:rPr>
          <w:lang w:val="en-US"/>
        </w:rPr>
        <w:t xml:space="preserve">cois </w:t>
      </w:r>
      <w:proofErr w:type="spellStart"/>
      <w:r w:rsidR="00AD6E10" w:rsidRPr="00CB42DC">
        <w:rPr>
          <w:lang w:val="en-US"/>
        </w:rPr>
        <w:t>en</w:t>
      </w:r>
      <w:proofErr w:type="spellEnd"/>
      <w:r w:rsidR="00AD6E10" w:rsidRPr="00CB42DC">
        <w:rPr>
          <w:lang w:val="en-US"/>
        </w:rPr>
        <w:t xml:space="preserve"> Reproduction and the Canadian Institute for Health Research (</w:t>
      </w:r>
      <w:r w:rsidR="00E15F02" w:rsidRPr="00CB42DC">
        <w:rPr>
          <w:lang w:val="en-US"/>
        </w:rPr>
        <w:t>MOP-130364</w:t>
      </w:r>
      <w:r w:rsidR="00AD6E10" w:rsidRPr="00CB42DC">
        <w:rPr>
          <w:lang w:val="en-US"/>
        </w:rPr>
        <w:t>) to R.S.</w:t>
      </w:r>
    </w:p>
    <w:p w14:paraId="243E562A" w14:textId="77777777" w:rsidR="008822D2" w:rsidRPr="00CB42DC" w:rsidRDefault="008822D2" w:rsidP="00FF6150">
      <w:pPr>
        <w:pBdr>
          <w:top w:val="nil"/>
          <w:left w:val="nil"/>
          <w:bottom w:val="nil"/>
          <w:right w:val="nil"/>
          <w:between w:val="nil"/>
        </w:pBdr>
        <w:jc w:val="both"/>
        <w:rPr>
          <w:color w:val="000000"/>
          <w:lang w:val="en-US"/>
        </w:rPr>
      </w:pPr>
    </w:p>
    <w:p w14:paraId="067C401C" w14:textId="46BC7695" w:rsidR="008822D2" w:rsidRDefault="001B2C6D" w:rsidP="00FF6150">
      <w:pPr>
        <w:pBdr>
          <w:top w:val="nil"/>
          <w:left w:val="nil"/>
          <w:bottom w:val="nil"/>
          <w:right w:val="nil"/>
          <w:between w:val="nil"/>
        </w:pBdr>
        <w:jc w:val="both"/>
        <w:rPr>
          <w:b/>
          <w:color w:val="000000"/>
          <w:lang w:val="en-US"/>
        </w:rPr>
      </w:pPr>
      <w:r w:rsidRPr="00CB42DC">
        <w:rPr>
          <w:b/>
          <w:color w:val="000000"/>
          <w:lang w:val="en-US"/>
        </w:rPr>
        <w:t xml:space="preserve">DISCLOSURES: </w:t>
      </w:r>
    </w:p>
    <w:p w14:paraId="67B42426" w14:textId="77777777" w:rsidR="008822D2" w:rsidRPr="00CB42DC" w:rsidRDefault="001B2C6D" w:rsidP="00FF6150">
      <w:pPr>
        <w:jc w:val="both"/>
        <w:rPr>
          <w:lang w:val="en-US"/>
        </w:rPr>
      </w:pPr>
      <w:r w:rsidRPr="00CB42DC">
        <w:rPr>
          <w:lang w:val="en-US"/>
        </w:rPr>
        <w:t>The authors have nothing to disclose.</w:t>
      </w:r>
    </w:p>
    <w:p w14:paraId="04DBA591" w14:textId="77777777" w:rsidR="008822D2" w:rsidRPr="00CB42DC" w:rsidRDefault="008822D2" w:rsidP="00FF6150">
      <w:pPr>
        <w:jc w:val="both"/>
        <w:rPr>
          <w:sz w:val="23"/>
          <w:szCs w:val="23"/>
          <w:lang w:val="en-US"/>
        </w:rPr>
      </w:pPr>
    </w:p>
    <w:p w14:paraId="1ACAF1AC" w14:textId="784701FC" w:rsidR="00B96CC4" w:rsidRPr="00CB42DC" w:rsidRDefault="001B2C6D" w:rsidP="00FF6150">
      <w:pPr>
        <w:jc w:val="both"/>
        <w:rPr>
          <w:b/>
          <w:sz w:val="23"/>
          <w:szCs w:val="23"/>
          <w:lang w:val="en-US"/>
        </w:rPr>
      </w:pPr>
      <w:r w:rsidRPr="00CB42DC">
        <w:rPr>
          <w:b/>
          <w:sz w:val="23"/>
          <w:szCs w:val="23"/>
          <w:lang w:val="en-US"/>
        </w:rPr>
        <w:t>REFERENCES:</w:t>
      </w:r>
    </w:p>
    <w:p w14:paraId="2DB214CC" w14:textId="77777777" w:rsidR="0055005E" w:rsidRPr="0055005E" w:rsidRDefault="00B96CC4" w:rsidP="0055005E">
      <w:pPr>
        <w:pStyle w:val="EndNoteBibliography"/>
        <w:ind w:left="720" w:hanging="720"/>
        <w:rPr>
          <w:noProof/>
        </w:rPr>
      </w:pPr>
      <w:r w:rsidRPr="00CB42DC">
        <w:rPr>
          <w:lang w:val="en-US"/>
        </w:rPr>
        <w:fldChar w:fldCharType="begin"/>
      </w:r>
      <w:r w:rsidRPr="00CB42DC">
        <w:rPr>
          <w:lang w:val="en-US"/>
        </w:rPr>
        <w:instrText xml:space="preserve"> ADDIN EN.REFLIST </w:instrText>
      </w:r>
      <w:r w:rsidRPr="00CB42DC">
        <w:rPr>
          <w:lang w:val="en-US"/>
        </w:rPr>
        <w:fldChar w:fldCharType="separate"/>
      </w:r>
      <w:r w:rsidR="0055005E" w:rsidRPr="0055005E">
        <w:rPr>
          <w:noProof/>
        </w:rPr>
        <w:t>1</w:t>
      </w:r>
      <w:r w:rsidR="0055005E" w:rsidRPr="0055005E">
        <w:rPr>
          <w:noProof/>
        </w:rPr>
        <w:tab/>
        <w:t xml:space="preserve">Szulman, A. E. &amp; Surti, U. The syndromes of hydatidiform mole. II. Morphologic evolution of the complete and partial mole. </w:t>
      </w:r>
      <w:r w:rsidR="0055005E" w:rsidRPr="0055005E">
        <w:rPr>
          <w:i/>
          <w:noProof/>
        </w:rPr>
        <w:t>Am J Obstet Gynecol.</w:t>
      </w:r>
      <w:r w:rsidR="0055005E" w:rsidRPr="0055005E">
        <w:rPr>
          <w:noProof/>
        </w:rPr>
        <w:t xml:space="preserve"> </w:t>
      </w:r>
      <w:r w:rsidR="0055005E" w:rsidRPr="0055005E">
        <w:rPr>
          <w:b/>
          <w:noProof/>
        </w:rPr>
        <w:t>132</w:t>
      </w:r>
      <w:r w:rsidR="0055005E" w:rsidRPr="0055005E">
        <w:rPr>
          <w:noProof/>
        </w:rPr>
        <w:t xml:space="preserve"> (1), 20-27, (1978).</w:t>
      </w:r>
    </w:p>
    <w:p w14:paraId="70013107" w14:textId="77777777" w:rsidR="0055005E" w:rsidRPr="0055005E" w:rsidRDefault="0055005E" w:rsidP="0055005E">
      <w:pPr>
        <w:pStyle w:val="EndNoteBibliography"/>
        <w:ind w:left="720" w:hanging="720"/>
        <w:rPr>
          <w:noProof/>
        </w:rPr>
      </w:pPr>
      <w:r w:rsidRPr="0055005E">
        <w:rPr>
          <w:noProof/>
        </w:rPr>
        <w:t>2</w:t>
      </w:r>
      <w:r w:rsidRPr="0055005E">
        <w:rPr>
          <w:noProof/>
        </w:rPr>
        <w:tab/>
        <w:t>Fukunaga, M.</w:t>
      </w:r>
      <w:r w:rsidRPr="0055005E">
        <w:rPr>
          <w:i/>
          <w:noProof/>
        </w:rPr>
        <w:t xml:space="preserve"> et al.</w:t>
      </w:r>
      <w:r w:rsidRPr="0055005E">
        <w:rPr>
          <w:noProof/>
        </w:rPr>
        <w:t xml:space="preserve"> Interobserver and intraobserver variability in the diagnosis of hydatidiform mole. </w:t>
      </w:r>
      <w:r w:rsidRPr="0055005E">
        <w:rPr>
          <w:i/>
          <w:noProof/>
        </w:rPr>
        <w:t>The American Journal of Surgical Pathology.</w:t>
      </w:r>
      <w:r w:rsidRPr="0055005E">
        <w:rPr>
          <w:noProof/>
        </w:rPr>
        <w:t xml:space="preserve"> </w:t>
      </w:r>
      <w:r w:rsidRPr="0055005E">
        <w:rPr>
          <w:b/>
          <w:noProof/>
        </w:rPr>
        <w:t>29</w:t>
      </w:r>
      <w:r w:rsidRPr="0055005E">
        <w:rPr>
          <w:noProof/>
        </w:rPr>
        <w:t xml:space="preserve"> (7), 942-947, (2005).</w:t>
      </w:r>
    </w:p>
    <w:p w14:paraId="34D536BA" w14:textId="77777777" w:rsidR="0055005E" w:rsidRPr="0055005E" w:rsidRDefault="0055005E" w:rsidP="0055005E">
      <w:pPr>
        <w:pStyle w:val="EndNoteBibliography"/>
        <w:ind w:left="720" w:hanging="720"/>
        <w:rPr>
          <w:noProof/>
        </w:rPr>
      </w:pPr>
      <w:r w:rsidRPr="0055005E">
        <w:rPr>
          <w:noProof/>
        </w:rPr>
        <w:t>3</w:t>
      </w:r>
      <w:r w:rsidRPr="0055005E">
        <w:rPr>
          <w:noProof/>
        </w:rPr>
        <w:tab/>
        <w:t>Gupta, M.</w:t>
      </w:r>
      <w:r w:rsidRPr="0055005E">
        <w:rPr>
          <w:i/>
          <w:noProof/>
        </w:rPr>
        <w:t xml:space="preserve"> et al.</w:t>
      </w:r>
      <w:r w:rsidRPr="0055005E">
        <w:rPr>
          <w:noProof/>
        </w:rPr>
        <w:t xml:space="preserve"> Diagnostic reproducibility of hydatidiform moles: ancillary techniques (p57 immunohistochemistry and molecular genotyping) improve morphologic diagnosis for both recently trained and experienced gynecologic pathologists. </w:t>
      </w:r>
      <w:r w:rsidRPr="0055005E">
        <w:rPr>
          <w:i/>
          <w:noProof/>
        </w:rPr>
        <w:t>The American Journal of Surgical Pathology.</w:t>
      </w:r>
      <w:r w:rsidRPr="0055005E">
        <w:rPr>
          <w:noProof/>
        </w:rPr>
        <w:t xml:space="preserve"> </w:t>
      </w:r>
      <w:r w:rsidRPr="0055005E">
        <w:rPr>
          <w:b/>
          <w:noProof/>
        </w:rPr>
        <w:t>36</w:t>
      </w:r>
      <w:r w:rsidRPr="0055005E">
        <w:rPr>
          <w:noProof/>
        </w:rPr>
        <w:t xml:space="preserve"> (12), 1747-1760, (2012).</w:t>
      </w:r>
    </w:p>
    <w:p w14:paraId="44669D4F" w14:textId="77777777" w:rsidR="0055005E" w:rsidRPr="0055005E" w:rsidRDefault="0055005E" w:rsidP="0055005E">
      <w:pPr>
        <w:pStyle w:val="EndNoteBibliography"/>
        <w:ind w:left="720" w:hanging="720"/>
        <w:rPr>
          <w:noProof/>
        </w:rPr>
      </w:pPr>
      <w:r w:rsidRPr="0055005E">
        <w:rPr>
          <w:noProof/>
        </w:rPr>
        <w:t>4</w:t>
      </w:r>
      <w:r w:rsidRPr="0055005E">
        <w:rPr>
          <w:noProof/>
        </w:rPr>
        <w:tab/>
        <w:t>Howat, A. J.</w:t>
      </w:r>
      <w:r w:rsidRPr="0055005E">
        <w:rPr>
          <w:i/>
          <w:noProof/>
        </w:rPr>
        <w:t xml:space="preserve"> et al.</w:t>
      </w:r>
      <w:r w:rsidRPr="0055005E">
        <w:rPr>
          <w:noProof/>
        </w:rPr>
        <w:t xml:space="preserve"> Can histopathologists reliably diagnose molar pregnancy? </w:t>
      </w:r>
      <w:r w:rsidRPr="0055005E">
        <w:rPr>
          <w:i/>
          <w:noProof/>
        </w:rPr>
        <w:t>Journal of Clinical Pathology.</w:t>
      </w:r>
      <w:r w:rsidRPr="0055005E">
        <w:rPr>
          <w:noProof/>
        </w:rPr>
        <w:t xml:space="preserve"> </w:t>
      </w:r>
      <w:r w:rsidRPr="0055005E">
        <w:rPr>
          <w:b/>
          <w:noProof/>
        </w:rPr>
        <w:t>46</w:t>
      </w:r>
      <w:r w:rsidRPr="0055005E">
        <w:rPr>
          <w:noProof/>
        </w:rPr>
        <w:t xml:space="preserve"> (7), 599-602, (1993).</w:t>
      </w:r>
    </w:p>
    <w:p w14:paraId="35A2A117" w14:textId="77777777" w:rsidR="0055005E" w:rsidRPr="0055005E" w:rsidRDefault="0055005E" w:rsidP="0055005E">
      <w:pPr>
        <w:pStyle w:val="EndNoteBibliography"/>
        <w:ind w:left="720" w:hanging="720"/>
        <w:rPr>
          <w:noProof/>
        </w:rPr>
      </w:pPr>
      <w:r w:rsidRPr="0055005E">
        <w:rPr>
          <w:noProof/>
        </w:rPr>
        <w:lastRenderedPageBreak/>
        <w:t>5</w:t>
      </w:r>
      <w:r w:rsidRPr="0055005E">
        <w:rPr>
          <w:noProof/>
        </w:rPr>
        <w:tab/>
        <w:t>Banet, N.</w:t>
      </w:r>
      <w:r w:rsidRPr="0055005E">
        <w:rPr>
          <w:i/>
          <w:noProof/>
        </w:rPr>
        <w:t xml:space="preserve"> et al.</w:t>
      </w:r>
      <w:r w:rsidRPr="0055005E">
        <w:rPr>
          <w:noProof/>
        </w:rPr>
        <w:t xml:space="preserve"> Characteristics of hydatidiform moles: analysis of a prospective series with p57 immunohistochemistry and molecular genotyping. </w:t>
      </w:r>
      <w:r w:rsidRPr="0055005E">
        <w:rPr>
          <w:i/>
          <w:noProof/>
        </w:rPr>
        <w:t>Modern Pathology.</w:t>
      </w:r>
      <w:r w:rsidRPr="0055005E">
        <w:rPr>
          <w:noProof/>
        </w:rPr>
        <w:t xml:space="preserve"> </w:t>
      </w:r>
      <w:r w:rsidRPr="0055005E">
        <w:rPr>
          <w:b/>
          <w:noProof/>
        </w:rPr>
        <w:t>27</w:t>
      </w:r>
      <w:r w:rsidRPr="0055005E">
        <w:rPr>
          <w:noProof/>
        </w:rPr>
        <w:t xml:space="preserve"> (2), 238-254, (2014).</w:t>
      </w:r>
    </w:p>
    <w:p w14:paraId="635F624E" w14:textId="77777777" w:rsidR="0055005E" w:rsidRPr="0055005E" w:rsidRDefault="0055005E" w:rsidP="0055005E">
      <w:pPr>
        <w:pStyle w:val="EndNoteBibliography"/>
        <w:ind w:left="720" w:hanging="720"/>
        <w:rPr>
          <w:noProof/>
        </w:rPr>
      </w:pPr>
      <w:r w:rsidRPr="0055005E">
        <w:rPr>
          <w:noProof/>
        </w:rPr>
        <w:t>6</w:t>
      </w:r>
      <w:r w:rsidRPr="0055005E">
        <w:rPr>
          <w:noProof/>
        </w:rPr>
        <w:tab/>
        <w:t>Lipata, F.</w:t>
      </w:r>
      <w:r w:rsidRPr="0055005E">
        <w:rPr>
          <w:i/>
          <w:noProof/>
        </w:rPr>
        <w:t xml:space="preserve"> et al.</w:t>
      </w:r>
      <w:r w:rsidRPr="0055005E">
        <w:rPr>
          <w:noProof/>
        </w:rPr>
        <w:t xml:space="preserve"> Precise DNA genotyping diagnosis of hydatidiform mole. </w:t>
      </w:r>
      <w:r w:rsidRPr="0055005E">
        <w:rPr>
          <w:i/>
          <w:noProof/>
        </w:rPr>
        <w:t>Obstet Gynecol.</w:t>
      </w:r>
      <w:r w:rsidRPr="0055005E">
        <w:rPr>
          <w:noProof/>
        </w:rPr>
        <w:t xml:space="preserve"> </w:t>
      </w:r>
      <w:r w:rsidRPr="0055005E">
        <w:rPr>
          <w:b/>
          <w:noProof/>
        </w:rPr>
        <w:t>115</w:t>
      </w:r>
      <w:r w:rsidRPr="0055005E">
        <w:rPr>
          <w:noProof/>
        </w:rPr>
        <w:t xml:space="preserve"> (4), 784-794, (2010).</w:t>
      </w:r>
    </w:p>
    <w:p w14:paraId="2A88F80D" w14:textId="77777777" w:rsidR="0055005E" w:rsidRPr="0055005E" w:rsidRDefault="0055005E" w:rsidP="0055005E">
      <w:pPr>
        <w:pStyle w:val="EndNoteBibliography"/>
        <w:ind w:left="720" w:hanging="720"/>
        <w:rPr>
          <w:noProof/>
        </w:rPr>
      </w:pPr>
      <w:r w:rsidRPr="0055005E">
        <w:rPr>
          <w:noProof/>
        </w:rPr>
        <w:t>7</w:t>
      </w:r>
      <w:r w:rsidRPr="0055005E">
        <w:rPr>
          <w:noProof/>
        </w:rPr>
        <w:tab/>
        <w:t xml:space="preserve">Buza, N. &amp; Hui, P. Partial hydatidiform mole: histologic parameters in correlation with DNA genotyping. </w:t>
      </w:r>
      <w:r w:rsidRPr="0055005E">
        <w:rPr>
          <w:i/>
          <w:noProof/>
        </w:rPr>
        <w:t>Int J Gynecol Pathol.</w:t>
      </w:r>
      <w:r w:rsidRPr="0055005E">
        <w:rPr>
          <w:noProof/>
        </w:rPr>
        <w:t xml:space="preserve"> </w:t>
      </w:r>
      <w:r w:rsidRPr="0055005E">
        <w:rPr>
          <w:b/>
          <w:noProof/>
        </w:rPr>
        <w:t>32</w:t>
      </w:r>
      <w:r w:rsidRPr="0055005E">
        <w:rPr>
          <w:noProof/>
        </w:rPr>
        <w:t xml:space="preserve"> (3), 307-315, (2013).</w:t>
      </w:r>
    </w:p>
    <w:p w14:paraId="27F8FBE5" w14:textId="77777777" w:rsidR="0055005E" w:rsidRPr="0055005E" w:rsidRDefault="0055005E" w:rsidP="0055005E">
      <w:pPr>
        <w:pStyle w:val="EndNoteBibliography"/>
        <w:ind w:left="720" w:hanging="720"/>
        <w:rPr>
          <w:noProof/>
        </w:rPr>
      </w:pPr>
      <w:r w:rsidRPr="0055005E">
        <w:rPr>
          <w:noProof/>
        </w:rPr>
        <w:t>8</w:t>
      </w:r>
      <w:r w:rsidRPr="0055005E">
        <w:rPr>
          <w:noProof/>
        </w:rPr>
        <w:tab/>
        <w:t>Fisher, R. A.</w:t>
      </w:r>
      <w:r w:rsidRPr="0055005E">
        <w:rPr>
          <w:i/>
          <w:noProof/>
        </w:rPr>
        <w:t xml:space="preserve"> et al.</w:t>
      </w:r>
      <w:r w:rsidRPr="0055005E">
        <w:rPr>
          <w:noProof/>
        </w:rPr>
        <w:t xml:space="preserve"> Frequency of heterozygous complete hydatidiform moles, estimated by locus-specific minisatellite and Y chromosome-specific probes. </w:t>
      </w:r>
      <w:r w:rsidRPr="0055005E">
        <w:rPr>
          <w:i/>
          <w:noProof/>
        </w:rPr>
        <w:t>Hum Genet.</w:t>
      </w:r>
      <w:r w:rsidRPr="0055005E">
        <w:rPr>
          <w:noProof/>
        </w:rPr>
        <w:t xml:space="preserve"> </w:t>
      </w:r>
      <w:r w:rsidRPr="0055005E">
        <w:rPr>
          <w:b/>
          <w:noProof/>
        </w:rPr>
        <w:t>82</w:t>
      </w:r>
      <w:r w:rsidRPr="0055005E">
        <w:rPr>
          <w:noProof/>
        </w:rPr>
        <w:t xml:space="preserve"> (3), 259-263, (1989).</w:t>
      </w:r>
    </w:p>
    <w:p w14:paraId="2D95B1F4" w14:textId="77777777" w:rsidR="0055005E" w:rsidRPr="0055005E" w:rsidRDefault="0055005E" w:rsidP="0055005E">
      <w:pPr>
        <w:pStyle w:val="EndNoteBibliography"/>
        <w:ind w:left="720" w:hanging="720"/>
        <w:rPr>
          <w:noProof/>
        </w:rPr>
      </w:pPr>
      <w:r w:rsidRPr="0055005E">
        <w:rPr>
          <w:noProof/>
        </w:rPr>
        <w:t>9</w:t>
      </w:r>
      <w:r w:rsidRPr="0055005E">
        <w:rPr>
          <w:noProof/>
        </w:rPr>
        <w:tab/>
        <w:t>Murdoch, S.</w:t>
      </w:r>
      <w:r w:rsidRPr="0055005E">
        <w:rPr>
          <w:i/>
          <w:noProof/>
        </w:rPr>
        <w:t xml:space="preserve"> et al.</w:t>
      </w:r>
      <w:r w:rsidRPr="0055005E">
        <w:rPr>
          <w:noProof/>
        </w:rPr>
        <w:t xml:space="preserve"> Mutations in NALP7 cause recurrent hydatidiform moles and reproductive wastage in humans. </w:t>
      </w:r>
      <w:r w:rsidRPr="0055005E">
        <w:rPr>
          <w:i/>
          <w:noProof/>
        </w:rPr>
        <w:t>Nature Genetics.</w:t>
      </w:r>
      <w:r w:rsidRPr="0055005E">
        <w:rPr>
          <w:noProof/>
        </w:rPr>
        <w:t xml:space="preserve"> </w:t>
      </w:r>
      <w:r w:rsidRPr="0055005E">
        <w:rPr>
          <w:b/>
          <w:noProof/>
        </w:rPr>
        <w:t>38</w:t>
      </w:r>
      <w:r w:rsidRPr="0055005E">
        <w:rPr>
          <w:noProof/>
        </w:rPr>
        <w:t xml:space="preserve"> (3), 300-302, (2006).</w:t>
      </w:r>
    </w:p>
    <w:p w14:paraId="29B60E62" w14:textId="77777777" w:rsidR="0055005E" w:rsidRPr="0055005E" w:rsidRDefault="0055005E" w:rsidP="0055005E">
      <w:pPr>
        <w:pStyle w:val="EndNoteBibliography"/>
        <w:ind w:left="720" w:hanging="720"/>
        <w:rPr>
          <w:noProof/>
        </w:rPr>
      </w:pPr>
      <w:r w:rsidRPr="0055005E">
        <w:rPr>
          <w:noProof/>
        </w:rPr>
        <w:t>10</w:t>
      </w:r>
      <w:r w:rsidRPr="0055005E">
        <w:rPr>
          <w:noProof/>
        </w:rPr>
        <w:tab/>
        <w:t>Parry, D. A.</w:t>
      </w:r>
      <w:r w:rsidRPr="0055005E">
        <w:rPr>
          <w:i/>
          <w:noProof/>
        </w:rPr>
        <w:t xml:space="preserve"> et al.</w:t>
      </w:r>
      <w:r w:rsidRPr="0055005E">
        <w:rPr>
          <w:noProof/>
        </w:rPr>
        <w:t xml:space="preserve"> Mutations causing familial biparental hydatidiform mole implicate c6orf221 as a possible regulator of genomic imprinting in the human oocyte. </w:t>
      </w:r>
      <w:r w:rsidRPr="0055005E">
        <w:rPr>
          <w:i/>
          <w:noProof/>
        </w:rPr>
        <w:t>American Journal of Human Genetics.</w:t>
      </w:r>
      <w:r w:rsidRPr="0055005E">
        <w:rPr>
          <w:noProof/>
        </w:rPr>
        <w:t xml:space="preserve"> </w:t>
      </w:r>
      <w:r w:rsidRPr="0055005E">
        <w:rPr>
          <w:b/>
          <w:noProof/>
        </w:rPr>
        <w:t>89</w:t>
      </w:r>
      <w:r w:rsidRPr="0055005E">
        <w:rPr>
          <w:noProof/>
        </w:rPr>
        <w:t xml:space="preserve"> (3), 451-458, (2011).</w:t>
      </w:r>
    </w:p>
    <w:p w14:paraId="23207638" w14:textId="77777777" w:rsidR="0055005E" w:rsidRPr="0055005E" w:rsidRDefault="0055005E" w:rsidP="0055005E">
      <w:pPr>
        <w:pStyle w:val="EndNoteBibliography"/>
        <w:ind w:left="720" w:hanging="720"/>
        <w:rPr>
          <w:noProof/>
        </w:rPr>
      </w:pPr>
      <w:r w:rsidRPr="0055005E">
        <w:rPr>
          <w:noProof/>
        </w:rPr>
        <w:t>11</w:t>
      </w:r>
      <w:r w:rsidRPr="0055005E">
        <w:rPr>
          <w:noProof/>
        </w:rPr>
        <w:tab/>
        <w:t xml:space="preserve">Nguyen, N. M. &amp; Slim, R. Genetics and Epigenetics of Recurrent Hydatidiform Moles: Basic Science and Genetic Counselling. </w:t>
      </w:r>
      <w:r w:rsidRPr="0055005E">
        <w:rPr>
          <w:i/>
          <w:noProof/>
        </w:rPr>
        <w:t>Current Obstetrics and Gynecology Reports.</w:t>
      </w:r>
      <w:r w:rsidRPr="0055005E">
        <w:rPr>
          <w:noProof/>
        </w:rPr>
        <w:t xml:space="preserve"> </w:t>
      </w:r>
      <w:r w:rsidRPr="0055005E">
        <w:rPr>
          <w:b/>
          <w:noProof/>
        </w:rPr>
        <w:t>3</w:t>
      </w:r>
      <w:r w:rsidRPr="0055005E">
        <w:rPr>
          <w:noProof/>
        </w:rPr>
        <w:t xml:space="preserve"> 55-64, (2014).</w:t>
      </w:r>
    </w:p>
    <w:p w14:paraId="74B6A32F" w14:textId="77777777" w:rsidR="0055005E" w:rsidRPr="0055005E" w:rsidRDefault="0055005E" w:rsidP="0055005E">
      <w:pPr>
        <w:pStyle w:val="EndNoteBibliography"/>
        <w:ind w:left="720" w:hanging="720"/>
        <w:rPr>
          <w:noProof/>
        </w:rPr>
      </w:pPr>
      <w:r w:rsidRPr="0055005E">
        <w:rPr>
          <w:noProof/>
        </w:rPr>
        <w:t>12</w:t>
      </w:r>
      <w:r w:rsidRPr="0055005E">
        <w:rPr>
          <w:noProof/>
        </w:rPr>
        <w:tab/>
        <w:t xml:space="preserve">Sebire, N. J., Savage, P. M., Seckl, M. J. &amp; Fisher, R. A. Histopathological features of biparental complete hydatidiform moles in women with NLRP7 mutations. </w:t>
      </w:r>
      <w:r w:rsidRPr="0055005E">
        <w:rPr>
          <w:i/>
          <w:noProof/>
        </w:rPr>
        <w:t>Placenta.</w:t>
      </w:r>
      <w:r w:rsidRPr="0055005E">
        <w:rPr>
          <w:noProof/>
        </w:rPr>
        <w:t xml:space="preserve"> </w:t>
      </w:r>
      <w:r w:rsidRPr="0055005E">
        <w:rPr>
          <w:b/>
          <w:noProof/>
        </w:rPr>
        <w:t>34</w:t>
      </w:r>
      <w:r w:rsidRPr="0055005E">
        <w:rPr>
          <w:noProof/>
        </w:rPr>
        <w:t xml:space="preserve"> (1), 50-56, (2013).</w:t>
      </w:r>
    </w:p>
    <w:p w14:paraId="2BAC688B" w14:textId="77777777" w:rsidR="0055005E" w:rsidRPr="0055005E" w:rsidRDefault="0055005E" w:rsidP="0055005E">
      <w:pPr>
        <w:pStyle w:val="EndNoteBibliography"/>
        <w:ind w:left="720" w:hanging="720"/>
        <w:rPr>
          <w:noProof/>
        </w:rPr>
      </w:pPr>
      <w:r w:rsidRPr="0055005E">
        <w:rPr>
          <w:noProof/>
        </w:rPr>
        <w:t>13</w:t>
      </w:r>
      <w:r w:rsidRPr="0055005E">
        <w:rPr>
          <w:noProof/>
        </w:rPr>
        <w:tab/>
        <w:t>Nguyen, N. M.</w:t>
      </w:r>
      <w:r w:rsidRPr="0055005E">
        <w:rPr>
          <w:i/>
          <w:noProof/>
        </w:rPr>
        <w:t xml:space="preserve"> et al.</w:t>
      </w:r>
      <w:r w:rsidRPr="0055005E">
        <w:rPr>
          <w:noProof/>
        </w:rPr>
        <w:t xml:space="preserve"> Comprehensive genotype-phenotype correlations between NLRP7 mutations and the balance between embryonic tissue differentiation and trophoblastic proliferation. </w:t>
      </w:r>
      <w:r w:rsidRPr="0055005E">
        <w:rPr>
          <w:i/>
          <w:noProof/>
        </w:rPr>
        <w:t>Journal of Medical Genetics.</w:t>
      </w:r>
      <w:r w:rsidRPr="0055005E">
        <w:rPr>
          <w:noProof/>
        </w:rPr>
        <w:t xml:space="preserve"> </w:t>
      </w:r>
      <w:r w:rsidRPr="0055005E">
        <w:rPr>
          <w:b/>
          <w:noProof/>
        </w:rPr>
        <w:t>51</w:t>
      </w:r>
      <w:r w:rsidRPr="0055005E">
        <w:rPr>
          <w:noProof/>
        </w:rPr>
        <w:t xml:space="preserve"> (9), 623-634, (2014).</w:t>
      </w:r>
    </w:p>
    <w:p w14:paraId="6375E674" w14:textId="77777777" w:rsidR="0055005E" w:rsidRPr="0055005E" w:rsidRDefault="0055005E" w:rsidP="0055005E">
      <w:pPr>
        <w:pStyle w:val="EndNoteBibliography"/>
        <w:ind w:left="720" w:hanging="720"/>
        <w:rPr>
          <w:noProof/>
        </w:rPr>
      </w:pPr>
      <w:r w:rsidRPr="0055005E">
        <w:rPr>
          <w:noProof/>
        </w:rPr>
        <w:t>14</w:t>
      </w:r>
      <w:r w:rsidRPr="0055005E">
        <w:rPr>
          <w:noProof/>
        </w:rPr>
        <w:tab/>
        <w:t>Brown, L.</w:t>
      </w:r>
      <w:r w:rsidRPr="0055005E">
        <w:rPr>
          <w:i/>
          <w:noProof/>
        </w:rPr>
        <w:t xml:space="preserve"> et al.</w:t>
      </w:r>
      <w:r w:rsidRPr="0055005E">
        <w:rPr>
          <w:noProof/>
        </w:rPr>
        <w:t xml:space="preserve"> Recurrent pregnancy loss in a woman with NLRP7 mutation: not all molar pregnancies can be easily classified as either "partial" or "complete" hydatidiform moles. </w:t>
      </w:r>
      <w:r w:rsidRPr="0055005E">
        <w:rPr>
          <w:i/>
          <w:noProof/>
        </w:rPr>
        <w:t>International Journal of Gynecologic Pathology.</w:t>
      </w:r>
      <w:r w:rsidRPr="0055005E">
        <w:rPr>
          <w:noProof/>
        </w:rPr>
        <w:t xml:space="preserve"> </w:t>
      </w:r>
      <w:r w:rsidRPr="0055005E">
        <w:rPr>
          <w:b/>
          <w:noProof/>
        </w:rPr>
        <w:t>32</w:t>
      </w:r>
      <w:r w:rsidRPr="0055005E">
        <w:rPr>
          <w:noProof/>
        </w:rPr>
        <w:t xml:space="preserve"> (4), 399-405, (2013).</w:t>
      </w:r>
    </w:p>
    <w:p w14:paraId="679B9F3A" w14:textId="77777777" w:rsidR="0055005E" w:rsidRPr="0055005E" w:rsidRDefault="0055005E" w:rsidP="0055005E">
      <w:pPr>
        <w:pStyle w:val="EndNoteBibliography"/>
        <w:ind w:left="720" w:hanging="720"/>
        <w:rPr>
          <w:noProof/>
        </w:rPr>
      </w:pPr>
      <w:r w:rsidRPr="0055005E">
        <w:rPr>
          <w:noProof/>
        </w:rPr>
        <w:t>15</w:t>
      </w:r>
      <w:r w:rsidRPr="0055005E">
        <w:rPr>
          <w:noProof/>
        </w:rPr>
        <w:tab/>
        <w:t xml:space="preserve">Colgan, T. J., Chang, M. C., Nanji, S. &amp; Kolomietz, E. A Reappraisal of the Incidence of Placental Hydatidiform Mole Using Selective Molecular Genotyping. </w:t>
      </w:r>
      <w:r w:rsidRPr="0055005E">
        <w:rPr>
          <w:i/>
          <w:noProof/>
        </w:rPr>
        <w:t>The International Journal of Gynecological Cancer.</w:t>
      </w:r>
      <w:r w:rsidRPr="0055005E">
        <w:rPr>
          <w:noProof/>
        </w:rPr>
        <w:t xml:space="preserve"> </w:t>
      </w:r>
      <w:r w:rsidRPr="0055005E">
        <w:rPr>
          <w:b/>
          <w:noProof/>
        </w:rPr>
        <w:t>26</w:t>
      </w:r>
      <w:r w:rsidRPr="0055005E">
        <w:rPr>
          <w:noProof/>
        </w:rPr>
        <w:t xml:space="preserve"> (7), 1345-1350, (2016).</w:t>
      </w:r>
    </w:p>
    <w:p w14:paraId="56C42B1C" w14:textId="77777777" w:rsidR="0055005E" w:rsidRPr="0055005E" w:rsidRDefault="0055005E" w:rsidP="0055005E">
      <w:pPr>
        <w:pStyle w:val="EndNoteBibliography"/>
        <w:ind w:left="720" w:hanging="720"/>
        <w:rPr>
          <w:noProof/>
        </w:rPr>
      </w:pPr>
      <w:r w:rsidRPr="0055005E">
        <w:rPr>
          <w:noProof/>
        </w:rPr>
        <w:t>16</w:t>
      </w:r>
      <w:r w:rsidRPr="0055005E">
        <w:rPr>
          <w:noProof/>
        </w:rPr>
        <w:tab/>
        <w:t xml:space="preserve">Murphy, K. M., McConnell, T. G., Hafez, M. J., Vang, R. &amp; Ronnett, B. M. Molecular genotyping of hydatidiform moles: analytic validation of a multiplex short tandem repeat assay. </w:t>
      </w:r>
      <w:r w:rsidRPr="0055005E">
        <w:rPr>
          <w:i/>
          <w:noProof/>
        </w:rPr>
        <w:t>The Journal of Molecular Diagnostics.</w:t>
      </w:r>
      <w:r w:rsidRPr="0055005E">
        <w:rPr>
          <w:noProof/>
        </w:rPr>
        <w:t xml:space="preserve"> </w:t>
      </w:r>
      <w:r w:rsidRPr="0055005E">
        <w:rPr>
          <w:b/>
          <w:noProof/>
        </w:rPr>
        <w:t>11</w:t>
      </w:r>
      <w:r w:rsidRPr="0055005E">
        <w:rPr>
          <w:noProof/>
        </w:rPr>
        <w:t xml:space="preserve"> (6), 598-605, (2009).</w:t>
      </w:r>
    </w:p>
    <w:p w14:paraId="796B6465" w14:textId="6E9338CA" w:rsidR="008822D2" w:rsidRPr="002B3F74" w:rsidRDefault="00B96CC4" w:rsidP="00FF6150">
      <w:pPr>
        <w:jc w:val="both"/>
        <w:rPr>
          <w:lang w:val="en-US"/>
        </w:rPr>
      </w:pPr>
      <w:r w:rsidRPr="00CB42DC">
        <w:rPr>
          <w:lang w:val="en-US"/>
        </w:rPr>
        <w:fldChar w:fldCharType="end"/>
      </w:r>
      <w:ins w:id="28" w:author="Author" w:date="2019-09-30T15:53:00Z">
        <w:r w:rsidR="00E71870">
          <w:rPr>
            <w:lang w:val="en-US"/>
          </w:rPr>
          <w:fldChar w:fldCharType="begin"/>
        </w:r>
        <w:r w:rsidR="00E71870">
          <w:rPr>
            <w:lang w:val="en-US"/>
          </w:rPr>
          <w:instrText xml:space="preserve"> ADDIN </w:instrText>
        </w:r>
        <w:r w:rsidR="00E71870">
          <w:rPr>
            <w:lang w:val="en-US"/>
          </w:rPr>
          <w:fldChar w:fldCharType="end"/>
        </w:r>
      </w:ins>
    </w:p>
    <w:sectPr w:rsidR="008822D2" w:rsidRPr="002B3F74" w:rsidSect="001A2660">
      <w:pgSz w:w="12240" w:h="15840"/>
      <w:pgMar w:top="1440" w:right="1440" w:bottom="1440" w:left="1440"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97FFC"/>
    <w:multiLevelType w:val="hybridMultilevel"/>
    <w:tmpl w:val="1DCA52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116130"/>
    <w:multiLevelType w:val="multilevel"/>
    <w:tmpl w:val="89AAD76A"/>
    <w:lvl w:ilvl="0">
      <w:start w:val="1"/>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DD271FC"/>
    <w:multiLevelType w:val="multilevel"/>
    <w:tmpl w:val="B4361F0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165A3F38"/>
    <w:multiLevelType w:val="multilevel"/>
    <w:tmpl w:val="18C496AC"/>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EB6F8C"/>
    <w:multiLevelType w:val="multilevel"/>
    <w:tmpl w:val="4DCE2842"/>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48F47B3"/>
    <w:multiLevelType w:val="hybridMultilevel"/>
    <w:tmpl w:val="ACB2D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EA6690"/>
    <w:multiLevelType w:val="multilevel"/>
    <w:tmpl w:val="E18443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34F150B0"/>
    <w:multiLevelType w:val="multilevel"/>
    <w:tmpl w:val="708E5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43B3621D"/>
    <w:multiLevelType w:val="hybridMultilevel"/>
    <w:tmpl w:val="1DCA52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2619C2"/>
    <w:multiLevelType w:val="multilevel"/>
    <w:tmpl w:val="CF2436CA"/>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3B64715"/>
    <w:multiLevelType w:val="hybridMultilevel"/>
    <w:tmpl w:val="0908D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3D3EC4"/>
    <w:multiLevelType w:val="hybridMultilevel"/>
    <w:tmpl w:val="4280A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362A33"/>
    <w:multiLevelType w:val="hybridMultilevel"/>
    <w:tmpl w:val="4ADA0D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99017DC"/>
    <w:multiLevelType w:val="hybridMultilevel"/>
    <w:tmpl w:val="8730CE52"/>
    <w:lvl w:ilvl="0" w:tplc="589011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6CEA0EFF"/>
    <w:multiLevelType w:val="hybridMultilevel"/>
    <w:tmpl w:val="2272EA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6F7953D8"/>
    <w:multiLevelType w:val="multilevel"/>
    <w:tmpl w:val="935CB356"/>
    <w:lvl w:ilvl="0">
      <w:start w:val="1"/>
      <w:numFmt w:val="decimal"/>
      <w:lvlText w:val="%1."/>
      <w:lvlJc w:val="left"/>
      <w:pPr>
        <w:ind w:left="720" w:hanging="72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3BA680B"/>
    <w:multiLevelType w:val="hybridMultilevel"/>
    <w:tmpl w:val="8B36195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73C14F3"/>
    <w:multiLevelType w:val="multilevel"/>
    <w:tmpl w:val="0ADC1206"/>
    <w:lvl w:ilvl="0">
      <w:start w:val="1"/>
      <w:numFmt w:val="decimal"/>
      <w:lvlText w:val="%1."/>
      <w:lvlJc w:val="left"/>
      <w:pPr>
        <w:ind w:left="720" w:hanging="360"/>
      </w:pPr>
      <w:rPr>
        <w:rFonts w:hint="default"/>
      </w:rPr>
    </w:lvl>
    <w:lvl w:ilvl="1">
      <w:start w:val="9"/>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2"/>
  </w:num>
  <w:num w:numId="3">
    <w:abstractNumId w:val="7"/>
  </w:num>
  <w:num w:numId="4">
    <w:abstractNumId w:val="17"/>
  </w:num>
  <w:num w:numId="5">
    <w:abstractNumId w:val="13"/>
  </w:num>
  <w:num w:numId="6">
    <w:abstractNumId w:val="8"/>
  </w:num>
  <w:num w:numId="7">
    <w:abstractNumId w:val="0"/>
  </w:num>
  <w:num w:numId="8">
    <w:abstractNumId w:val="11"/>
  </w:num>
  <w:num w:numId="9">
    <w:abstractNumId w:val="16"/>
  </w:num>
  <w:num w:numId="10">
    <w:abstractNumId w:val="12"/>
  </w:num>
  <w:num w:numId="11">
    <w:abstractNumId w:val="14"/>
  </w:num>
  <w:num w:numId="12">
    <w:abstractNumId w:val="5"/>
  </w:num>
  <w:num w:numId="13">
    <w:abstractNumId w:val="10"/>
  </w:num>
  <w:num w:numId="14">
    <w:abstractNumId w:val="1"/>
  </w:num>
  <w:num w:numId="15">
    <w:abstractNumId w:val="4"/>
  </w:num>
  <w:num w:numId="16">
    <w:abstractNumId w:val="15"/>
  </w:num>
  <w:num w:numId="17">
    <w:abstractNumId w:val="9"/>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removePersonalInformation/>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ewstpvrpvs8e5dsx5erpz22padtwdrxw2&quot;&gt;My EndNote Library&lt;record-ids&gt;&lt;item&gt;3&lt;/item&gt;&lt;item&gt;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8822D2"/>
    <w:rsid w:val="0000458F"/>
    <w:rsid w:val="00007A83"/>
    <w:rsid w:val="00011AE7"/>
    <w:rsid w:val="00011CAA"/>
    <w:rsid w:val="00013319"/>
    <w:rsid w:val="000158D4"/>
    <w:rsid w:val="00022218"/>
    <w:rsid w:val="000225F9"/>
    <w:rsid w:val="000309A8"/>
    <w:rsid w:val="000313AB"/>
    <w:rsid w:val="000333EC"/>
    <w:rsid w:val="00033CBB"/>
    <w:rsid w:val="00036938"/>
    <w:rsid w:val="00052B2A"/>
    <w:rsid w:val="000544E7"/>
    <w:rsid w:val="00061362"/>
    <w:rsid w:val="000618A3"/>
    <w:rsid w:val="00063AEF"/>
    <w:rsid w:val="0006420A"/>
    <w:rsid w:val="00067461"/>
    <w:rsid w:val="000704A6"/>
    <w:rsid w:val="000808B6"/>
    <w:rsid w:val="00081C8B"/>
    <w:rsid w:val="00082DDA"/>
    <w:rsid w:val="00083FD7"/>
    <w:rsid w:val="00091312"/>
    <w:rsid w:val="000A11B9"/>
    <w:rsid w:val="000A5525"/>
    <w:rsid w:val="000A755F"/>
    <w:rsid w:val="000A7CDC"/>
    <w:rsid w:val="000B272F"/>
    <w:rsid w:val="000B639B"/>
    <w:rsid w:val="000B7BE5"/>
    <w:rsid w:val="000C41FD"/>
    <w:rsid w:val="000C513A"/>
    <w:rsid w:val="000C6292"/>
    <w:rsid w:val="000C6FCE"/>
    <w:rsid w:val="000D3A50"/>
    <w:rsid w:val="000E147A"/>
    <w:rsid w:val="000E3BF3"/>
    <w:rsid w:val="000E7126"/>
    <w:rsid w:val="000E723B"/>
    <w:rsid w:val="000E7AC3"/>
    <w:rsid w:val="000F04EF"/>
    <w:rsid w:val="000F21AA"/>
    <w:rsid w:val="000F31BD"/>
    <w:rsid w:val="000F3A45"/>
    <w:rsid w:val="00101A55"/>
    <w:rsid w:val="001020A0"/>
    <w:rsid w:val="001034D7"/>
    <w:rsid w:val="0010371A"/>
    <w:rsid w:val="00105552"/>
    <w:rsid w:val="00105D01"/>
    <w:rsid w:val="00106112"/>
    <w:rsid w:val="00106AF9"/>
    <w:rsid w:val="00114794"/>
    <w:rsid w:val="00114E1F"/>
    <w:rsid w:val="00116074"/>
    <w:rsid w:val="00122928"/>
    <w:rsid w:val="00124F4A"/>
    <w:rsid w:val="0012530A"/>
    <w:rsid w:val="00130DCA"/>
    <w:rsid w:val="00134A99"/>
    <w:rsid w:val="0013657D"/>
    <w:rsid w:val="00140271"/>
    <w:rsid w:val="001432A5"/>
    <w:rsid w:val="00144E57"/>
    <w:rsid w:val="001468DE"/>
    <w:rsid w:val="00147B1A"/>
    <w:rsid w:val="00152B66"/>
    <w:rsid w:val="001559BC"/>
    <w:rsid w:val="00162AFB"/>
    <w:rsid w:val="00164E5A"/>
    <w:rsid w:val="00172348"/>
    <w:rsid w:val="00173DD0"/>
    <w:rsid w:val="001753C4"/>
    <w:rsid w:val="00176BDB"/>
    <w:rsid w:val="00183081"/>
    <w:rsid w:val="0018346E"/>
    <w:rsid w:val="001836BF"/>
    <w:rsid w:val="00184D37"/>
    <w:rsid w:val="00191840"/>
    <w:rsid w:val="00192C76"/>
    <w:rsid w:val="0019494B"/>
    <w:rsid w:val="001A2660"/>
    <w:rsid w:val="001A3C3C"/>
    <w:rsid w:val="001A66BD"/>
    <w:rsid w:val="001B2266"/>
    <w:rsid w:val="001B270D"/>
    <w:rsid w:val="001B2BA8"/>
    <w:rsid w:val="001B2C6D"/>
    <w:rsid w:val="001B5490"/>
    <w:rsid w:val="001C048A"/>
    <w:rsid w:val="001C067E"/>
    <w:rsid w:val="001C21A7"/>
    <w:rsid w:val="001C21AE"/>
    <w:rsid w:val="001C2C22"/>
    <w:rsid w:val="001C7E30"/>
    <w:rsid w:val="001D1C67"/>
    <w:rsid w:val="001E07F8"/>
    <w:rsid w:val="001E2765"/>
    <w:rsid w:val="001E4ED1"/>
    <w:rsid w:val="001E5285"/>
    <w:rsid w:val="001E6301"/>
    <w:rsid w:val="001F1430"/>
    <w:rsid w:val="001F54FA"/>
    <w:rsid w:val="001F5A8A"/>
    <w:rsid w:val="00210592"/>
    <w:rsid w:val="002112C3"/>
    <w:rsid w:val="0021553C"/>
    <w:rsid w:val="00215FCD"/>
    <w:rsid w:val="002233AD"/>
    <w:rsid w:val="00230037"/>
    <w:rsid w:val="002346F8"/>
    <w:rsid w:val="00234DD7"/>
    <w:rsid w:val="00234F8E"/>
    <w:rsid w:val="00235114"/>
    <w:rsid w:val="0023701B"/>
    <w:rsid w:val="00243111"/>
    <w:rsid w:val="00247055"/>
    <w:rsid w:val="00251007"/>
    <w:rsid w:val="00254128"/>
    <w:rsid w:val="00254832"/>
    <w:rsid w:val="00263EC1"/>
    <w:rsid w:val="00266B36"/>
    <w:rsid w:val="0027121B"/>
    <w:rsid w:val="00272DBE"/>
    <w:rsid w:val="00273467"/>
    <w:rsid w:val="00276066"/>
    <w:rsid w:val="00281121"/>
    <w:rsid w:val="002835C2"/>
    <w:rsid w:val="00284085"/>
    <w:rsid w:val="002859F2"/>
    <w:rsid w:val="002952BB"/>
    <w:rsid w:val="00297BA0"/>
    <w:rsid w:val="002A1187"/>
    <w:rsid w:val="002A292B"/>
    <w:rsid w:val="002A3073"/>
    <w:rsid w:val="002A3AD6"/>
    <w:rsid w:val="002A40CE"/>
    <w:rsid w:val="002A6BAF"/>
    <w:rsid w:val="002B056E"/>
    <w:rsid w:val="002B1088"/>
    <w:rsid w:val="002B3F74"/>
    <w:rsid w:val="002B60C4"/>
    <w:rsid w:val="002B7D01"/>
    <w:rsid w:val="002C224F"/>
    <w:rsid w:val="002C2436"/>
    <w:rsid w:val="002C6365"/>
    <w:rsid w:val="002C7CED"/>
    <w:rsid w:val="002D235D"/>
    <w:rsid w:val="002D3B2B"/>
    <w:rsid w:val="002D6600"/>
    <w:rsid w:val="002F2B76"/>
    <w:rsid w:val="002F365F"/>
    <w:rsid w:val="002F6AC0"/>
    <w:rsid w:val="003030AF"/>
    <w:rsid w:val="003061DE"/>
    <w:rsid w:val="00306E57"/>
    <w:rsid w:val="00310F0C"/>
    <w:rsid w:val="003119BE"/>
    <w:rsid w:val="00321160"/>
    <w:rsid w:val="00322FE4"/>
    <w:rsid w:val="003246D7"/>
    <w:rsid w:val="00327ED9"/>
    <w:rsid w:val="00335BAE"/>
    <w:rsid w:val="003361F6"/>
    <w:rsid w:val="00337B91"/>
    <w:rsid w:val="00340F26"/>
    <w:rsid w:val="003413F9"/>
    <w:rsid w:val="0034777D"/>
    <w:rsid w:val="00350195"/>
    <w:rsid w:val="0035096E"/>
    <w:rsid w:val="00351070"/>
    <w:rsid w:val="00352508"/>
    <w:rsid w:val="0035390E"/>
    <w:rsid w:val="00356EC2"/>
    <w:rsid w:val="003614E5"/>
    <w:rsid w:val="0036296D"/>
    <w:rsid w:val="00367710"/>
    <w:rsid w:val="003717C7"/>
    <w:rsid w:val="003759AB"/>
    <w:rsid w:val="00377DEB"/>
    <w:rsid w:val="003803D4"/>
    <w:rsid w:val="00380C79"/>
    <w:rsid w:val="00383382"/>
    <w:rsid w:val="003849A0"/>
    <w:rsid w:val="0038518C"/>
    <w:rsid w:val="003851DA"/>
    <w:rsid w:val="003856A5"/>
    <w:rsid w:val="0038646E"/>
    <w:rsid w:val="00391810"/>
    <w:rsid w:val="0039539A"/>
    <w:rsid w:val="003A2AEB"/>
    <w:rsid w:val="003A44EB"/>
    <w:rsid w:val="003A6132"/>
    <w:rsid w:val="003A6EE6"/>
    <w:rsid w:val="003B0532"/>
    <w:rsid w:val="003B4B65"/>
    <w:rsid w:val="003B6D09"/>
    <w:rsid w:val="003C1CFC"/>
    <w:rsid w:val="003C2064"/>
    <w:rsid w:val="003C2B28"/>
    <w:rsid w:val="003C74AF"/>
    <w:rsid w:val="003D135E"/>
    <w:rsid w:val="003D430D"/>
    <w:rsid w:val="003D530A"/>
    <w:rsid w:val="003D6DED"/>
    <w:rsid w:val="003D77B1"/>
    <w:rsid w:val="003E013B"/>
    <w:rsid w:val="003E1929"/>
    <w:rsid w:val="003E27A7"/>
    <w:rsid w:val="003F0A9C"/>
    <w:rsid w:val="003F1FA2"/>
    <w:rsid w:val="003F1FAB"/>
    <w:rsid w:val="003F21D1"/>
    <w:rsid w:val="003F40DA"/>
    <w:rsid w:val="003F4F4C"/>
    <w:rsid w:val="004068AF"/>
    <w:rsid w:val="004072DA"/>
    <w:rsid w:val="004129E4"/>
    <w:rsid w:val="0042190C"/>
    <w:rsid w:val="0042321B"/>
    <w:rsid w:val="004234CC"/>
    <w:rsid w:val="00423E3C"/>
    <w:rsid w:val="0042485D"/>
    <w:rsid w:val="00424BEF"/>
    <w:rsid w:val="00427D3C"/>
    <w:rsid w:val="0043054A"/>
    <w:rsid w:val="00432877"/>
    <w:rsid w:val="00437B75"/>
    <w:rsid w:val="00446FCA"/>
    <w:rsid w:val="00450551"/>
    <w:rsid w:val="004515CF"/>
    <w:rsid w:val="00454E6D"/>
    <w:rsid w:val="0045640F"/>
    <w:rsid w:val="0045745B"/>
    <w:rsid w:val="00460B18"/>
    <w:rsid w:val="00461BFE"/>
    <w:rsid w:val="00463D92"/>
    <w:rsid w:val="00464DA4"/>
    <w:rsid w:val="004658F3"/>
    <w:rsid w:val="004703AF"/>
    <w:rsid w:val="00470E86"/>
    <w:rsid w:val="0047357E"/>
    <w:rsid w:val="00476236"/>
    <w:rsid w:val="0048471E"/>
    <w:rsid w:val="00486854"/>
    <w:rsid w:val="0049006F"/>
    <w:rsid w:val="004903B2"/>
    <w:rsid w:val="00490475"/>
    <w:rsid w:val="00491B73"/>
    <w:rsid w:val="004A0250"/>
    <w:rsid w:val="004A1608"/>
    <w:rsid w:val="004A1BC6"/>
    <w:rsid w:val="004A3120"/>
    <w:rsid w:val="004A4FA5"/>
    <w:rsid w:val="004A58F6"/>
    <w:rsid w:val="004B17D4"/>
    <w:rsid w:val="004B1A47"/>
    <w:rsid w:val="004B247F"/>
    <w:rsid w:val="004B26F5"/>
    <w:rsid w:val="004B3755"/>
    <w:rsid w:val="004B4C77"/>
    <w:rsid w:val="004B50D9"/>
    <w:rsid w:val="004B624C"/>
    <w:rsid w:val="004B66AC"/>
    <w:rsid w:val="004B7179"/>
    <w:rsid w:val="004B7F4C"/>
    <w:rsid w:val="004C2463"/>
    <w:rsid w:val="004C34D2"/>
    <w:rsid w:val="004D2A56"/>
    <w:rsid w:val="004D5D49"/>
    <w:rsid w:val="004D6AD7"/>
    <w:rsid w:val="004D73E3"/>
    <w:rsid w:val="004D7BB1"/>
    <w:rsid w:val="004E0BE2"/>
    <w:rsid w:val="004F2F46"/>
    <w:rsid w:val="004F4736"/>
    <w:rsid w:val="004F5827"/>
    <w:rsid w:val="004F79FF"/>
    <w:rsid w:val="005005C1"/>
    <w:rsid w:val="00500EF0"/>
    <w:rsid w:val="00506092"/>
    <w:rsid w:val="00507600"/>
    <w:rsid w:val="0051083B"/>
    <w:rsid w:val="005130CF"/>
    <w:rsid w:val="0051617D"/>
    <w:rsid w:val="005179F9"/>
    <w:rsid w:val="00517D06"/>
    <w:rsid w:val="005208EF"/>
    <w:rsid w:val="00520C34"/>
    <w:rsid w:val="00522393"/>
    <w:rsid w:val="00522476"/>
    <w:rsid w:val="00523593"/>
    <w:rsid w:val="005248F7"/>
    <w:rsid w:val="005320E3"/>
    <w:rsid w:val="005353E2"/>
    <w:rsid w:val="005377B4"/>
    <w:rsid w:val="00543806"/>
    <w:rsid w:val="0054558E"/>
    <w:rsid w:val="00545AD6"/>
    <w:rsid w:val="005462AA"/>
    <w:rsid w:val="00547EE7"/>
    <w:rsid w:val="0055005E"/>
    <w:rsid w:val="005539CD"/>
    <w:rsid w:val="00555E14"/>
    <w:rsid w:val="00560980"/>
    <w:rsid w:val="00573127"/>
    <w:rsid w:val="0057315C"/>
    <w:rsid w:val="0058165F"/>
    <w:rsid w:val="00590B78"/>
    <w:rsid w:val="005918F5"/>
    <w:rsid w:val="005970FF"/>
    <w:rsid w:val="0059723B"/>
    <w:rsid w:val="005A5D14"/>
    <w:rsid w:val="005A601C"/>
    <w:rsid w:val="005B07A3"/>
    <w:rsid w:val="005B2B6F"/>
    <w:rsid w:val="005B349E"/>
    <w:rsid w:val="005B3F6A"/>
    <w:rsid w:val="005B4B88"/>
    <w:rsid w:val="005B4E8F"/>
    <w:rsid w:val="005C2DCB"/>
    <w:rsid w:val="005C4A88"/>
    <w:rsid w:val="005D04C1"/>
    <w:rsid w:val="005D69D0"/>
    <w:rsid w:val="005E1B94"/>
    <w:rsid w:val="005E4F93"/>
    <w:rsid w:val="005E5DCC"/>
    <w:rsid w:val="005F1714"/>
    <w:rsid w:val="005F2528"/>
    <w:rsid w:val="005F3A21"/>
    <w:rsid w:val="00600B9F"/>
    <w:rsid w:val="006011DB"/>
    <w:rsid w:val="00606011"/>
    <w:rsid w:val="0061094E"/>
    <w:rsid w:val="00615E30"/>
    <w:rsid w:val="00616C1E"/>
    <w:rsid w:val="00617274"/>
    <w:rsid w:val="00617A0D"/>
    <w:rsid w:val="00620544"/>
    <w:rsid w:val="00625961"/>
    <w:rsid w:val="00631DFE"/>
    <w:rsid w:val="00633A4F"/>
    <w:rsid w:val="006375E2"/>
    <w:rsid w:val="00644DA8"/>
    <w:rsid w:val="006479F0"/>
    <w:rsid w:val="0065232B"/>
    <w:rsid w:val="006525F3"/>
    <w:rsid w:val="00652B20"/>
    <w:rsid w:val="00654B78"/>
    <w:rsid w:val="00655410"/>
    <w:rsid w:val="00655DDD"/>
    <w:rsid w:val="0065773C"/>
    <w:rsid w:val="00660BD7"/>
    <w:rsid w:val="00661067"/>
    <w:rsid w:val="00661724"/>
    <w:rsid w:val="00661749"/>
    <w:rsid w:val="006617AB"/>
    <w:rsid w:val="00662462"/>
    <w:rsid w:val="006670EB"/>
    <w:rsid w:val="00671156"/>
    <w:rsid w:val="0067395E"/>
    <w:rsid w:val="00673BED"/>
    <w:rsid w:val="00674A4B"/>
    <w:rsid w:val="006765D4"/>
    <w:rsid w:val="00683C75"/>
    <w:rsid w:val="006849AF"/>
    <w:rsid w:val="00687C7B"/>
    <w:rsid w:val="00691AEA"/>
    <w:rsid w:val="00693A19"/>
    <w:rsid w:val="00694563"/>
    <w:rsid w:val="0069634D"/>
    <w:rsid w:val="006A08DF"/>
    <w:rsid w:val="006A15EB"/>
    <w:rsid w:val="006A1A1C"/>
    <w:rsid w:val="006A1E5E"/>
    <w:rsid w:val="006A2785"/>
    <w:rsid w:val="006A4821"/>
    <w:rsid w:val="006A770C"/>
    <w:rsid w:val="006B46FE"/>
    <w:rsid w:val="006B5C23"/>
    <w:rsid w:val="006B7328"/>
    <w:rsid w:val="006C0764"/>
    <w:rsid w:val="006C40BF"/>
    <w:rsid w:val="006D2286"/>
    <w:rsid w:val="006D284F"/>
    <w:rsid w:val="006D30F0"/>
    <w:rsid w:val="006D37A1"/>
    <w:rsid w:val="006D653B"/>
    <w:rsid w:val="006E14BC"/>
    <w:rsid w:val="006E172A"/>
    <w:rsid w:val="006E419E"/>
    <w:rsid w:val="006E66E0"/>
    <w:rsid w:val="006F2137"/>
    <w:rsid w:val="006F22AE"/>
    <w:rsid w:val="006F436A"/>
    <w:rsid w:val="006F6CDD"/>
    <w:rsid w:val="006F7020"/>
    <w:rsid w:val="006F7664"/>
    <w:rsid w:val="0070055B"/>
    <w:rsid w:val="00706B09"/>
    <w:rsid w:val="00710C22"/>
    <w:rsid w:val="0071137F"/>
    <w:rsid w:val="007113CD"/>
    <w:rsid w:val="0071172E"/>
    <w:rsid w:val="007124CB"/>
    <w:rsid w:val="007153A4"/>
    <w:rsid w:val="00720D3D"/>
    <w:rsid w:val="00721D77"/>
    <w:rsid w:val="00724984"/>
    <w:rsid w:val="00730182"/>
    <w:rsid w:val="00730B5A"/>
    <w:rsid w:val="00733393"/>
    <w:rsid w:val="00735BF9"/>
    <w:rsid w:val="0074306C"/>
    <w:rsid w:val="00743AB1"/>
    <w:rsid w:val="0074468B"/>
    <w:rsid w:val="00746A5A"/>
    <w:rsid w:val="0075018A"/>
    <w:rsid w:val="00753A59"/>
    <w:rsid w:val="007543C4"/>
    <w:rsid w:val="00756BD5"/>
    <w:rsid w:val="00761961"/>
    <w:rsid w:val="00761B49"/>
    <w:rsid w:val="00771169"/>
    <w:rsid w:val="00772B22"/>
    <w:rsid w:val="00773E45"/>
    <w:rsid w:val="00777DA5"/>
    <w:rsid w:val="00781E9A"/>
    <w:rsid w:val="0078245F"/>
    <w:rsid w:val="0078305C"/>
    <w:rsid w:val="00784FB5"/>
    <w:rsid w:val="00785C62"/>
    <w:rsid w:val="00786E17"/>
    <w:rsid w:val="00790ED4"/>
    <w:rsid w:val="0079109E"/>
    <w:rsid w:val="00792C4C"/>
    <w:rsid w:val="007952B1"/>
    <w:rsid w:val="00796907"/>
    <w:rsid w:val="007A149A"/>
    <w:rsid w:val="007A29B3"/>
    <w:rsid w:val="007A3E36"/>
    <w:rsid w:val="007A481F"/>
    <w:rsid w:val="007A7B5D"/>
    <w:rsid w:val="007B0FF4"/>
    <w:rsid w:val="007B20E2"/>
    <w:rsid w:val="007B3156"/>
    <w:rsid w:val="007C0105"/>
    <w:rsid w:val="007C3946"/>
    <w:rsid w:val="007C548D"/>
    <w:rsid w:val="007C5B38"/>
    <w:rsid w:val="007C6C60"/>
    <w:rsid w:val="007D1EAB"/>
    <w:rsid w:val="007D3434"/>
    <w:rsid w:val="007D6E43"/>
    <w:rsid w:val="007E1E5C"/>
    <w:rsid w:val="007E5509"/>
    <w:rsid w:val="007E7928"/>
    <w:rsid w:val="007F139A"/>
    <w:rsid w:val="007F2EA3"/>
    <w:rsid w:val="00800A53"/>
    <w:rsid w:val="00803943"/>
    <w:rsid w:val="00811211"/>
    <w:rsid w:val="008161B1"/>
    <w:rsid w:val="00823EAC"/>
    <w:rsid w:val="008247C8"/>
    <w:rsid w:val="008270C0"/>
    <w:rsid w:val="00827F74"/>
    <w:rsid w:val="008302FF"/>
    <w:rsid w:val="0083041C"/>
    <w:rsid w:val="00830F63"/>
    <w:rsid w:val="00831E81"/>
    <w:rsid w:val="008337A0"/>
    <w:rsid w:val="00834F2F"/>
    <w:rsid w:val="0083511F"/>
    <w:rsid w:val="00835F41"/>
    <w:rsid w:val="00837173"/>
    <w:rsid w:val="0083761A"/>
    <w:rsid w:val="008434D6"/>
    <w:rsid w:val="008458B2"/>
    <w:rsid w:val="00851676"/>
    <w:rsid w:val="00851A9C"/>
    <w:rsid w:val="008537D2"/>
    <w:rsid w:val="00857DF8"/>
    <w:rsid w:val="00860E9A"/>
    <w:rsid w:val="008637D2"/>
    <w:rsid w:val="0086390F"/>
    <w:rsid w:val="008640C8"/>
    <w:rsid w:val="00864367"/>
    <w:rsid w:val="00865A44"/>
    <w:rsid w:val="00874C85"/>
    <w:rsid w:val="00875110"/>
    <w:rsid w:val="00880A46"/>
    <w:rsid w:val="00881C73"/>
    <w:rsid w:val="008822D2"/>
    <w:rsid w:val="00883DD5"/>
    <w:rsid w:val="008851D2"/>
    <w:rsid w:val="00886C0D"/>
    <w:rsid w:val="008906F1"/>
    <w:rsid w:val="00894103"/>
    <w:rsid w:val="008A3053"/>
    <w:rsid w:val="008A41E9"/>
    <w:rsid w:val="008A5621"/>
    <w:rsid w:val="008A573C"/>
    <w:rsid w:val="008B471F"/>
    <w:rsid w:val="008B71E6"/>
    <w:rsid w:val="008C08FE"/>
    <w:rsid w:val="008C39E3"/>
    <w:rsid w:val="008C3DDD"/>
    <w:rsid w:val="008C459B"/>
    <w:rsid w:val="008C5243"/>
    <w:rsid w:val="008C6C2F"/>
    <w:rsid w:val="008D16DE"/>
    <w:rsid w:val="008D1EDD"/>
    <w:rsid w:val="008D56E4"/>
    <w:rsid w:val="008E15D9"/>
    <w:rsid w:val="008E2813"/>
    <w:rsid w:val="008F4AA4"/>
    <w:rsid w:val="008F59DD"/>
    <w:rsid w:val="008F6E87"/>
    <w:rsid w:val="00900870"/>
    <w:rsid w:val="00901509"/>
    <w:rsid w:val="009034D8"/>
    <w:rsid w:val="00904710"/>
    <w:rsid w:val="00906E94"/>
    <w:rsid w:val="00907329"/>
    <w:rsid w:val="009075A3"/>
    <w:rsid w:val="0090766E"/>
    <w:rsid w:val="00910095"/>
    <w:rsid w:val="009119FA"/>
    <w:rsid w:val="00912CD1"/>
    <w:rsid w:val="009165A2"/>
    <w:rsid w:val="00917795"/>
    <w:rsid w:val="00917915"/>
    <w:rsid w:val="0092441A"/>
    <w:rsid w:val="00924A17"/>
    <w:rsid w:val="009265FB"/>
    <w:rsid w:val="00932716"/>
    <w:rsid w:val="009413E9"/>
    <w:rsid w:val="0094669E"/>
    <w:rsid w:val="0094674A"/>
    <w:rsid w:val="009468D7"/>
    <w:rsid w:val="00950F46"/>
    <w:rsid w:val="009519E9"/>
    <w:rsid w:val="00951E30"/>
    <w:rsid w:val="00951EEE"/>
    <w:rsid w:val="0095227F"/>
    <w:rsid w:val="00955D00"/>
    <w:rsid w:val="00956066"/>
    <w:rsid w:val="0095662D"/>
    <w:rsid w:val="0095788F"/>
    <w:rsid w:val="00963673"/>
    <w:rsid w:val="00963779"/>
    <w:rsid w:val="00967CA7"/>
    <w:rsid w:val="00972062"/>
    <w:rsid w:val="00972550"/>
    <w:rsid w:val="00975225"/>
    <w:rsid w:val="009755CA"/>
    <w:rsid w:val="00977E86"/>
    <w:rsid w:val="0098274D"/>
    <w:rsid w:val="009848C0"/>
    <w:rsid w:val="00985702"/>
    <w:rsid w:val="00985F24"/>
    <w:rsid w:val="00987690"/>
    <w:rsid w:val="00987E86"/>
    <w:rsid w:val="009937EF"/>
    <w:rsid w:val="0099490E"/>
    <w:rsid w:val="009964BD"/>
    <w:rsid w:val="009A5546"/>
    <w:rsid w:val="009A5AE4"/>
    <w:rsid w:val="009A68D8"/>
    <w:rsid w:val="009B06C2"/>
    <w:rsid w:val="009B1BF5"/>
    <w:rsid w:val="009C03F6"/>
    <w:rsid w:val="009C13AC"/>
    <w:rsid w:val="009C6E75"/>
    <w:rsid w:val="009C6F4B"/>
    <w:rsid w:val="009D3A5A"/>
    <w:rsid w:val="009D56FE"/>
    <w:rsid w:val="009D5C47"/>
    <w:rsid w:val="009E032F"/>
    <w:rsid w:val="009E1465"/>
    <w:rsid w:val="009E18C8"/>
    <w:rsid w:val="009E52FC"/>
    <w:rsid w:val="009E7169"/>
    <w:rsid w:val="009E7D8E"/>
    <w:rsid w:val="009F0403"/>
    <w:rsid w:val="009F32E3"/>
    <w:rsid w:val="009F66E1"/>
    <w:rsid w:val="009F6E73"/>
    <w:rsid w:val="009F7B10"/>
    <w:rsid w:val="00A0292A"/>
    <w:rsid w:val="00A07D45"/>
    <w:rsid w:val="00A07DF1"/>
    <w:rsid w:val="00A16C4A"/>
    <w:rsid w:val="00A170CC"/>
    <w:rsid w:val="00A17D83"/>
    <w:rsid w:val="00A31150"/>
    <w:rsid w:val="00A31C61"/>
    <w:rsid w:val="00A34B8F"/>
    <w:rsid w:val="00A35354"/>
    <w:rsid w:val="00A367A5"/>
    <w:rsid w:val="00A36DEA"/>
    <w:rsid w:val="00A40D4D"/>
    <w:rsid w:val="00A41D8C"/>
    <w:rsid w:val="00A43526"/>
    <w:rsid w:val="00A442DF"/>
    <w:rsid w:val="00A4504D"/>
    <w:rsid w:val="00A45392"/>
    <w:rsid w:val="00A46477"/>
    <w:rsid w:val="00A476EC"/>
    <w:rsid w:val="00A5007D"/>
    <w:rsid w:val="00A511F9"/>
    <w:rsid w:val="00A5131A"/>
    <w:rsid w:val="00A5285D"/>
    <w:rsid w:val="00A57351"/>
    <w:rsid w:val="00A607BF"/>
    <w:rsid w:val="00A656FF"/>
    <w:rsid w:val="00A717F0"/>
    <w:rsid w:val="00A74DF3"/>
    <w:rsid w:val="00A7640F"/>
    <w:rsid w:val="00A76532"/>
    <w:rsid w:val="00A812E0"/>
    <w:rsid w:val="00A8277F"/>
    <w:rsid w:val="00A83196"/>
    <w:rsid w:val="00A8393E"/>
    <w:rsid w:val="00A83C15"/>
    <w:rsid w:val="00A85591"/>
    <w:rsid w:val="00A87EF5"/>
    <w:rsid w:val="00A90BD3"/>
    <w:rsid w:val="00A91D82"/>
    <w:rsid w:val="00A9336D"/>
    <w:rsid w:val="00A93CC8"/>
    <w:rsid w:val="00A93E94"/>
    <w:rsid w:val="00A9417D"/>
    <w:rsid w:val="00A94D4A"/>
    <w:rsid w:val="00A95491"/>
    <w:rsid w:val="00A95F83"/>
    <w:rsid w:val="00AA16CD"/>
    <w:rsid w:val="00AA24E7"/>
    <w:rsid w:val="00AA33C5"/>
    <w:rsid w:val="00AA5D35"/>
    <w:rsid w:val="00AB1D55"/>
    <w:rsid w:val="00AB3485"/>
    <w:rsid w:val="00AB3925"/>
    <w:rsid w:val="00AB4DBF"/>
    <w:rsid w:val="00AB4F6E"/>
    <w:rsid w:val="00AB4FD7"/>
    <w:rsid w:val="00AB5C37"/>
    <w:rsid w:val="00AB7C06"/>
    <w:rsid w:val="00AC44E6"/>
    <w:rsid w:val="00AD46CF"/>
    <w:rsid w:val="00AD6E10"/>
    <w:rsid w:val="00AE50AE"/>
    <w:rsid w:val="00AE7CCD"/>
    <w:rsid w:val="00AF5AC9"/>
    <w:rsid w:val="00AF6EAF"/>
    <w:rsid w:val="00AF7718"/>
    <w:rsid w:val="00AF7AFE"/>
    <w:rsid w:val="00B04BE2"/>
    <w:rsid w:val="00B06E0A"/>
    <w:rsid w:val="00B10650"/>
    <w:rsid w:val="00B12062"/>
    <w:rsid w:val="00B13C81"/>
    <w:rsid w:val="00B15984"/>
    <w:rsid w:val="00B168CC"/>
    <w:rsid w:val="00B25324"/>
    <w:rsid w:val="00B26736"/>
    <w:rsid w:val="00B31A63"/>
    <w:rsid w:val="00B350EC"/>
    <w:rsid w:val="00B4291E"/>
    <w:rsid w:val="00B43D87"/>
    <w:rsid w:val="00B453D6"/>
    <w:rsid w:val="00B4587A"/>
    <w:rsid w:val="00B4614E"/>
    <w:rsid w:val="00B46A75"/>
    <w:rsid w:val="00B47915"/>
    <w:rsid w:val="00B53966"/>
    <w:rsid w:val="00B57469"/>
    <w:rsid w:val="00B57656"/>
    <w:rsid w:val="00B5799A"/>
    <w:rsid w:val="00B63FA8"/>
    <w:rsid w:val="00B662A5"/>
    <w:rsid w:val="00B667CF"/>
    <w:rsid w:val="00B84DF2"/>
    <w:rsid w:val="00B85727"/>
    <w:rsid w:val="00B87040"/>
    <w:rsid w:val="00B879E5"/>
    <w:rsid w:val="00B87DA3"/>
    <w:rsid w:val="00B92FBF"/>
    <w:rsid w:val="00B95472"/>
    <w:rsid w:val="00B96325"/>
    <w:rsid w:val="00B96CC4"/>
    <w:rsid w:val="00B97138"/>
    <w:rsid w:val="00B97C66"/>
    <w:rsid w:val="00BA51F8"/>
    <w:rsid w:val="00BA5C2E"/>
    <w:rsid w:val="00BA5F52"/>
    <w:rsid w:val="00BA7FC1"/>
    <w:rsid w:val="00BB0C42"/>
    <w:rsid w:val="00BB1231"/>
    <w:rsid w:val="00BB2752"/>
    <w:rsid w:val="00BB3914"/>
    <w:rsid w:val="00BB63F8"/>
    <w:rsid w:val="00BC3176"/>
    <w:rsid w:val="00BC578E"/>
    <w:rsid w:val="00BC5B74"/>
    <w:rsid w:val="00BC5D8D"/>
    <w:rsid w:val="00BD5A6E"/>
    <w:rsid w:val="00BD67C8"/>
    <w:rsid w:val="00BD68D1"/>
    <w:rsid w:val="00BD7451"/>
    <w:rsid w:val="00BE0E42"/>
    <w:rsid w:val="00BE0F90"/>
    <w:rsid w:val="00BE1459"/>
    <w:rsid w:val="00BE2DB5"/>
    <w:rsid w:val="00BE5C6A"/>
    <w:rsid w:val="00BE6634"/>
    <w:rsid w:val="00BE6F0B"/>
    <w:rsid w:val="00BF02E2"/>
    <w:rsid w:val="00BF0BC8"/>
    <w:rsid w:val="00BF27DB"/>
    <w:rsid w:val="00BF2B41"/>
    <w:rsid w:val="00BF432A"/>
    <w:rsid w:val="00BF53D1"/>
    <w:rsid w:val="00BF5EAC"/>
    <w:rsid w:val="00C000B4"/>
    <w:rsid w:val="00C02E11"/>
    <w:rsid w:val="00C073E0"/>
    <w:rsid w:val="00C11D36"/>
    <w:rsid w:val="00C1357B"/>
    <w:rsid w:val="00C15232"/>
    <w:rsid w:val="00C17D80"/>
    <w:rsid w:val="00C17DBD"/>
    <w:rsid w:val="00C21225"/>
    <w:rsid w:val="00C219B8"/>
    <w:rsid w:val="00C21C10"/>
    <w:rsid w:val="00C223C0"/>
    <w:rsid w:val="00C2604A"/>
    <w:rsid w:val="00C2665F"/>
    <w:rsid w:val="00C27B0E"/>
    <w:rsid w:val="00C305B4"/>
    <w:rsid w:val="00C323D4"/>
    <w:rsid w:val="00C56EE4"/>
    <w:rsid w:val="00C57BB1"/>
    <w:rsid w:val="00C61685"/>
    <w:rsid w:val="00C627C0"/>
    <w:rsid w:val="00C64270"/>
    <w:rsid w:val="00C64873"/>
    <w:rsid w:val="00C64AA4"/>
    <w:rsid w:val="00C70FEC"/>
    <w:rsid w:val="00C71A17"/>
    <w:rsid w:val="00C732D8"/>
    <w:rsid w:val="00C77B38"/>
    <w:rsid w:val="00C81E79"/>
    <w:rsid w:val="00C839A1"/>
    <w:rsid w:val="00C8411A"/>
    <w:rsid w:val="00C871ED"/>
    <w:rsid w:val="00C879C3"/>
    <w:rsid w:val="00C93749"/>
    <w:rsid w:val="00C93ED8"/>
    <w:rsid w:val="00C94010"/>
    <w:rsid w:val="00C94637"/>
    <w:rsid w:val="00C96329"/>
    <w:rsid w:val="00CA04B1"/>
    <w:rsid w:val="00CA10A1"/>
    <w:rsid w:val="00CA1E42"/>
    <w:rsid w:val="00CA32F4"/>
    <w:rsid w:val="00CB3B95"/>
    <w:rsid w:val="00CB42DC"/>
    <w:rsid w:val="00CB6EA2"/>
    <w:rsid w:val="00CB7B8F"/>
    <w:rsid w:val="00CC4E9F"/>
    <w:rsid w:val="00CD22A2"/>
    <w:rsid w:val="00CD2504"/>
    <w:rsid w:val="00CD5499"/>
    <w:rsid w:val="00CD6562"/>
    <w:rsid w:val="00CD69E7"/>
    <w:rsid w:val="00CE3741"/>
    <w:rsid w:val="00CE37DD"/>
    <w:rsid w:val="00CE4A5B"/>
    <w:rsid w:val="00CE526B"/>
    <w:rsid w:val="00CE63D5"/>
    <w:rsid w:val="00CF1052"/>
    <w:rsid w:val="00CF15DF"/>
    <w:rsid w:val="00CF1E8C"/>
    <w:rsid w:val="00CF3EBD"/>
    <w:rsid w:val="00CF5E07"/>
    <w:rsid w:val="00CF5F23"/>
    <w:rsid w:val="00CF68E7"/>
    <w:rsid w:val="00D01D19"/>
    <w:rsid w:val="00D04BEC"/>
    <w:rsid w:val="00D055C6"/>
    <w:rsid w:val="00D07BE3"/>
    <w:rsid w:val="00D12F5C"/>
    <w:rsid w:val="00D15479"/>
    <w:rsid w:val="00D2121E"/>
    <w:rsid w:val="00D23850"/>
    <w:rsid w:val="00D26347"/>
    <w:rsid w:val="00D30750"/>
    <w:rsid w:val="00D33196"/>
    <w:rsid w:val="00D34899"/>
    <w:rsid w:val="00D35522"/>
    <w:rsid w:val="00D36B30"/>
    <w:rsid w:val="00D3781F"/>
    <w:rsid w:val="00D414DA"/>
    <w:rsid w:val="00D41DF5"/>
    <w:rsid w:val="00D41F88"/>
    <w:rsid w:val="00D4234F"/>
    <w:rsid w:val="00D42A5A"/>
    <w:rsid w:val="00D475C0"/>
    <w:rsid w:val="00D47A38"/>
    <w:rsid w:val="00D5266D"/>
    <w:rsid w:val="00D55088"/>
    <w:rsid w:val="00D55317"/>
    <w:rsid w:val="00D55954"/>
    <w:rsid w:val="00D5666D"/>
    <w:rsid w:val="00D56785"/>
    <w:rsid w:val="00D61DE2"/>
    <w:rsid w:val="00D64952"/>
    <w:rsid w:val="00D6683E"/>
    <w:rsid w:val="00D67F13"/>
    <w:rsid w:val="00D710D8"/>
    <w:rsid w:val="00D7113B"/>
    <w:rsid w:val="00D72DDB"/>
    <w:rsid w:val="00D73A42"/>
    <w:rsid w:val="00D800D4"/>
    <w:rsid w:val="00D8021E"/>
    <w:rsid w:val="00D81FAD"/>
    <w:rsid w:val="00D84F78"/>
    <w:rsid w:val="00D8734F"/>
    <w:rsid w:val="00D87B37"/>
    <w:rsid w:val="00D90713"/>
    <w:rsid w:val="00D92082"/>
    <w:rsid w:val="00D921C3"/>
    <w:rsid w:val="00D93B2D"/>
    <w:rsid w:val="00D96AB1"/>
    <w:rsid w:val="00DA1954"/>
    <w:rsid w:val="00DA3B1D"/>
    <w:rsid w:val="00DA3BE3"/>
    <w:rsid w:val="00DA4E77"/>
    <w:rsid w:val="00DA61B3"/>
    <w:rsid w:val="00DA6FC0"/>
    <w:rsid w:val="00DA7BF7"/>
    <w:rsid w:val="00DB098A"/>
    <w:rsid w:val="00DB1FCA"/>
    <w:rsid w:val="00DB4919"/>
    <w:rsid w:val="00DB53A9"/>
    <w:rsid w:val="00DB54C5"/>
    <w:rsid w:val="00DB6A90"/>
    <w:rsid w:val="00DC39F0"/>
    <w:rsid w:val="00DC5E34"/>
    <w:rsid w:val="00DC6295"/>
    <w:rsid w:val="00DC7C7D"/>
    <w:rsid w:val="00DD29D7"/>
    <w:rsid w:val="00DE0DB8"/>
    <w:rsid w:val="00DE284A"/>
    <w:rsid w:val="00DE2ED0"/>
    <w:rsid w:val="00DF2A9C"/>
    <w:rsid w:val="00DF4BF9"/>
    <w:rsid w:val="00DF55BF"/>
    <w:rsid w:val="00DF5AB0"/>
    <w:rsid w:val="00DF5DDE"/>
    <w:rsid w:val="00DF6164"/>
    <w:rsid w:val="00E01F18"/>
    <w:rsid w:val="00E02894"/>
    <w:rsid w:val="00E06244"/>
    <w:rsid w:val="00E06B6F"/>
    <w:rsid w:val="00E073A2"/>
    <w:rsid w:val="00E112A9"/>
    <w:rsid w:val="00E11FE8"/>
    <w:rsid w:val="00E126D9"/>
    <w:rsid w:val="00E15F02"/>
    <w:rsid w:val="00E16817"/>
    <w:rsid w:val="00E24725"/>
    <w:rsid w:val="00E26C8B"/>
    <w:rsid w:val="00E27911"/>
    <w:rsid w:val="00E27B8A"/>
    <w:rsid w:val="00E30301"/>
    <w:rsid w:val="00E3040F"/>
    <w:rsid w:val="00E320AF"/>
    <w:rsid w:val="00E320CD"/>
    <w:rsid w:val="00E3265B"/>
    <w:rsid w:val="00E329A3"/>
    <w:rsid w:val="00E33772"/>
    <w:rsid w:val="00E33D4B"/>
    <w:rsid w:val="00E352A1"/>
    <w:rsid w:val="00E35680"/>
    <w:rsid w:val="00E47116"/>
    <w:rsid w:val="00E52CE2"/>
    <w:rsid w:val="00E54C88"/>
    <w:rsid w:val="00E57923"/>
    <w:rsid w:val="00E61F7C"/>
    <w:rsid w:val="00E62712"/>
    <w:rsid w:val="00E656DA"/>
    <w:rsid w:val="00E659C1"/>
    <w:rsid w:val="00E66464"/>
    <w:rsid w:val="00E70C44"/>
    <w:rsid w:val="00E71870"/>
    <w:rsid w:val="00E720F1"/>
    <w:rsid w:val="00E72FE2"/>
    <w:rsid w:val="00E76244"/>
    <w:rsid w:val="00E76C34"/>
    <w:rsid w:val="00E809A7"/>
    <w:rsid w:val="00E854E8"/>
    <w:rsid w:val="00E877F1"/>
    <w:rsid w:val="00E87BAF"/>
    <w:rsid w:val="00E91CF1"/>
    <w:rsid w:val="00E92925"/>
    <w:rsid w:val="00E96EEE"/>
    <w:rsid w:val="00E9763F"/>
    <w:rsid w:val="00EA07B3"/>
    <w:rsid w:val="00EA2F5E"/>
    <w:rsid w:val="00EB17DB"/>
    <w:rsid w:val="00EB3AF0"/>
    <w:rsid w:val="00EB4688"/>
    <w:rsid w:val="00EB6001"/>
    <w:rsid w:val="00EB6350"/>
    <w:rsid w:val="00EC644A"/>
    <w:rsid w:val="00EC6B33"/>
    <w:rsid w:val="00EC73CB"/>
    <w:rsid w:val="00ED51A7"/>
    <w:rsid w:val="00ED531C"/>
    <w:rsid w:val="00ED547A"/>
    <w:rsid w:val="00EE1E19"/>
    <w:rsid w:val="00EE3AF9"/>
    <w:rsid w:val="00EE744C"/>
    <w:rsid w:val="00EF073A"/>
    <w:rsid w:val="00F01C45"/>
    <w:rsid w:val="00F063FC"/>
    <w:rsid w:val="00F12275"/>
    <w:rsid w:val="00F132D0"/>
    <w:rsid w:val="00F14FC4"/>
    <w:rsid w:val="00F211FE"/>
    <w:rsid w:val="00F2174B"/>
    <w:rsid w:val="00F22EBA"/>
    <w:rsid w:val="00F2566B"/>
    <w:rsid w:val="00F30C4E"/>
    <w:rsid w:val="00F30F60"/>
    <w:rsid w:val="00F33684"/>
    <w:rsid w:val="00F35754"/>
    <w:rsid w:val="00F358BC"/>
    <w:rsid w:val="00F3694E"/>
    <w:rsid w:val="00F41E99"/>
    <w:rsid w:val="00F43E82"/>
    <w:rsid w:val="00F44264"/>
    <w:rsid w:val="00F5022E"/>
    <w:rsid w:val="00F55506"/>
    <w:rsid w:val="00F55870"/>
    <w:rsid w:val="00F564EA"/>
    <w:rsid w:val="00F618F9"/>
    <w:rsid w:val="00F655AA"/>
    <w:rsid w:val="00F67DD1"/>
    <w:rsid w:val="00F73C67"/>
    <w:rsid w:val="00F75137"/>
    <w:rsid w:val="00F75DAF"/>
    <w:rsid w:val="00F76A6E"/>
    <w:rsid w:val="00F83CE4"/>
    <w:rsid w:val="00F855BB"/>
    <w:rsid w:val="00F8758E"/>
    <w:rsid w:val="00F91DF8"/>
    <w:rsid w:val="00F9285C"/>
    <w:rsid w:val="00F94077"/>
    <w:rsid w:val="00F94B2B"/>
    <w:rsid w:val="00F96437"/>
    <w:rsid w:val="00F96562"/>
    <w:rsid w:val="00FA0671"/>
    <w:rsid w:val="00FA13A0"/>
    <w:rsid w:val="00FA33A1"/>
    <w:rsid w:val="00FA515E"/>
    <w:rsid w:val="00FA5F28"/>
    <w:rsid w:val="00FA696E"/>
    <w:rsid w:val="00FB0873"/>
    <w:rsid w:val="00FB0E9C"/>
    <w:rsid w:val="00FB0EC7"/>
    <w:rsid w:val="00FB3493"/>
    <w:rsid w:val="00FB364E"/>
    <w:rsid w:val="00FB5304"/>
    <w:rsid w:val="00FB57CC"/>
    <w:rsid w:val="00FB63A8"/>
    <w:rsid w:val="00FB73D8"/>
    <w:rsid w:val="00FC2CBE"/>
    <w:rsid w:val="00FC37DA"/>
    <w:rsid w:val="00FC38F8"/>
    <w:rsid w:val="00FC6DC7"/>
    <w:rsid w:val="00FD1935"/>
    <w:rsid w:val="00FD1A4B"/>
    <w:rsid w:val="00FD1B49"/>
    <w:rsid w:val="00FD3FDE"/>
    <w:rsid w:val="00FD4CC1"/>
    <w:rsid w:val="00FD7884"/>
    <w:rsid w:val="00FD7C8C"/>
    <w:rsid w:val="00FE0CDB"/>
    <w:rsid w:val="00FE3170"/>
    <w:rsid w:val="00FE4205"/>
    <w:rsid w:val="00FE44AA"/>
    <w:rsid w:val="00FE6EEC"/>
    <w:rsid w:val="00FE7FAA"/>
    <w:rsid w:val="00FF090E"/>
    <w:rsid w:val="00FF1596"/>
    <w:rsid w:val="00FF615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40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B4587A"/>
    <w:rPr>
      <w:sz w:val="16"/>
      <w:szCs w:val="16"/>
    </w:rPr>
  </w:style>
  <w:style w:type="paragraph" w:styleId="CommentText">
    <w:name w:val="annotation text"/>
    <w:basedOn w:val="Normal"/>
    <w:link w:val="CommentTextChar"/>
    <w:uiPriority w:val="99"/>
    <w:semiHidden/>
    <w:unhideWhenUsed/>
    <w:rsid w:val="00B4587A"/>
    <w:rPr>
      <w:sz w:val="20"/>
      <w:szCs w:val="20"/>
    </w:rPr>
  </w:style>
  <w:style w:type="character" w:customStyle="1" w:styleId="CommentTextChar">
    <w:name w:val="Comment Text Char"/>
    <w:basedOn w:val="DefaultParagraphFont"/>
    <w:link w:val="CommentText"/>
    <w:uiPriority w:val="99"/>
    <w:semiHidden/>
    <w:rsid w:val="00B4587A"/>
    <w:rPr>
      <w:sz w:val="20"/>
      <w:szCs w:val="20"/>
    </w:rPr>
  </w:style>
  <w:style w:type="paragraph" w:styleId="CommentSubject">
    <w:name w:val="annotation subject"/>
    <w:basedOn w:val="CommentText"/>
    <w:next w:val="CommentText"/>
    <w:link w:val="CommentSubjectChar"/>
    <w:uiPriority w:val="99"/>
    <w:semiHidden/>
    <w:unhideWhenUsed/>
    <w:rsid w:val="00B4587A"/>
    <w:rPr>
      <w:b/>
      <w:bCs/>
    </w:rPr>
  </w:style>
  <w:style w:type="character" w:customStyle="1" w:styleId="CommentSubjectChar">
    <w:name w:val="Comment Subject Char"/>
    <w:basedOn w:val="CommentTextChar"/>
    <w:link w:val="CommentSubject"/>
    <w:uiPriority w:val="99"/>
    <w:semiHidden/>
    <w:rsid w:val="00B4587A"/>
    <w:rPr>
      <w:b/>
      <w:bCs/>
      <w:sz w:val="20"/>
      <w:szCs w:val="20"/>
    </w:rPr>
  </w:style>
  <w:style w:type="paragraph" w:styleId="BalloonText">
    <w:name w:val="Balloon Text"/>
    <w:basedOn w:val="Normal"/>
    <w:link w:val="BalloonTextChar"/>
    <w:uiPriority w:val="99"/>
    <w:semiHidden/>
    <w:unhideWhenUsed/>
    <w:rsid w:val="00B4587A"/>
    <w:rPr>
      <w:rFonts w:ascii="Tahoma" w:hAnsi="Tahoma" w:cs="Tahoma"/>
      <w:sz w:val="16"/>
      <w:szCs w:val="16"/>
    </w:rPr>
  </w:style>
  <w:style w:type="character" w:customStyle="1" w:styleId="BalloonTextChar">
    <w:name w:val="Balloon Text Char"/>
    <w:basedOn w:val="DefaultParagraphFont"/>
    <w:link w:val="BalloonText"/>
    <w:uiPriority w:val="99"/>
    <w:semiHidden/>
    <w:rsid w:val="00B4587A"/>
    <w:rPr>
      <w:rFonts w:ascii="Tahoma" w:hAnsi="Tahoma" w:cs="Tahoma"/>
      <w:sz w:val="16"/>
      <w:szCs w:val="16"/>
    </w:rPr>
  </w:style>
  <w:style w:type="paragraph" w:styleId="Revision">
    <w:name w:val="Revision"/>
    <w:hidden/>
    <w:uiPriority w:val="99"/>
    <w:semiHidden/>
    <w:rsid w:val="00694563"/>
  </w:style>
  <w:style w:type="paragraph" w:styleId="ListParagraph">
    <w:name w:val="List Paragraph"/>
    <w:basedOn w:val="Normal"/>
    <w:uiPriority w:val="34"/>
    <w:qFormat/>
    <w:rsid w:val="005208EF"/>
    <w:pPr>
      <w:ind w:left="720"/>
      <w:contextualSpacing/>
    </w:pPr>
  </w:style>
  <w:style w:type="table" w:styleId="TableGrid">
    <w:name w:val="Table Grid"/>
    <w:basedOn w:val="TableNormal"/>
    <w:uiPriority w:val="59"/>
    <w:unhideWhenUsed/>
    <w:rsid w:val="00083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0A9C"/>
    <w:rPr>
      <w:color w:val="0000FF" w:themeColor="hyperlink"/>
      <w:u w:val="single"/>
    </w:rPr>
  </w:style>
  <w:style w:type="character" w:customStyle="1" w:styleId="UnresolvedMention1">
    <w:name w:val="Unresolved Mention1"/>
    <w:basedOn w:val="DefaultParagraphFont"/>
    <w:uiPriority w:val="99"/>
    <w:semiHidden/>
    <w:unhideWhenUsed/>
    <w:rsid w:val="003F0A9C"/>
    <w:rPr>
      <w:color w:val="605E5C"/>
      <w:shd w:val="clear" w:color="auto" w:fill="E1DFDD"/>
    </w:rPr>
  </w:style>
  <w:style w:type="paragraph" w:customStyle="1" w:styleId="EndNoteBibliographyTitle">
    <w:name w:val="EndNote Bibliography Title"/>
    <w:basedOn w:val="Normal"/>
    <w:link w:val="EndNoteBibliographyTitleChar"/>
    <w:rsid w:val="00B96CC4"/>
    <w:pPr>
      <w:jc w:val="center"/>
    </w:pPr>
  </w:style>
  <w:style w:type="character" w:customStyle="1" w:styleId="EndNoteBibliographyTitleChar">
    <w:name w:val="EndNote Bibliography Title Char"/>
    <w:basedOn w:val="DefaultParagraphFont"/>
    <w:link w:val="EndNoteBibliographyTitle"/>
    <w:rsid w:val="00B96CC4"/>
  </w:style>
  <w:style w:type="paragraph" w:customStyle="1" w:styleId="EndNoteBibliography">
    <w:name w:val="EndNote Bibliography"/>
    <w:basedOn w:val="Normal"/>
    <w:link w:val="EndNoteBibliographyChar"/>
    <w:rsid w:val="00B96CC4"/>
  </w:style>
  <w:style w:type="character" w:customStyle="1" w:styleId="EndNoteBibliographyChar">
    <w:name w:val="EndNote Bibliography Char"/>
    <w:basedOn w:val="DefaultParagraphFont"/>
    <w:link w:val="EndNoteBibliography"/>
    <w:rsid w:val="00B96CC4"/>
  </w:style>
  <w:style w:type="character" w:customStyle="1" w:styleId="UnresolvedMention2">
    <w:name w:val="Unresolved Mention2"/>
    <w:basedOn w:val="DefaultParagraphFont"/>
    <w:uiPriority w:val="99"/>
    <w:semiHidden/>
    <w:unhideWhenUsed/>
    <w:rsid w:val="007952B1"/>
    <w:rPr>
      <w:color w:val="605E5C"/>
      <w:shd w:val="clear" w:color="auto" w:fill="E1DFDD"/>
    </w:rPr>
  </w:style>
  <w:style w:type="character" w:styleId="LineNumber">
    <w:name w:val="line number"/>
    <w:basedOn w:val="DefaultParagraphFont"/>
    <w:uiPriority w:val="99"/>
    <w:semiHidden/>
    <w:unhideWhenUsed/>
    <w:rsid w:val="001A26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B4587A"/>
    <w:rPr>
      <w:sz w:val="16"/>
      <w:szCs w:val="16"/>
    </w:rPr>
  </w:style>
  <w:style w:type="paragraph" w:styleId="CommentText">
    <w:name w:val="annotation text"/>
    <w:basedOn w:val="Normal"/>
    <w:link w:val="CommentTextChar"/>
    <w:uiPriority w:val="99"/>
    <w:semiHidden/>
    <w:unhideWhenUsed/>
    <w:rsid w:val="00B4587A"/>
    <w:rPr>
      <w:sz w:val="20"/>
      <w:szCs w:val="20"/>
    </w:rPr>
  </w:style>
  <w:style w:type="character" w:customStyle="1" w:styleId="CommentTextChar">
    <w:name w:val="Comment Text Char"/>
    <w:basedOn w:val="DefaultParagraphFont"/>
    <w:link w:val="CommentText"/>
    <w:uiPriority w:val="99"/>
    <w:semiHidden/>
    <w:rsid w:val="00B4587A"/>
    <w:rPr>
      <w:sz w:val="20"/>
      <w:szCs w:val="20"/>
    </w:rPr>
  </w:style>
  <w:style w:type="paragraph" w:styleId="CommentSubject">
    <w:name w:val="annotation subject"/>
    <w:basedOn w:val="CommentText"/>
    <w:next w:val="CommentText"/>
    <w:link w:val="CommentSubjectChar"/>
    <w:uiPriority w:val="99"/>
    <w:semiHidden/>
    <w:unhideWhenUsed/>
    <w:rsid w:val="00B4587A"/>
    <w:rPr>
      <w:b/>
      <w:bCs/>
    </w:rPr>
  </w:style>
  <w:style w:type="character" w:customStyle="1" w:styleId="CommentSubjectChar">
    <w:name w:val="Comment Subject Char"/>
    <w:basedOn w:val="CommentTextChar"/>
    <w:link w:val="CommentSubject"/>
    <w:uiPriority w:val="99"/>
    <w:semiHidden/>
    <w:rsid w:val="00B4587A"/>
    <w:rPr>
      <w:b/>
      <w:bCs/>
      <w:sz w:val="20"/>
      <w:szCs w:val="20"/>
    </w:rPr>
  </w:style>
  <w:style w:type="paragraph" w:styleId="BalloonText">
    <w:name w:val="Balloon Text"/>
    <w:basedOn w:val="Normal"/>
    <w:link w:val="BalloonTextChar"/>
    <w:uiPriority w:val="99"/>
    <w:semiHidden/>
    <w:unhideWhenUsed/>
    <w:rsid w:val="00B4587A"/>
    <w:rPr>
      <w:rFonts w:ascii="Tahoma" w:hAnsi="Tahoma" w:cs="Tahoma"/>
      <w:sz w:val="16"/>
      <w:szCs w:val="16"/>
    </w:rPr>
  </w:style>
  <w:style w:type="character" w:customStyle="1" w:styleId="BalloonTextChar">
    <w:name w:val="Balloon Text Char"/>
    <w:basedOn w:val="DefaultParagraphFont"/>
    <w:link w:val="BalloonText"/>
    <w:uiPriority w:val="99"/>
    <w:semiHidden/>
    <w:rsid w:val="00B4587A"/>
    <w:rPr>
      <w:rFonts w:ascii="Tahoma" w:hAnsi="Tahoma" w:cs="Tahoma"/>
      <w:sz w:val="16"/>
      <w:szCs w:val="16"/>
    </w:rPr>
  </w:style>
  <w:style w:type="paragraph" w:styleId="Revision">
    <w:name w:val="Revision"/>
    <w:hidden/>
    <w:uiPriority w:val="99"/>
    <w:semiHidden/>
    <w:rsid w:val="00694563"/>
  </w:style>
  <w:style w:type="paragraph" w:styleId="ListParagraph">
    <w:name w:val="List Paragraph"/>
    <w:basedOn w:val="Normal"/>
    <w:uiPriority w:val="34"/>
    <w:qFormat/>
    <w:rsid w:val="005208EF"/>
    <w:pPr>
      <w:ind w:left="720"/>
      <w:contextualSpacing/>
    </w:pPr>
  </w:style>
  <w:style w:type="table" w:styleId="TableGrid">
    <w:name w:val="Table Grid"/>
    <w:basedOn w:val="TableNormal"/>
    <w:uiPriority w:val="59"/>
    <w:unhideWhenUsed/>
    <w:rsid w:val="00083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0A9C"/>
    <w:rPr>
      <w:color w:val="0000FF" w:themeColor="hyperlink"/>
      <w:u w:val="single"/>
    </w:rPr>
  </w:style>
  <w:style w:type="character" w:customStyle="1" w:styleId="UnresolvedMention1">
    <w:name w:val="Unresolved Mention1"/>
    <w:basedOn w:val="DefaultParagraphFont"/>
    <w:uiPriority w:val="99"/>
    <w:semiHidden/>
    <w:unhideWhenUsed/>
    <w:rsid w:val="003F0A9C"/>
    <w:rPr>
      <w:color w:val="605E5C"/>
      <w:shd w:val="clear" w:color="auto" w:fill="E1DFDD"/>
    </w:rPr>
  </w:style>
  <w:style w:type="paragraph" w:customStyle="1" w:styleId="EndNoteBibliographyTitle">
    <w:name w:val="EndNote Bibliography Title"/>
    <w:basedOn w:val="Normal"/>
    <w:link w:val="EndNoteBibliographyTitleChar"/>
    <w:rsid w:val="00B96CC4"/>
    <w:pPr>
      <w:jc w:val="center"/>
    </w:pPr>
  </w:style>
  <w:style w:type="character" w:customStyle="1" w:styleId="EndNoteBibliographyTitleChar">
    <w:name w:val="EndNote Bibliography Title Char"/>
    <w:basedOn w:val="DefaultParagraphFont"/>
    <w:link w:val="EndNoteBibliographyTitle"/>
    <w:rsid w:val="00B96CC4"/>
  </w:style>
  <w:style w:type="paragraph" w:customStyle="1" w:styleId="EndNoteBibliography">
    <w:name w:val="EndNote Bibliography"/>
    <w:basedOn w:val="Normal"/>
    <w:link w:val="EndNoteBibliographyChar"/>
    <w:rsid w:val="00B96CC4"/>
  </w:style>
  <w:style w:type="character" w:customStyle="1" w:styleId="EndNoteBibliographyChar">
    <w:name w:val="EndNote Bibliography Char"/>
    <w:basedOn w:val="DefaultParagraphFont"/>
    <w:link w:val="EndNoteBibliography"/>
    <w:rsid w:val="00B96CC4"/>
  </w:style>
  <w:style w:type="character" w:customStyle="1" w:styleId="UnresolvedMention2">
    <w:name w:val="Unresolved Mention2"/>
    <w:basedOn w:val="DefaultParagraphFont"/>
    <w:uiPriority w:val="99"/>
    <w:semiHidden/>
    <w:unhideWhenUsed/>
    <w:rsid w:val="007952B1"/>
    <w:rPr>
      <w:color w:val="605E5C"/>
      <w:shd w:val="clear" w:color="auto" w:fill="E1DFDD"/>
    </w:rPr>
  </w:style>
  <w:style w:type="character" w:styleId="LineNumber">
    <w:name w:val="line number"/>
    <w:basedOn w:val="DefaultParagraphFont"/>
    <w:uiPriority w:val="99"/>
    <w:semiHidden/>
    <w:unhideWhenUsed/>
    <w:rsid w:val="001A2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14554">
      <w:bodyDiv w:val="1"/>
      <w:marLeft w:val="0"/>
      <w:marRight w:val="0"/>
      <w:marTop w:val="0"/>
      <w:marBottom w:val="0"/>
      <w:divBdr>
        <w:top w:val="none" w:sz="0" w:space="0" w:color="auto"/>
        <w:left w:val="none" w:sz="0" w:space="0" w:color="auto"/>
        <w:bottom w:val="none" w:sz="0" w:space="0" w:color="auto"/>
        <w:right w:val="none" w:sz="0" w:space="0" w:color="auto"/>
      </w:divBdr>
    </w:div>
    <w:div w:id="260602579">
      <w:bodyDiv w:val="1"/>
      <w:marLeft w:val="0"/>
      <w:marRight w:val="0"/>
      <w:marTop w:val="0"/>
      <w:marBottom w:val="0"/>
      <w:divBdr>
        <w:top w:val="none" w:sz="0" w:space="0" w:color="auto"/>
        <w:left w:val="none" w:sz="0" w:space="0" w:color="auto"/>
        <w:bottom w:val="none" w:sz="0" w:space="0" w:color="auto"/>
        <w:right w:val="none" w:sz="0" w:space="0" w:color="auto"/>
      </w:divBdr>
    </w:div>
    <w:div w:id="646595930">
      <w:bodyDiv w:val="1"/>
      <w:marLeft w:val="0"/>
      <w:marRight w:val="0"/>
      <w:marTop w:val="0"/>
      <w:marBottom w:val="0"/>
      <w:divBdr>
        <w:top w:val="none" w:sz="0" w:space="0" w:color="auto"/>
        <w:left w:val="none" w:sz="0" w:space="0" w:color="auto"/>
        <w:bottom w:val="none" w:sz="0" w:space="0" w:color="auto"/>
        <w:right w:val="none" w:sz="0" w:space="0" w:color="auto"/>
      </w:divBdr>
    </w:div>
    <w:div w:id="1123691021">
      <w:bodyDiv w:val="1"/>
      <w:marLeft w:val="0"/>
      <w:marRight w:val="0"/>
      <w:marTop w:val="0"/>
      <w:marBottom w:val="0"/>
      <w:divBdr>
        <w:top w:val="none" w:sz="0" w:space="0" w:color="auto"/>
        <w:left w:val="none" w:sz="0" w:space="0" w:color="auto"/>
        <w:bottom w:val="none" w:sz="0" w:space="0" w:color="auto"/>
        <w:right w:val="none" w:sz="0" w:space="0" w:color="auto"/>
      </w:divBdr>
    </w:div>
    <w:div w:id="1362701780">
      <w:bodyDiv w:val="1"/>
      <w:marLeft w:val="0"/>
      <w:marRight w:val="0"/>
      <w:marTop w:val="0"/>
      <w:marBottom w:val="0"/>
      <w:divBdr>
        <w:top w:val="none" w:sz="0" w:space="0" w:color="auto"/>
        <w:left w:val="none" w:sz="0" w:space="0" w:color="auto"/>
        <w:bottom w:val="none" w:sz="0" w:space="0" w:color="auto"/>
        <w:right w:val="none" w:sz="0" w:space="0" w:color="auto"/>
      </w:divBdr>
    </w:div>
    <w:div w:id="1394498303">
      <w:bodyDiv w:val="1"/>
      <w:marLeft w:val="0"/>
      <w:marRight w:val="0"/>
      <w:marTop w:val="0"/>
      <w:marBottom w:val="0"/>
      <w:divBdr>
        <w:top w:val="none" w:sz="0" w:space="0" w:color="auto"/>
        <w:left w:val="none" w:sz="0" w:space="0" w:color="auto"/>
        <w:bottom w:val="none" w:sz="0" w:space="0" w:color="auto"/>
        <w:right w:val="none" w:sz="0" w:space="0" w:color="auto"/>
      </w:divBdr>
    </w:div>
    <w:div w:id="1590114900">
      <w:bodyDiv w:val="1"/>
      <w:marLeft w:val="0"/>
      <w:marRight w:val="0"/>
      <w:marTop w:val="0"/>
      <w:marBottom w:val="0"/>
      <w:divBdr>
        <w:top w:val="none" w:sz="0" w:space="0" w:color="auto"/>
        <w:left w:val="none" w:sz="0" w:space="0" w:color="auto"/>
        <w:bottom w:val="none" w:sz="0" w:space="0" w:color="auto"/>
        <w:right w:val="none" w:sz="0" w:space="0" w:color="auto"/>
      </w:divBdr>
    </w:div>
    <w:div w:id="1681541866">
      <w:bodyDiv w:val="1"/>
      <w:marLeft w:val="0"/>
      <w:marRight w:val="0"/>
      <w:marTop w:val="0"/>
      <w:marBottom w:val="0"/>
      <w:divBdr>
        <w:top w:val="none" w:sz="0" w:space="0" w:color="auto"/>
        <w:left w:val="none" w:sz="0" w:space="0" w:color="auto"/>
        <w:bottom w:val="none" w:sz="0" w:space="0" w:color="auto"/>
        <w:right w:val="none" w:sz="0" w:space="0" w:color="auto"/>
      </w:divBdr>
    </w:div>
    <w:div w:id="1745224372">
      <w:bodyDiv w:val="1"/>
      <w:marLeft w:val="0"/>
      <w:marRight w:val="0"/>
      <w:marTop w:val="0"/>
      <w:marBottom w:val="0"/>
      <w:divBdr>
        <w:top w:val="none" w:sz="0" w:space="0" w:color="auto"/>
        <w:left w:val="none" w:sz="0" w:space="0" w:color="auto"/>
        <w:bottom w:val="none" w:sz="0" w:space="0" w:color="auto"/>
        <w:right w:val="none" w:sz="0" w:space="0" w:color="auto"/>
      </w:divBdr>
    </w:div>
    <w:div w:id="1828744335">
      <w:bodyDiv w:val="1"/>
      <w:marLeft w:val="0"/>
      <w:marRight w:val="0"/>
      <w:marTop w:val="0"/>
      <w:marBottom w:val="0"/>
      <w:divBdr>
        <w:top w:val="none" w:sz="0" w:space="0" w:color="auto"/>
        <w:left w:val="none" w:sz="0" w:space="0" w:color="auto"/>
        <w:bottom w:val="none" w:sz="0" w:space="0" w:color="auto"/>
        <w:right w:val="none" w:sz="0" w:space="0" w:color="auto"/>
      </w:divBdr>
    </w:div>
    <w:div w:id="1951282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1C0FC-57A6-4963-89F6-684440D90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195</Words>
  <Characters>4671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30T19:53:00Z</dcterms:created>
  <dcterms:modified xsi:type="dcterms:W3CDTF">2019-09-30T19:55:00Z</dcterms:modified>
</cp:coreProperties>
</file>